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 xml:space="preserve">New Zealand </w:t>
      </w:r>
      <w:proofErr w:type="spellStart"/>
      <w:r w:rsidR="00F14A8C" w:rsidRPr="00F96C25">
        <w:rPr>
          <w:b/>
          <w:sz w:val="28"/>
          <w:szCs w:val="28"/>
          <w:lang w:eastAsia="en-AU"/>
        </w:rPr>
        <w:t>Psylloidea</w:t>
      </w:r>
      <w:proofErr w:type="spellEnd"/>
      <w:r w:rsidR="00F14A8C" w:rsidRPr="00F96C25">
        <w:rPr>
          <w:b/>
          <w:sz w:val="28"/>
          <w:szCs w:val="28"/>
          <w:lang w:eastAsia="en-AU"/>
        </w:rPr>
        <w:t xml:space="preserve"> (Hemiptera:  </w:t>
      </w:r>
      <w:proofErr w:type="spellStart"/>
      <w:r w:rsidR="00F14A8C" w:rsidRPr="00F96C25">
        <w:rPr>
          <w:b/>
          <w:sz w:val="28"/>
          <w:szCs w:val="28"/>
          <w:lang w:eastAsia="en-AU"/>
        </w:rPr>
        <w:t>Sternorrhyncha</w:t>
      </w:r>
      <w:proofErr w:type="spellEnd"/>
      <w:r w:rsidR="00F14A8C" w:rsidRPr="00F96C25">
        <w:rPr>
          <w:b/>
          <w:sz w:val="28"/>
          <w:szCs w:val="28"/>
          <w:lang w:eastAsia="en-AU"/>
        </w:rPr>
        <w:t>)</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 xml:space="preserve">a new case of </w:t>
      </w:r>
      <w:proofErr w:type="spellStart"/>
      <w:r w:rsidR="009F089C" w:rsidRPr="00F96C25">
        <w:rPr>
          <w:b/>
          <w:sz w:val="28"/>
          <w:szCs w:val="28"/>
          <w:lang w:eastAsia="en-AU"/>
        </w:rPr>
        <w:t>phylosymbiosis</w:t>
      </w:r>
      <w:proofErr w:type="spellEnd"/>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2013). These studies have led to the hypothesis that the switch by insects to novel host plants may be symbiont-mediated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proofErr w:type="spellStart"/>
      <w:r w:rsidR="00BB4375" w:rsidRPr="00EA177C">
        <w:t>Saha</w:t>
      </w:r>
      <w:proofErr w:type="spellEnd"/>
      <w:r w:rsidR="00BB4375" w:rsidRPr="00EA177C">
        <w:t xml:space="preserve">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w:t>
      </w:r>
      <w:proofErr w:type="spellStart"/>
      <w:r w:rsidR="006B6C8C">
        <w:t>Fagen</w:t>
      </w:r>
      <w:proofErr w:type="spellEnd"/>
      <w:r w:rsidR="006B6C8C">
        <w:t xml:space="preserve"> </w:t>
      </w:r>
      <w:r w:rsidR="006B6C8C">
        <w:rPr>
          <w:i/>
          <w:iCs/>
        </w:rPr>
        <w:t xml:space="preserve">et al. </w:t>
      </w:r>
      <w:r w:rsidR="006B6C8C">
        <w:t xml:space="preserve">2012; </w:t>
      </w:r>
      <w:proofErr w:type="spellStart"/>
      <w:r w:rsidR="006B6C8C">
        <w:t>Nakabachi</w:t>
      </w:r>
      <w:proofErr w:type="spellEnd"/>
      <w:r w:rsidR="006B6C8C">
        <w:t xml:space="preserve">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2019) is now highlighting the importance of a better understanding of non-pathogenic symbiotic bacteria, especially in non-model organisms (</w:t>
      </w:r>
      <w:proofErr w:type="spellStart"/>
      <w:r w:rsidR="006B6C8C">
        <w:t>Prosdocimi</w:t>
      </w:r>
      <w:proofErr w:type="spellEnd"/>
      <w:r w:rsidR="006B6C8C">
        <w:t xml:space="preserve">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proofErr w:type="spellStart"/>
      <w:r>
        <w:t>P</w:t>
      </w:r>
      <w:r w:rsidR="00BB4375">
        <w:t>hylosymbiosis</w:t>
      </w:r>
      <w:proofErr w:type="spellEnd"/>
      <w:r w:rsidR="00616992">
        <w:t xml:space="preserve"> (</w:t>
      </w:r>
      <w:r w:rsidR="00616992" w:rsidRPr="00A73D0C">
        <w:t xml:space="preserve">Brucker and </w:t>
      </w:r>
      <w:proofErr w:type="spellStart"/>
      <w:r w:rsidR="00616992" w:rsidRPr="00A73D0C">
        <w:t>Bordenstein</w:t>
      </w:r>
      <w:proofErr w:type="spellEnd"/>
      <w:r w:rsidR="00616992" w:rsidRPr="00A73D0C">
        <w:t xml:space="preserve">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 xml:space="preserve">“a significant association between host phylogenetic relationships and host-associated microbial community relationships” (Lim and </w:t>
      </w:r>
      <w:proofErr w:type="spellStart"/>
      <w:r w:rsidR="009F5479">
        <w:t>Bordenstein</w:t>
      </w:r>
      <w:proofErr w:type="spellEnd"/>
      <w:r w:rsidR="009F5479">
        <w:t xml:space="preserve">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w:t>
      </w:r>
      <w:proofErr w:type="spellStart"/>
      <w:r w:rsidR="002F367A">
        <w:t>phylosymbiotic</w:t>
      </w:r>
      <w:proofErr w:type="spellEnd"/>
      <w:r w:rsidR="002F367A">
        <w:t xml:space="preserve"> patterns </w:t>
      </w:r>
      <w:r w:rsidR="00191B4D">
        <w:t>can</w:t>
      </w:r>
      <w:r w:rsidR="002F367A">
        <w:t xml:space="preserve"> enable a better understanding of the role played by the microbiome in the genetic and phenotypic variation </w:t>
      </w:r>
      <w:r w:rsidR="00191B4D">
        <w:t xml:space="preserve">of the overall insect-bacteria </w:t>
      </w:r>
      <w:proofErr w:type="spellStart"/>
      <w:r w:rsidR="00191B4D">
        <w:t>holobionts</w:t>
      </w:r>
      <w:proofErr w:type="spellEnd"/>
      <w:r w:rsidR="00191B4D">
        <w:t xml:space="preserve"> (Lim &amp; </w:t>
      </w:r>
      <w:proofErr w:type="spellStart"/>
      <w:r w:rsidR="00191B4D">
        <w:t>Bordenstein</w:t>
      </w:r>
      <w:proofErr w:type="spellEnd"/>
      <w:r w:rsidR="00191B4D">
        <w:t xml:space="preserve"> 2019) and, possibly, in the case of hemipterans, in the broader IPM network.</w:t>
      </w:r>
      <w:r w:rsidR="009F5479">
        <w:t xml:space="preserve"> </w:t>
      </w:r>
      <w:r w:rsidR="00FC4A85">
        <w:t xml:space="preserve">Furthermore, </w:t>
      </w:r>
      <w:proofErr w:type="spellStart"/>
      <w:r w:rsidR="00FC4A85">
        <w:t>phylosymbiosis</w:t>
      </w:r>
      <w:proofErr w:type="spellEnd"/>
      <w:r w:rsidR="00FC4A85">
        <w:t xml:space="preserve"> defines a quantifiable link between the host evolutionary relationships and the microbiome diversity and composition, therefore providing a testable hypothesis (Lim &amp; </w:t>
      </w:r>
      <w:proofErr w:type="spellStart"/>
      <w:r w:rsidR="00FC4A85">
        <w:t>Bordenstein</w:t>
      </w:r>
      <w:proofErr w:type="spellEnd"/>
      <w:r w:rsidR="00FC4A85">
        <w:t xml:space="preserve"> 2019). Therefore, the presence and degree of </w:t>
      </w:r>
      <w:proofErr w:type="spellStart"/>
      <w:r w:rsidR="00FC4A85">
        <w:t>phylosymbiosis</w:t>
      </w:r>
      <w:proofErr w:type="spellEnd"/>
      <w:r w:rsidR="00FC4A85">
        <w:t xml:space="preserve"> across an insect group could be implemented in ecological modelling analysis used to predict invasive species movements or likeliness of pathogens-vectoring (i.e. </w:t>
      </w:r>
      <w:proofErr w:type="spellStart"/>
      <w:r w:rsidR="00FC4A85">
        <w:t>Syfert</w:t>
      </w:r>
      <w:proofErr w:type="spellEnd"/>
      <w:r w:rsidR="00FC4A85">
        <w:t xml:space="preserve">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proofErr w:type="spellStart"/>
      <w:r w:rsidR="00191B4D">
        <w:t>phylosymbiosis</w:t>
      </w:r>
      <w:proofErr w:type="spellEnd"/>
      <w:r w:rsidR="00191B4D">
        <w:t xml:space="preserve"> has </w:t>
      </w:r>
      <w:r w:rsidR="00332A17">
        <w:t xml:space="preserve">not </w:t>
      </w:r>
      <w:r w:rsidR="00191B4D">
        <w:t xml:space="preserve">been recorded within </w:t>
      </w:r>
      <w:r w:rsidR="00332A17">
        <w:t xml:space="preserve">the superfamily </w:t>
      </w:r>
      <w:proofErr w:type="spellStart"/>
      <w:r w:rsidR="00332A17">
        <w:t>Psylloidea</w:t>
      </w:r>
      <w:proofErr w:type="spellEnd"/>
      <w:r w:rsidR="00332A17">
        <w:t xml:space="preserve">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proofErr w:type="spellStart"/>
      <w:r w:rsidR="00BB4375" w:rsidRPr="002B7F6D">
        <w:rPr>
          <w:i/>
        </w:rPr>
        <w:t>Candidatus</w:t>
      </w:r>
      <w:proofErr w:type="spellEnd"/>
      <w:r w:rsidR="00BB4375">
        <w:t xml:space="preserve"> </w:t>
      </w:r>
      <w:proofErr w:type="spellStart"/>
      <w:r w:rsidR="00BB4375">
        <w:t>Carsonella</w:t>
      </w:r>
      <w:proofErr w:type="spellEnd"/>
      <w:r w:rsidR="00BB4375">
        <w:t xml:space="preserve"> </w:t>
      </w:r>
      <w:proofErr w:type="spellStart"/>
      <w:r w:rsidR="00BB4375">
        <w:t>rudii</w:t>
      </w:r>
      <w:proofErr w:type="spellEnd"/>
      <w:r w:rsidR="00BB4375">
        <w:t>”</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w:t>
      </w:r>
      <w:proofErr w:type="spellStart"/>
      <w:r w:rsidR="00191B4D">
        <w:t>rudii</w:t>
      </w:r>
      <w:proofErr w:type="spellEnd"/>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proofErr w:type="spellStart"/>
      <w:r w:rsidR="00BB4375" w:rsidRPr="008C69E7">
        <w:rPr>
          <w:i/>
        </w:rPr>
        <w:t>Cardiaspina</w:t>
      </w:r>
      <w:proofErr w:type="spellEnd"/>
      <w:r w:rsidR="00BB4375" w:rsidRPr="008C69E7">
        <w:rPr>
          <w:i/>
        </w:rPr>
        <w:t xml:space="preserve">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proofErr w:type="spellStart"/>
      <w:r w:rsidR="00BB4375">
        <w:t>Psylloidea</w:t>
      </w:r>
      <w:proofErr w:type="spellEnd"/>
      <w:r w:rsidR="00BB4375">
        <w:t xml:space="preserve">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w:t>
      </w:r>
      <w:proofErr w:type="spellStart"/>
      <w:r w:rsidR="00BB4375">
        <w:t>Psylloidea</w:t>
      </w:r>
      <w:proofErr w:type="spellEnd"/>
      <w:r w:rsidR="00BB4375">
        <w:t xml:space="preserve">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Martoni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 xml:space="preserve">worldwide diversity within the superfamily </w:t>
      </w:r>
      <w:proofErr w:type="spellStart"/>
      <w:r>
        <w:t>Psylloidea</w:t>
      </w:r>
      <w:proofErr w:type="spellEnd"/>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Martoni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proofErr w:type="spellStart"/>
      <w:r w:rsidRPr="002E2D18">
        <w:rPr>
          <w:i/>
        </w:rPr>
        <w:t>Arytainilla</w:t>
      </w:r>
      <w:proofErr w:type="spellEnd"/>
      <w:r w:rsidRPr="002E2D18">
        <w:rPr>
          <w:i/>
        </w:rPr>
        <w:t xml:space="preserve"> </w:t>
      </w:r>
      <w:proofErr w:type="spellStart"/>
      <w:r w:rsidRPr="002E2D18">
        <w:rPr>
          <w:i/>
        </w:rPr>
        <w:t>spartiophila</w:t>
      </w:r>
      <w:proofErr w:type="spellEnd"/>
      <w:r>
        <w:t xml:space="preserve">, a bio-control agent of the Scotch Broom, </w:t>
      </w:r>
      <w:proofErr w:type="spellStart"/>
      <w:r w:rsidRPr="002E2D18">
        <w:rPr>
          <w:i/>
        </w:rPr>
        <w:t>Cytisus</w:t>
      </w:r>
      <w:proofErr w:type="spellEnd"/>
      <w:r w:rsidRPr="002E2D18">
        <w:rPr>
          <w:i/>
        </w:rPr>
        <w:t xml:space="preserve"> </w:t>
      </w:r>
      <w:proofErr w:type="spellStart"/>
      <w:r w:rsidRPr="003227FD">
        <w:rPr>
          <w:i/>
        </w:rPr>
        <w:t>scoparius</w:t>
      </w:r>
      <w:proofErr w:type="spellEnd"/>
      <w:r w:rsidRPr="003227FD">
        <w:t xml:space="preserve"> (</w:t>
      </w:r>
      <w:proofErr w:type="spellStart"/>
      <w:r w:rsidRPr="003227FD">
        <w:t>Syrett</w:t>
      </w:r>
      <w:proofErr w:type="spellEnd"/>
      <w:r w:rsidRPr="003227FD">
        <w:t xml:space="preserve"> </w:t>
      </w:r>
      <w:r w:rsidRPr="003227FD">
        <w:rPr>
          <w:i/>
        </w:rPr>
        <w:t>et al.</w:t>
      </w:r>
      <w:r w:rsidRPr="003227FD">
        <w:t xml:space="preserve"> 2007), and</w:t>
      </w:r>
      <w:r>
        <w:t xml:space="preserve"> the tomato/potato psyllid (TPP), </w:t>
      </w:r>
      <w:proofErr w:type="spellStart"/>
      <w:r w:rsidRPr="002E2D18">
        <w:rPr>
          <w:i/>
        </w:rPr>
        <w:t>Bactericera</w:t>
      </w:r>
      <w:proofErr w:type="spellEnd"/>
      <w:r w:rsidRPr="002E2D18">
        <w:rPr>
          <w:i/>
        </w:rPr>
        <w:t xml:space="preserve"> </w:t>
      </w:r>
      <w:proofErr w:type="spellStart"/>
      <w:r w:rsidRPr="002E2D18">
        <w:rPr>
          <w:i/>
        </w:rPr>
        <w:t>cockerelli</w:t>
      </w:r>
      <w:proofErr w:type="spellEnd"/>
      <w:r>
        <w:t xml:space="preserve"> </w:t>
      </w:r>
      <w:proofErr w:type="spellStart"/>
      <w:r>
        <w:t>Šulc</w:t>
      </w:r>
      <w:proofErr w:type="spellEnd"/>
      <w:r>
        <w:t xml:space="preserve">, a significant </w:t>
      </w:r>
      <w:r w:rsidRPr="003227FD">
        <w:t>pest (</w:t>
      </w:r>
      <w:proofErr w:type="spellStart"/>
      <w:r w:rsidRPr="003227FD">
        <w:t>Vereijssen</w:t>
      </w:r>
      <w:proofErr w:type="spellEnd"/>
      <w:r w:rsidRPr="003227FD">
        <w:t xml:space="preserve">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proofErr w:type="spellStart"/>
      <w:r w:rsidRPr="003227FD">
        <w:t>Psylloidea</w:t>
      </w:r>
      <w:proofErr w:type="spellEnd"/>
      <w:r w:rsidRPr="003227FD">
        <w:t xml:space="preserve"> (</w:t>
      </w:r>
      <w:proofErr w:type="spellStart"/>
      <w:r w:rsidRPr="003227FD">
        <w:t>Martoni</w:t>
      </w:r>
      <w:proofErr w:type="spellEnd"/>
      <w:r w:rsidRPr="003227FD">
        <w:t xml:space="preserve">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proofErr w:type="spellStart"/>
      <w:r w:rsidR="00807DE4">
        <w:t>spp</w:t>
      </w:r>
      <w:proofErr w:type="spellEnd"/>
      <w:r>
        <w:t xml:space="preserve"> have since been formally described (</w:t>
      </w:r>
      <w:r w:rsidRPr="003227FD">
        <w:t xml:space="preserve">Martoni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Martoni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xml:space="preserve">; Hollis 2004, </w:t>
      </w:r>
      <w:proofErr w:type="spellStart"/>
      <w:r w:rsidRPr="003227FD">
        <w:t>Ouvrard</w:t>
      </w:r>
      <w:proofErr w:type="spellEnd"/>
      <w:r w:rsidRPr="003227FD">
        <w:t xml:space="preserve">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w:t>
      </w:r>
      <w:proofErr w:type="spellStart"/>
      <w:r w:rsidR="00BB4375" w:rsidRPr="003227FD">
        <w:t>Klyver</w:t>
      </w:r>
      <w:proofErr w:type="spellEnd"/>
      <w:r w:rsidR="00BB4375" w:rsidRPr="003227FD">
        <w:t xml:space="preserve"> 1932, Tuthill 1952; Dale 1985). For example, the genus </w:t>
      </w:r>
      <w:proofErr w:type="spellStart"/>
      <w:r w:rsidR="00BB4375" w:rsidRPr="003227FD">
        <w:rPr>
          <w:i/>
        </w:rPr>
        <w:t>Trioza</w:t>
      </w:r>
      <w:proofErr w:type="spellEnd"/>
      <w:r w:rsidR="00BB4375" w:rsidRPr="003227FD">
        <w:t xml:space="preserve"> has a very wide range of native host plants across many different families (Martoni </w:t>
      </w:r>
      <w:r w:rsidR="00BB4375" w:rsidRPr="003227FD">
        <w:rPr>
          <w:i/>
        </w:rPr>
        <w:t>et al.</w:t>
      </w:r>
      <w:r w:rsidR="00BB4375" w:rsidRPr="003227FD">
        <w:t xml:space="preserve"> 2016), which is considered a common trait of the</w:t>
      </w:r>
      <w:r w:rsidR="00BB4375">
        <w:t xml:space="preserve"> genus </w:t>
      </w:r>
      <w:r w:rsidR="00BB4375" w:rsidRPr="003227FD">
        <w:t>worldwide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However, the lack of a complete phylogenetic study of </w:t>
      </w:r>
      <w:proofErr w:type="spellStart"/>
      <w:r w:rsidR="00BB4375" w:rsidRPr="003227FD">
        <w:rPr>
          <w:i/>
        </w:rPr>
        <w:t>Trioza</w:t>
      </w:r>
      <w:proofErr w:type="spellEnd"/>
      <w:r w:rsidR="00BB4375" w:rsidRPr="003227FD">
        <w:t xml:space="preserve"> raised concerns on its taxonomical robustness, especially considering it has been deemed a “catch-all genus”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proofErr w:type="spellStart"/>
      <w:r w:rsidR="00BB4375" w:rsidRPr="003227FD">
        <w:rPr>
          <w:i/>
        </w:rPr>
        <w:t>Atmetocranium</w:t>
      </w:r>
      <w:proofErr w:type="spellEnd"/>
      <w:r w:rsidR="00BB4375" w:rsidRPr="003227FD">
        <w:t xml:space="preserve"> and </w:t>
      </w:r>
      <w:proofErr w:type="spellStart"/>
      <w:r w:rsidR="00BB4375" w:rsidRPr="003227FD">
        <w:rPr>
          <w:i/>
        </w:rPr>
        <w:t>Anomalopsylla</w:t>
      </w:r>
      <w:proofErr w:type="spellEnd"/>
      <w:r w:rsidR="00D66AF6">
        <w:rPr>
          <w:i/>
        </w:rPr>
        <w:t>,</w:t>
      </w:r>
      <w:r w:rsidR="00BB4375" w:rsidRPr="003227FD">
        <w:t xml:space="preserve"> debated for more than 70 years (Ferris and </w:t>
      </w:r>
      <w:proofErr w:type="spellStart"/>
      <w:r w:rsidR="00BB4375" w:rsidRPr="003227FD">
        <w:t>Klyver</w:t>
      </w:r>
      <w:proofErr w:type="spellEnd"/>
      <w:r w:rsidR="00BB4375" w:rsidRPr="003227FD">
        <w:t xml:space="preserve"> 1932; Tuthill 1952; Heslop-Harrison 1960; </w:t>
      </w:r>
      <w:proofErr w:type="spellStart"/>
      <w:r w:rsidR="00BB4375" w:rsidRPr="003227FD">
        <w:t>Bekker-Migdisova</w:t>
      </w:r>
      <w:proofErr w:type="spellEnd"/>
      <w:r w:rsidR="00BB4375" w:rsidRPr="003227FD">
        <w:t xml:space="preserve"> 1973; Dale 1985; Burckhardt and </w:t>
      </w:r>
      <w:proofErr w:type="spellStart"/>
      <w:r w:rsidR="00BB4375" w:rsidRPr="003227FD">
        <w:t>Ouvrard</w:t>
      </w:r>
      <w:proofErr w:type="spellEnd"/>
      <w:r w:rsidR="00BB4375" w:rsidRPr="003227FD">
        <w:t xml:space="preserve"> 2012). At present, </w:t>
      </w:r>
      <w:proofErr w:type="spellStart"/>
      <w:r w:rsidR="00BB4375" w:rsidRPr="003227FD">
        <w:rPr>
          <w:i/>
        </w:rPr>
        <w:t>Atmetocranium</w:t>
      </w:r>
      <w:proofErr w:type="spellEnd"/>
      <w:r w:rsidR="00BB4375" w:rsidRPr="003227FD">
        <w:t xml:space="preserve"> is provisionally</w:t>
      </w:r>
      <w:r w:rsidR="00BB4375">
        <w:t xml:space="preserve"> assigned to the family </w:t>
      </w:r>
      <w:proofErr w:type="spellStart"/>
      <w:r w:rsidR="00BB4375">
        <w:t>Calophyidae</w:t>
      </w:r>
      <w:proofErr w:type="spellEnd"/>
      <w:r w:rsidR="00BB4375">
        <w:t xml:space="preserve">, together with South American </w:t>
      </w:r>
      <w:r w:rsidR="00BB4375" w:rsidRPr="003227FD">
        <w:t xml:space="preserve">species (Burckhardt and </w:t>
      </w:r>
      <w:proofErr w:type="spellStart"/>
      <w:r w:rsidR="00BB4375" w:rsidRPr="003227FD">
        <w:t>Ouvrard</w:t>
      </w:r>
      <w:proofErr w:type="spellEnd"/>
      <w:r w:rsidR="00BB4375" w:rsidRPr="003227FD">
        <w:t xml:space="preserve"> 2012), while </w:t>
      </w:r>
      <w:proofErr w:type="spellStart"/>
      <w:r w:rsidR="00BB4375" w:rsidRPr="003227FD">
        <w:rPr>
          <w:i/>
        </w:rPr>
        <w:t>Anomalopsylla</w:t>
      </w:r>
      <w:proofErr w:type="spellEnd"/>
      <w:r w:rsidR="00BB4375" w:rsidRPr="003227FD">
        <w:t xml:space="preserve"> is currently assigned to the subfamily </w:t>
      </w:r>
      <w:proofErr w:type="spellStart"/>
      <w:r w:rsidR="00BB4375" w:rsidRPr="003227FD">
        <w:t>Rhinocolinae</w:t>
      </w:r>
      <w:proofErr w:type="spellEnd"/>
      <w:r w:rsidR="00BB4375" w:rsidRPr="003227FD">
        <w:t xml:space="preserve"> (</w:t>
      </w:r>
      <w:proofErr w:type="spellStart"/>
      <w:r w:rsidR="00BB4375" w:rsidRPr="003227FD">
        <w:t>Aphalaridae</w:t>
      </w:r>
      <w:proofErr w:type="spellEnd"/>
      <w:r w:rsidR="00BB4375" w:rsidRPr="003227FD">
        <w:t xml:space="preserve">) (Burckhardt &amp; </w:t>
      </w:r>
      <w:proofErr w:type="spellStart"/>
      <w:r w:rsidR="00BB4375" w:rsidRPr="003227FD">
        <w:t>Ouvrard</w:t>
      </w:r>
      <w:proofErr w:type="spellEnd"/>
      <w:r w:rsidR="00BB4375" w:rsidRPr="003227FD">
        <w:t xml:space="preserve">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w:t>
      </w:r>
      <w:proofErr w:type="spellStart"/>
      <w:r w:rsidR="00BB4375">
        <w:t>i</w:t>
      </w:r>
      <w:proofErr w:type="spellEnd"/>
      <w:r w:rsidR="00BB4375">
        <w:t xml:space="preserve">)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r w:rsidR="00605144">
        <w:rPr>
          <w:rFonts w:ascii="Calibri" w:hAnsi="Calibri"/>
        </w:rPr>
        <w:lastRenderedPageBreak/>
        <w:t xml:space="preserve">Martoni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proofErr w:type="spellStart"/>
      <w:r w:rsidR="00ED3F8E" w:rsidRPr="00ED3F8E">
        <w:rPr>
          <w:rFonts w:eastAsia="Times New Roman" w:cs="Times New Roman"/>
          <w:szCs w:val="24"/>
          <w:lang w:eastAsia="en-AU"/>
        </w:rPr>
        <w:t>Ouvrard</w:t>
      </w:r>
      <w:proofErr w:type="spellEnd"/>
      <w:r w:rsidR="00ED3F8E" w:rsidRPr="00ED3F8E">
        <w:rPr>
          <w:rFonts w:eastAsia="Times New Roman" w:cs="Times New Roman"/>
          <w:szCs w:val="24"/>
          <w:lang w:eastAsia="en-AU"/>
        </w:rPr>
        <w:t xml:space="preserve">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proofErr w:type="spellStart"/>
      <w:r w:rsidR="00DA34F7">
        <w:rPr>
          <w:rFonts w:ascii="Calibri" w:eastAsia="Times New Roman" w:hAnsi="Calibri" w:cs="Times New Roman"/>
          <w:i/>
          <w:szCs w:val="24"/>
          <w:lang w:eastAsia="en-AU"/>
        </w:rPr>
        <w:t>Blastopsyll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Cryptoneossa</w:t>
      </w:r>
      <w:proofErr w:type="spellEnd"/>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proofErr w:type="spellStart"/>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tricornuta</w:t>
      </w:r>
      <w:proofErr w:type="spellEnd"/>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Atmetocranium</w:t>
      </w:r>
      <w:proofErr w:type="spellEnd"/>
      <w:r>
        <w:rPr>
          <w:rFonts w:eastAsia="Times New Roman" w:cstheme="minorHAnsi"/>
          <w: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myersi</w:t>
      </w:r>
      <w:proofErr w:type="spellEnd"/>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proofErr w:type="spellStart"/>
      <w:r w:rsidRPr="002A0045">
        <w:rPr>
          <w:rFonts w:eastAsia="Times New Roman" w:cstheme="minorHAnsi"/>
          <w:i/>
          <w:szCs w:val="24"/>
          <w:lang w:eastAsia="en-AU"/>
        </w:rPr>
        <w:t>Trioza</w:t>
      </w:r>
      <w:proofErr w:type="spellEnd"/>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779F668F" w:rsidR="00777274" w:rsidRPr="007A5043" w:rsidRDefault="00583067" w:rsidP="00777274">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16F249CD" w14:textId="3032C94B" w:rsidR="00C46C42" w:rsidRPr="00C46C42" w:rsidRDefault="00C46C42">
      <w:pPr>
        <w:spacing w:after="240" w:line="360" w:lineRule="auto"/>
        <w:rPr>
          <w:ins w:id="19" w:author="Alexander Piper (DEDJTR)" w:date="2020-03-20T15:18:00Z"/>
          <w:rFonts w:cstheme="minorHAnsi"/>
          <w:color w:val="000000"/>
          <w:shd w:val="clear" w:color="auto" w:fill="FFFFFF"/>
        </w:rPr>
        <w:pPrChange w:id="20" w:author="Alexander Piper (DEDJTR)" w:date="2020-03-20T15:18:00Z">
          <w:pPr>
            <w:pStyle w:val="ListParagraph"/>
            <w:numPr>
              <w:numId w:val="3"/>
            </w:numPr>
            <w:spacing w:after="240" w:line="360" w:lineRule="auto"/>
            <w:ind w:left="644" w:hanging="360"/>
          </w:pPr>
        </w:pPrChange>
      </w:pPr>
      <w:ins w:id="21" w:author="Alexander Piper (DEDJTR)" w:date="2020-03-20T15:18:00Z">
        <w:r w:rsidRPr="00C46C42">
          <w:rPr>
            <w:rFonts w:cstheme="minorHAnsi"/>
          </w:rPr>
          <w:t xml:space="preserve">Demultiplexed </w:t>
        </w:r>
        <w:proofErr w:type="spellStart"/>
        <w:r w:rsidRPr="00C46C42">
          <w:rPr>
            <w:rFonts w:cstheme="minorHAnsi"/>
          </w:rPr>
          <w:t>MiSeq</w:t>
        </w:r>
        <w:proofErr w:type="spellEnd"/>
        <w:r w:rsidRPr="00C46C42">
          <w:rPr>
            <w:rFonts w:cstheme="minorHAnsi"/>
          </w:rPr>
          <w:t xml:space="preserve"> reads (NCBI SRA </w:t>
        </w:r>
        <w:proofErr w:type="spellStart"/>
        <w:r w:rsidRPr="00C46C42">
          <w:rPr>
            <w:rFonts w:cstheme="minorHAnsi"/>
          </w:rPr>
          <w:t>acc</w:t>
        </w:r>
        <w:proofErr w:type="spellEnd"/>
        <w:r w:rsidRPr="00C46C42">
          <w:rPr>
            <w:rFonts w:cstheme="minorHAnsi"/>
          </w:rPr>
          <w:t xml:space="preserve"> no: </w:t>
        </w:r>
        <w:proofErr w:type="spellStart"/>
        <w:r w:rsidRPr="00C46C42">
          <w:rPr>
            <w:rFonts w:cstheme="minorHAnsi"/>
            <w:highlight w:val="yellow"/>
          </w:rPr>
          <w:t>xxxxxxx</w:t>
        </w:r>
        <w:proofErr w:type="spellEnd"/>
        <w:r w:rsidRPr="00C46C42">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C46C42">
          <w:rPr>
            <w:rFonts w:ascii="Calibri" w:hAnsi="Calibri" w:cs="Calibri"/>
          </w:rPr>
          <w:t>Bushnell 2017)</w:t>
        </w:r>
        <w:r w:rsidRPr="00B70451">
          <w:t xml:space="preserve"> and truncated to 280bp. All reads containing ambiguous ‘N’ bases were removed, and sequence quality profiles were used to filter reads with more than two expected errors in the forward read, or 3 in the reverse read. Due to </w:t>
        </w:r>
        <w:r w:rsidRPr="00B70451">
          <w:lastRenderedPageBreak/>
          <w:t>the quality crash at the end of reverse reads typical of 2x300bp Illumina sequencing, all reverse reads further truncated to 200bp to minimize the number of reads violating the error filter. Quality trimmed sequences were then analysed using DADA2 v1.9.3 (</w:t>
        </w:r>
        <w:r w:rsidRPr="00C46C42">
          <w:rPr>
            <w:rFonts w:ascii="Calibri" w:hAnsi="Calibri" w:cs="Calibri"/>
          </w:rPr>
          <w:t xml:space="preserve">Callahan </w:t>
        </w:r>
        <w:r w:rsidRPr="00C46C42">
          <w:rPr>
            <w:rFonts w:ascii="Calibri" w:hAnsi="Calibri" w:cs="Calibri"/>
            <w:i/>
          </w:rPr>
          <w:t>et al.</w:t>
        </w:r>
        <w:r w:rsidRPr="00C46C42">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 (available at </w:t>
        </w:r>
        <w:proofErr w:type="spellStart"/>
        <w:r w:rsidRPr="00C46C42">
          <w:rPr>
            <w:highlight w:val="yellow"/>
          </w:rPr>
          <w:t>xxxxx</w:t>
        </w:r>
        <w:proofErr w:type="spellEnd"/>
        <w:r w:rsidRPr="00C46C42">
          <w:rPr>
            <w:highlight w:val="yellow"/>
          </w:rPr>
          <w:t xml:space="preserve">: </w:t>
        </w:r>
        <w:proofErr w:type="spellStart"/>
        <w:r w:rsidRPr="00C46C42">
          <w:rPr>
            <w:highlight w:val="yellow"/>
          </w:rPr>
          <w:t>acc</w:t>
        </w:r>
        <w:proofErr w:type="spellEnd"/>
        <w:r w:rsidRPr="00C46C42">
          <w:rPr>
            <w:highlight w:val="yellow"/>
          </w:rPr>
          <w:t xml:space="preserve"> no</w:t>
        </w:r>
        <w:r>
          <w:t xml:space="preserve">). </w:t>
        </w:r>
      </w:ins>
      <w:proofErr w:type="spellStart"/>
      <w:ins w:id="22" w:author="Alexander Piper (DEDJTR) [2]" w:date="2020-04-12T20:30:00Z">
        <w:r w:rsidR="00DD39C2">
          <w:t>Heirarchial</w:t>
        </w:r>
        <w:proofErr w:type="spellEnd"/>
        <w:r w:rsidR="00DD39C2">
          <w:t xml:space="preserve"> </w:t>
        </w:r>
      </w:ins>
      <w:ins w:id="23" w:author="Alexander Piper (DEDJTR)" w:date="2020-03-20T15:18:00Z">
        <w:del w:id="24" w:author="Alexander Piper (DEDJTR) [2]" w:date="2020-04-12T20:30:00Z">
          <w:r w:rsidDel="00DD39C2">
            <w:delText>A search through public 16s reference sequence databases indicated that Silva database contained the highest representation of insect associated bacteria. Therefore, hierarchical</w:delText>
          </w:r>
        </w:del>
        <w:r>
          <w:t xml:space="preserve"> taxonomy was assigned to the </w:t>
        </w:r>
      </w:ins>
      <w:ins w:id="25" w:author="Alexander Piper (DEDJTR) [2]" w:date="2020-04-12T20:30:00Z">
        <w:r w:rsidR="00DD39C2" w:rsidRPr="00DD39C2">
          <w:rPr>
            <w:highlight w:val="yellow"/>
            <w:rPrChange w:id="26" w:author="Alexander Piper (DEDJTR) [2]" w:date="2020-04-12T20:30:00Z">
              <w:rPr/>
            </w:rPrChange>
          </w:rPr>
          <w:t>n</w:t>
        </w:r>
      </w:ins>
      <w:ins w:id="27" w:author="Alexander Piper (DEDJTR) [2]" w:date="2020-04-12T20:31:00Z">
        <w:r w:rsidR="00DD39C2">
          <w:t xml:space="preserve"> </w:t>
        </w:r>
      </w:ins>
      <w:ins w:id="28" w:author="Alexander Piper (DEDJTR)" w:date="2020-03-20T15:18:00Z">
        <w:del w:id="29" w:author="Alexander Piper (DEDJTR) [2]" w:date="2020-04-12T20:30:00Z">
          <w:r w:rsidDel="00DD39C2">
            <w:delText xml:space="preserve">1254 </w:delText>
          </w:r>
        </w:del>
        <w:r>
          <w:t xml:space="preserve">ASVs to the lowest rank possible with a minimum bootstrap support of 60% using the </w:t>
        </w:r>
        <w:del w:id="30" w:author="Alexander Piper (DEDJTR) [2]" w:date="2020-04-12T20:31:00Z">
          <w:r w:rsidDel="00DD39C2">
            <w:delText>RDP classifier implemented in the DADA2 R package</w:delText>
          </w:r>
        </w:del>
      </w:ins>
      <w:ins w:id="31" w:author="Alexander Piper (DEDJTR) [2]" w:date="2020-04-12T20:31:00Z">
        <w:r w:rsidR="00DD39C2">
          <w:t>IDTAXA algorithm (ref)</w:t>
        </w:r>
      </w:ins>
      <w:ins w:id="32" w:author="Alexander Piper (DEDJTR)" w:date="2020-03-20T15:18:00Z">
        <w:r>
          <w:t xml:space="preserve"> and </w:t>
        </w:r>
        <w:del w:id="33" w:author="Alexander Piper (DEDJTR) [2]" w:date="2020-04-12T20:31:00Z">
          <w:r w:rsidDel="00DD39C2">
            <w:delText xml:space="preserve">a version of the </w:delText>
          </w:r>
        </w:del>
      </w:ins>
      <w:ins w:id="34" w:author="Alexander Piper (DEDJTR) [2]" w:date="2020-04-12T20:31:00Z">
        <w:r w:rsidR="00DD39C2">
          <w:t xml:space="preserve">the </w:t>
        </w:r>
      </w:ins>
      <w:ins w:id="35" w:author="Alexander Piper (DEDJTR)" w:date="2020-03-20T15:18:00Z">
        <w:r>
          <w:t>Silva v13</w:t>
        </w:r>
      </w:ins>
      <w:ins w:id="36" w:author="Alexander Piper (DEDJTR) [2]" w:date="2020-04-12T20:31:00Z">
        <w:r w:rsidR="00DD39C2">
          <w:t>8</w:t>
        </w:r>
      </w:ins>
      <w:ins w:id="37" w:author="Alexander Piper (DEDJTR)" w:date="2020-03-20T15:18:00Z">
        <w:del w:id="38" w:author="Alexander Piper (DEDJTR) [2]" w:date="2020-04-12T20:31:00Z">
          <w:r w:rsidDel="00DD39C2">
            <w:delText>2</w:delText>
          </w:r>
        </w:del>
        <w:r>
          <w:t xml:space="preserve"> database (</w:t>
        </w:r>
        <w:r w:rsidRPr="005218B8">
          <w:t xml:space="preserve">Quast </w:t>
        </w:r>
        <w:r w:rsidRPr="00C46C42">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 xml:space="preserve">(Edgar 2018). </w:t>
        </w:r>
        <w:r>
          <w:t xml:space="preserve">A ML bacterial phylogenetic tree was also assembled from the 16S reads using the </w:t>
        </w:r>
        <w:r w:rsidRPr="00C46C42">
          <w:rPr>
            <w:rFonts w:eastAsia="Times New Roman" w:cstheme="minorHAnsi"/>
            <w:szCs w:val="24"/>
            <w:lang w:eastAsia="en-AU"/>
          </w:rPr>
          <w:t>General Time-Reversible (GTR) model (</w:t>
        </w:r>
        <w:proofErr w:type="spellStart"/>
        <w:r w:rsidRPr="00C46C42">
          <w:rPr>
            <w:rFonts w:eastAsia="Times New Roman" w:cstheme="minorHAnsi"/>
            <w:szCs w:val="24"/>
            <w:lang w:eastAsia="en-AU"/>
          </w:rPr>
          <w:t>Tavaré</w:t>
        </w:r>
        <w:proofErr w:type="spellEnd"/>
        <w:r w:rsidRPr="00C46C42">
          <w:rPr>
            <w:rFonts w:eastAsia="Times New Roman" w:cstheme="minorHAnsi"/>
            <w:szCs w:val="24"/>
            <w:lang w:eastAsia="en-AU"/>
          </w:rPr>
          <w:t xml:space="preserve"> 1986) and the </w:t>
        </w:r>
        <w:proofErr w:type="spellStart"/>
        <w:r w:rsidRPr="00C46C42">
          <w:rPr>
            <w:rFonts w:eastAsia="Times New Roman" w:cstheme="minorHAnsi"/>
            <w:szCs w:val="24"/>
            <w:lang w:eastAsia="en-AU"/>
          </w:rPr>
          <w:t>phangorn</w:t>
        </w:r>
        <w:proofErr w:type="spellEnd"/>
        <w:r w:rsidRPr="00C46C42">
          <w:rPr>
            <w:rFonts w:eastAsia="Times New Roman" w:cstheme="minorHAnsi"/>
            <w:szCs w:val="24"/>
            <w:lang w:eastAsia="en-AU"/>
          </w:rPr>
          <w:t xml:space="preserve"> package in R. </w:t>
        </w:r>
        <w:r w:rsidRPr="005218B8">
          <w:t>All s</w:t>
        </w:r>
        <w:r>
          <w:t xml:space="preserve">amples with below 1000 total reads remaining, and all taxa that were classified as </w:t>
        </w:r>
        <w:proofErr w:type="spellStart"/>
        <w:r>
          <w:t>Chrolorplast</w:t>
        </w:r>
        <w:proofErr w:type="spellEnd"/>
        <w:r>
          <w:t xml:space="preserve">, Mitochondrial, or non-bacterial were removed. </w:t>
        </w:r>
        <w:commentRangeStart w:id="39"/>
        <w:r>
          <w:t xml:space="preserve">To assess the reproducibility of the workflow, all replicated samples were rarefied to the same read depth and distance checked </w:t>
        </w:r>
        <w:r w:rsidRPr="00C46C42">
          <w:rPr>
            <w:rFonts w:cstheme="minorHAnsi"/>
            <w:color w:val="000000"/>
            <w:shd w:val="clear" w:color="auto" w:fill="FFFFFF"/>
          </w:rPr>
          <w:t>using a principal component analysis of Euclidian distance. This analysis suggested reproducibility (</w:t>
        </w:r>
        <w:r w:rsidRPr="00C46C42">
          <w:rPr>
            <w:rFonts w:cstheme="minorHAnsi"/>
            <w:color w:val="000000"/>
            <w:highlight w:val="yellow"/>
            <w:shd w:val="clear" w:color="auto" w:fill="FFFFFF"/>
          </w:rPr>
          <w:t>stats</w:t>
        </w:r>
        <w:r w:rsidRPr="00C46C42">
          <w:rPr>
            <w:rFonts w:cstheme="minorHAnsi"/>
            <w:color w:val="000000"/>
            <w:shd w:val="clear" w:color="auto" w:fill="FFFFFF"/>
          </w:rPr>
          <w:t xml:space="preserve">?), and all replicates were merged. </w:t>
        </w:r>
        <w:commentRangeEnd w:id="39"/>
        <w:r>
          <w:rPr>
            <w:rStyle w:val="CommentReference"/>
            <w:rFonts w:eastAsia="Times New Roman" w:cs="Times New Roman"/>
            <w:lang w:eastAsia="en-AU"/>
          </w:rPr>
          <w:commentReference w:id="39"/>
        </w:r>
      </w:ins>
    </w:p>
    <w:p w14:paraId="7983D0B0" w14:textId="7D894A3F" w:rsidR="005932CB" w:rsidDel="00C46C42" w:rsidRDefault="00583067" w:rsidP="005932CB">
      <w:pPr>
        <w:spacing w:after="240" w:line="360" w:lineRule="auto"/>
        <w:rPr>
          <w:del w:id="40" w:author="Alexander Piper (DEDJTR)" w:date="2020-03-20T15:18:00Z"/>
          <w:rFonts w:cstheme="minorHAnsi"/>
          <w:color w:val="000000"/>
          <w:shd w:val="clear" w:color="auto" w:fill="FFFFFF"/>
        </w:rPr>
      </w:pPr>
      <w:del w:id="41" w:author="Alexander Piper (DEDJTR)" w:date="2020-03-20T15:18:00Z">
        <w:r w:rsidDel="00C46C42">
          <w:rPr>
            <w:rFonts w:cstheme="minorHAnsi"/>
          </w:rPr>
          <w:delText xml:space="preserve">Demultiplexed MiSeq reads (NCBI SRA acc no: </w:delText>
        </w:r>
        <w:r w:rsidRPr="008C3CCC" w:rsidDel="00C46C42">
          <w:rPr>
            <w:rFonts w:cstheme="minorHAnsi"/>
            <w:highlight w:val="yellow"/>
          </w:rPr>
          <w:delText>xxxxxxx</w:delText>
        </w:r>
        <w:r w:rsidDel="00C46C42">
          <w:rPr>
            <w:rFonts w:cstheme="minorHAnsi"/>
          </w:rPr>
          <w:delText xml:space="preserve">) were trimmed of </w:delText>
        </w:r>
        <w:r w:rsidDel="00C46C42">
          <w:delText>PCR primers and sequencing adapters using BBDuK in BBTools v38.</w:delText>
        </w:r>
        <w:r w:rsidRPr="00B70451" w:rsidDel="00C46C42">
          <w:delText>01</w:delText>
        </w:r>
        <w:r w:rsidR="00DF2E9F" w:rsidRPr="00B70451" w:rsidDel="00C46C42">
          <w:delText xml:space="preserve"> (</w:delText>
        </w:r>
        <w:bookmarkStart w:id="42" w:name="_Hlk29989546"/>
        <w:r w:rsidR="00DF2E9F" w:rsidRPr="00B70451" w:rsidDel="00C46C42">
          <w:rPr>
            <w:rFonts w:ascii="Calibri" w:hAnsi="Calibri" w:cs="Calibri"/>
          </w:rPr>
          <w:delText>Bushnell 2017</w:delText>
        </w:r>
        <w:bookmarkEnd w:id="42"/>
        <w:r w:rsidR="00DF2E9F" w:rsidRPr="00B70451" w:rsidDel="00C46C42">
          <w:rPr>
            <w:rFonts w:ascii="Calibri" w:hAnsi="Calibri" w:cs="Calibri"/>
          </w:rPr>
          <w:delText>)</w:delText>
        </w:r>
        <w:r w:rsidRPr="00B70451" w:rsidDel="00C46C42">
          <w:delText xml:space="preserve"> and truncated </w:delText>
        </w:r>
        <w:r w:rsidR="00815BDF" w:rsidRPr="00B70451" w:rsidDel="00C46C42">
          <w:delText>to</w:delText>
        </w:r>
        <w:r w:rsidRPr="00B70451" w:rsidDel="00C46C42">
          <w:delText xml:space="preserve"> 280bp. All reads containing ambiguous ‘N’ bases were removed, and sequence quality profiles were used to filter reads with more than two expected errors in the forward read, or 3 in the reverse read. </w:delText>
        </w:r>
        <w:r w:rsidR="00815BDF" w:rsidRPr="00B70451" w:rsidDel="00C46C42">
          <w:delText>Due to the quality crash at the end of reverse reads typical of 2x300bp Illumina sequencing, a</w:delText>
        </w:r>
        <w:r w:rsidR="00702E91" w:rsidRPr="00B70451" w:rsidDel="00C46C42">
          <w:delText>ll reverse reads further truncated to 200bp to minimize the number of reads violating the error filter</w:delText>
        </w:r>
        <w:r w:rsidRPr="00B70451" w:rsidDel="00C46C42">
          <w:delText>. Quality trimmed sequences were then analysed using DADA2 v1.9.3</w:delText>
        </w:r>
        <w:r w:rsidR="00DF2E9F" w:rsidRPr="00B70451" w:rsidDel="00C46C42">
          <w:delText xml:space="preserve"> (</w:delText>
        </w:r>
        <w:bookmarkStart w:id="43" w:name="_Hlk29989563"/>
        <w:r w:rsidR="00DF2E9F" w:rsidRPr="00B70451" w:rsidDel="00C46C42">
          <w:rPr>
            <w:rFonts w:ascii="Calibri" w:hAnsi="Calibri" w:cs="Calibri"/>
          </w:rPr>
          <w:delText xml:space="preserve">Callahan </w:delText>
        </w:r>
        <w:r w:rsidR="00DF2E9F" w:rsidRPr="00B70451" w:rsidDel="00C46C42">
          <w:rPr>
            <w:rFonts w:ascii="Calibri" w:hAnsi="Calibri" w:cs="Calibri"/>
            <w:i/>
          </w:rPr>
          <w:delText>et al.</w:delText>
        </w:r>
        <w:r w:rsidR="00DF2E9F" w:rsidRPr="00B70451" w:rsidDel="00C46C42">
          <w:rPr>
            <w:rFonts w:ascii="Calibri" w:hAnsi="Calibri" w:cs="Calibri"/>
          </w:rPr>
          <w:delText xml:space="preserve"> 201</w:delText>
        </w:r>
        <w:bookmarkEnd w:id="43"/>
        <w:r w:rsidR="00D05CAD" w:rsidRPr="00B70451" w:rsidDel="00C46C42">
          <w:rPr>
            <w:rFonts w:ascii="Calibri" w:hAnsi="Calibri" w:cs="Calibri"/>
          </w:rPr>
          <w:delText>8</w:delText>
        </w:r>
        <w:r w:rsidR="00DF2E9F" w:rsidRPr="00B70451" w:rsidDel="00C46C42">
          <w:rPr>
            <w:rFonts w:ascii="Calibri" w:hAnsi="Calibri" w:cs="Calibri"/>
          </w:rPr>
          <w:delText>)</w:delText>
        </w:r>
        <w:r w:rsidRPr="00B70451" w:rsidDel="00C46C42">
          <w:delText>. As error rates can vary between flow cells and libraries, the DADA2 error model was determined separately</w:delText>
        </w:r>
        <w:r w:rsidDel="00C46C42">
          <w:delText xml:space="preserve"> for each MiSeq lane using</w:delText>
        </w:r>
        <w:r w:rsidR="00815BDF" w:rsidDel="00C46C42">
          <w:delText xml:space="preserve"> the</w:delText>
        </w:r>
        <w:r w:rsidDel="00C46C42">
          <w:delText xml:space="preserve"> “pseudo</w:delText>
        </w:r>
        <w:r w:rsidR="00815BDF" w:rsidDel="00C46C42">
          <w:delText>-</w:delText>
        </w:r>
        <w:r w:rsidDel="00C46C42">
          <w:delText>pooling</w:delText>
        </w:r>
        <w:r w:rsidR="00815BDF" w:rsidDel="00C46C42">
          <w:delText>”</w:delText>
        </w:r>
        <w:r w:rsidDel="00C46C42">
          <w:delText xml:space="preserve"> </w:delText>
        </w:r>
        <w:r w:rsidR="00815BDF" w:rsidDel="00C46C42">
          <w:delText xml:space="preserve">mode </w:delText>
        </w:r>
        <w:r w:rsidR="004E52B7" w:rsidDel="00C46C42">
          <w:delText>for increased sensitivity to rare variants.</w:delText>
        </w:r>
        <w:r w:rsidDel="00C46C42">
          <w:delText xml:space="preserve"> Following denoising, the inferred amplicon sequence variants (ASVs) from each MiSeq lane were merged into a single table, which was further filtered to remove chimeras</w:delText>
        </w:r>
        <w:r w:rsidR="004E52B7" w:rsidDel="00C46C42">
          <w:delText xml:space="preserve"> </w:delText>
        </w:r>
        <w:r w:rsidDel="00C46C42">
          <w:delText xml:space="preserve">(available </w:delText>
        </w:r>
        <w:r w:rsidR="004E52B7" w:rsidDel="00C46C42">
          <w:delText>at</w:delText>
        </w:r>
        <w:r w:rsidDel="00C46C42">
          <w:delText xml:space="preserve"> </w:delText>
        </w:r>
        <w:r w:rsidRPr="008C3CCC" w:rsidDel="00C46C42">
          <w:rPr>
            <w:highlight w:val="yellow"/>
          </w:rPr>
          <w:delText>xxxxx: acc no</w:delText>
        </w:r>
        <w:r w:rsidDel="00C46C42">
          <w:delText xml:space="preserve">). </w:delText>
        </w:r>
        <w:r w:rsidR="00815BDF" w:rsidDel="00C46C42">
          <w:delText>A search through public 16s reference sequence databases indicated that Silva database contained the highest representation of insect associated bacteria. Therefore, hierarchical</w:delText>
        </w:r>
        <w:r w:rsidR="00702E91" w:rsidDel="00C46C42">
          <w:delText xml:space="preserve"> t</w:delText>
        </w:r>
        <w:r w:rsidDel="00C46C42">
          <w:delText xml:space="preserve">axonomy was assigned to the </w:delText>
        </w:r>
        <w:r w:rsidR="00702E91" w:rsidDel="00C46C42">
          <w:delText>1254</w:delText>
        </w:r>
        <w:r w:rsidDel="00C46C42">
          <w:delText xml:space="preserve"> ASVs to the lowest rank possible with a minimum bootstrap support of </w:delText>
        </w:r>
        <w:r w:rsidR="00702E91" w:rsidDel="00C46C42">
          <w:delText>60</w:delText>
        </w:r>
        <w:r w:rsidDel="00C46C42">
          <w:delText xml:space="preserve">% using the RDP classifier </w:delText>
        </w:r>
        <w:r w:rsidR="00702E91" w:rsidDel="00C46C42">
          <w:delText>i</w:delText>
        </w:r>
        <w:r w:rsidDel="00C46C42">
          <w:delText>mplemented in the DADA2 R package</w:delText>
        </w:r>
        <w:r w:rsidR="00702E91" w:rsidDel="00C46C42">
          <w:delText xml:space="preserve"> and </w:delText>
        </w:r>
        <w:r w:rsidR="00BD463B" w:rsidDel="00C46C42">
          <w:delText xml:space="preserve">a version of the </w:delText>
        </w:r>
        <w:r w:rsidR="00702E91" w:rsidDel="00C46C42">
          <w:delText>Silva</w:delText>
        </w:r>
        <w:r w:rsidR="00815BDF" w:rsidDel="00C46C42">
          <w:delText xml:space="preserve"> </w:delText>
        </w:r>
        <w:r w:rsidR="00BD463B" w:rsidDel="00C46C42">
          <w:delText>v132 database</w:delText>
        </w:r>
        <w:r w:rsidR="00815BDF" w:rsidDel="00C46C42">
          <w:delText xml:space="preserve"> (</w:delText>
        </w:r>
        <w:r w:rsidR="00213DA7" w:rsidRPr="005218B8" w:rsidDel="00C46C42">
          <w:delText xml:space="preserve">Quast </w:delText>
        </w:r>
        <w:r w:rsidR="00213DA7" w:rsidRPr="005218B8" w:rsidDel="00C46C42">
          <w:rPr>
            <w:i/>
          </w:rPr>
          <w:delText xml:space="preserve">et al. </w:delText>
        </w:r>
        <w:r w:rsidR="00213DA7" w:rsidRPr="005218B8" w:rsidDel="00C46C42">
          <w:delText>2013</w:delText>
        </w:r>
        <w:r w:rsidR="00815BDF" w:rsidRPr="005218B8" w:rsidDel="00C46C42">
          <w:delText>).</w:delText>
        </w:r>
        <w:r w:rsidR="00702E91" w:rsidRPr="005218B8" w:rsidDel="00C46C42">
          <w:delText xml:space="preserve"> This was </w:delText>
        </w:r>
        <w:r w:rsidRPr="005218B8" w:rsidDel="00C46C42">
          <w:delText xml:space="preserve">followed by </w:delText>
        </w:r>
        <w:r w:rsidR="00702E91" w:rsidRPr="005218B8" w:rsidDel="00C46C42">
          <w:delText xml:space="preserve">extra </w:delText>
        </w:r>
        <w:r w:rsidRPr="005218B8" w:rsidDel="00C46C42">
          <w:delText>species level assignment using exact matching between th</w:delText>
        </w:r>
        <w:r w:rsidDel="00C46C42">
          <w:delText>e query and reference sequences</w:delText>
        </w:r>
        <w:r w:rsidR="00BD463B" w:rsidDel="00C46C42">
          <w:delText xml:space="preserve">, which has previously been shown to be the most robust method for assigning species level taxonomy to short 16S reads </w:delText>
        </w:r>
        <w:r w:rsidR="00BD463B" w:rsidRPr="005218B8" w:rsidDel="00C46C42">
          <w:delText>(</w:delText>
        </w:r>
        <w:r w:rsidR="00213DA7" w:rsidRPr="005218B8" w:rsidDel="00C46C42">
          <w:delText>Edgar 2018</w:delText>
        </w:r>
        <w:r w:rsidR="00BD463B" w:rsidRPr="005218B8" w:rsidDel="00C46C42">
          <w:delText>).</w:delText>
        </w:r>
        <w:r w:rsidR="009A2376" w:rsidRPr="005218B8" w:rsidDel="00C46C42">
          <w:delText xml:space="preserve"> </w:delText>
        </w:r>
        <w:r w:rsidR="00702E91" w:rsidRPr="005218B8" w:rsidDel="00C46C42">
          <w:delText xml:space="preserve">All </w:delText>
        </w:r>
        <w:r w:rsidR="00BD463B" w:rsidRPr="005218B8" w:rsidDel="00C46C42">
          <w:delText>s</w:delText>
        </w:r>
        <w:r w:rsidR="00BD463B" w:rsidDel="00C46C42">
          <w:delText xml:space="preserve">amples </w:delText>
        </w:r>
        <w:r w:rsidR="00702E91" w:rsidDel="00C46C42">
          <w:delText xml:space="preserve">that showed significantly lower numbers of ASVs in comparison to other samples of the same species were removed as outliers. To assess the reproducibility of the workflow, all replicated samples were rarefied to the same read depth and distance checked </w:delText>
        </w:r>
        <w:r w:rsidR="00702E91" w:rsidDel="00C46C42">
          <w:rPr>
            <w:rFonts w:cstheme="minorHAnsi"/>
            <w:color w:val="000000"/>
            <w:shd w:val="clear" w:color="auto" w:fill="FFFFFF"/>
          </w:rPr>
          <w:delText>using a principal component analysis of Euclidian distance. This analysis suggested reproducibility (</w:delText>
        </w:r>
        <w:r w:rsidR="00702E91" w:rsidRPr="007A5043" w:rsidDel="00C46C42">
          <w:rPr>
            <w:rFonts w:cstheme="minorHAnsi"/>
            <w:color w:val="000000"/>
            <w:highlight w:val="yellow"/>
            <w:shd w:val="clear" w:color="auto" w:fill="FFFFFF"/>
          </w:rPr>
          <w:delText>stats</w:delText>
        </w:r>
        <w:r w:rsidR="00702E91" w:rsidDel="00C46C42">
          <w:rPr>
            <w:rFonts w:cstheme="minorHAnsi"/>
            <w:color w:val="000000"/>
            <w:shd w:val="clear" w:color="auto" w:fill="FFFFFF"/>
          </w:rPr>
          <w:delText xml:space="preserve">?), and all replicates were merged. </w:delText>
        </w:r>
        <w:r w:rsidR="00386F05" w:rsidDel="00C46C42">
          <w:rPr>
            <w:rFonts w:cstheme="minorHAnsi"/>
            <w:color w:val="000000"/>
            <w:shd w:val="clear" w:color="auto" w:fill="FFFFFF"/>
          </w:rPr>
          <w:delText xml:space="preserve">All taxa that were not bacteria were then filtered. </w:delText>
        </w:r>
      </w:del>
    </w:p>
    <w:p w14:paraId="3A712849" w14:textId="77777777" w:rsidR="00C46C42" w:rsidRPr="007A5043" w:rsidRDefault="00C46C42" w:rsidP="00C46C42">
      <w:pPr>
        <w:pStyle w:val="ListParagraph"/>
        <w:numPr>
          <w:ilvl w:val="1"/>
          <w:numId w:val="3"/>
        </w:numPr>
        <w:spacing w:after="240" w:line="360" w:lineRule="auto"/>
        <w:rPr>
          <w:ins w:id="44" w:author="Alexander Piper (DEDJTR)" w:date="2020-03-20T15:19:00Z"/>
          <w:rFonts w:cstheme="minorHAnsi"/>
          <w:b/>
          <w:i/>
          <w:color w:val="000000"/>
          <w:sz w:val="24"/>
          <w:shd w:val="clear" w:color="auto" w:fill="FFFFFF"/>
        </w:rPr>
      </w:pPr>
      <w:ins w:id="45" w:author="Alexander Piper (DEDJTR)" w:date="2020-03-20T15:19:00Z">
        <w:r w:rsidRPr="007A5043">
          <w:rPr>
            <w:rFonts w:cstheme="minorHAnsi"/>
            <w:b/>
            <w:i/>
            <w:color w:val="000000"/>
            <w:sz w:val="24"/>
            <w:shd w:val="clear" w:color="auto" w:fill="FFFFFF"/>
          </w:rPr>
          <w:t>S</w:t>
        </w:r>
        <w:commentRangeStart w:id="46"/>
        <w:r w:rsidRPr="007A5043">
          <w:rPr>
            <w:rFonts w:cstheme="minorHAnsi"/>
            <w:b/>
            <w:i/>
            <w:color w:val="000000"/>
            <w:sz w:val="24"/>
            <w:shd w:val="clear" w:color="auto" w:fill="FFFFFF"/>
          </w:rPr>
          <w:t>tatistical Analysis</w:t>
        </w:r>
        <w:commentRangeEnd w:id="46"/>
        <w:r>
          <w:rPr>
            <w:rStyle w:val="CommentReference"/>
            <w:rFonts w:eastAsia="Times New Roman" w:cs="Times New Roman"/>
            <w:lang w:eastAsia="en-AU"/>
          </w:rPr>
          <w:commentReference w:id="46"/>
        </w:r>
      </w:ins>
    </w:p>
    <w:p w14:paraId="2223398F" w14:textId="1A1585D3" w:rsidR="00C46C42" w:rsidRDefault="00C46C42" w:rsidP="00C46C42">
      <w:pPr>
        <w:spacing w:after="240" w:line="360" w:lineRule="auto"/>
        <w:rPr>
          <w:ins w:id="47" w:author="Alexander Piper (DEDJTR) [2]" w:date="2020-04-12T20:44:00Z"/>
          <w:rFonts w:cstheme="minorHAnsi"/>
          <w:i/>
          <w:color w:val="000000"/>
          <w:u w:val="single"/>
          <w:shd w:val="clear" w:color="auto" w:fill="FFFFFF"/>
        </w:rPr>
      </w:pPr>
      <w:ins w:id="48" w:author="Alexander Piper (DEDJTR)" w:date="2020-03-20T15:19:00Z">
        <w:r w:rsidRPr="007A5043">
          <w:rPr>
            <w:rFonts w:cstheme="minorHAnsi"/>
            <w:i/>
            <w:color w:val="000000"/>
            <w:u w:val="single"/>
            <w:shd w:val="clear" w:color="auto" w:fill="FFFFFF"/>
          </w:rPr>
          <w:t>Alpha diversity</w:t>
        </w:r>
      </w:ins>
    </w:p>
    <w:p w14:paraId="4C578F75" w14:textId="0DE6006D" w:rsidR="002052CF" w:rsidRPr="002052CF" w:rsidDel="002052CF" w:rsidRDefault="002052CF" w:rsidP="00C46C42">
      <w:pPr>
        <w:spacing w:after="240" w:line="360" w:lineRule="auto"/>
        <w:rPr>
          <w:ins w:id="49" w:author="Alexander Piper (DEDJTR)" w:date="2020-03-20T15:19:00Z"/>
          <w:del w:id="50" w:author="Alexander Piper (DEDJTR) [2]" w:date="2020-04-12T20:47:00Z"/>
          <w:rFonts w:cstheme="minorHAnsi"/>
          <w:iCs/>
          <w:color w:val="000000"/>
          <w:u w:val="single"/>
          <w:shd w:val="clear" w:color="auto" w:fill="FFFFFF"/>
          <w:rPrChange w:id="51" w:author="Alexander Piper (DEDJTR) [2]" w:date="2020-04-12T20:45:00Z">
            <w:rPr>
              <w:ins w:id="52" w:author="Alexander Piper (DEDJTR)" w:date="2020-03-20T15:19:00Z"/>
              <w:del w:id="53" w:author="Alexander Piper (DEDJTR) [2]" w:date="2020-04-12T20:47:00Z"/>
              <w:rFonts w:cstheme="minorHAnsi"/>
              <w:i/>
              <w:color w:val="000000"/>
              <w:u w:val="single"/>
              <w:shd w:val="clear" w:color="auto" w:fill="FFFFFF"/>
            </w:rPr>
          </w:rPrChange>
        </w:rPr>
      </w:pPr>
      <w:ins w:id="54" w:author="Alexander Piper (DEDJTR) [2]" w:date="2020-04-12T20:44:00Z">
        <w:r w:rsidRPr="002052CF">
          <w:rPr>
            <w:rFonts w:cstheme="minorHAnsi"/>
            <w:iCs/>
            <w:color w:val="000000"/>
            <w:u w:val="single"/>
            <w:shd w:val="clear" w:color="auto" w:fill="FFFFFF"/>
            <w:rPrChange w:id="55" w:author="Alexander Piper (DEDJTR) [2]" w:date="2020-04-12T20:45:00Z">
              <w:rPr>
                <w:rFonts w:cstheme="minorHAnsi"/>
                <w:i/>
                <w:color w:val="000000"/>
                <w:u w:val="single"/>
                <w:shd w:val="clear" w:color="auto" w:fill="FFFFFF"/>
              </w:rPr>
            </w:rPrChange>
          </w:rPr>
          <w:t xml:space="preserve">Observed ASVs and </w:t>
        </w:r>
        <w:proofErr w:type="spellStart"/>
        <w:r w:rsidRPr="002052CF">
          <w:rPr>
            <w:rFonts w:cstheme="minorHAnsi"/>
            <w:iCs/>
            <w:color w:val="000000"/>
            <w:u w:val="single"/>
            <w:shd w:val="clear" w:color="auto" w:fill="FFFFFF"/>
            <w:rPrChange w:id="56" w:author="Alexander Piper (DEDJTR) [2]" w:date="2020-04-12T20:45:00Z">
              <w:rPr>
                <w:rFonts w:cstheme="minorHAnsi"/>
                <w:i/>
                <w:color w:val="000000"/>
                <w:u w:val="single"/>
                <w:shd w:val="clear" w:color="auto" w:fill="FFFFFF"/>
              </w:rPr>
            </w:rPrChange>
          </w:rPr>
          <w:t>Shannon</w:t>
        </w:r>
      </w:ins>
      <w:ins w:id="57" w:author="Alexander Piper (DEDJTR) [2]" w:date="2020-04-12T20:45:00Z">
        <w:r>
          <w:rPr>
            <w:rFonts w:cstheme="minorHAnsi"/>
            <w:iCs/>
            <w:color w:val="000000"/>
            <w:u w:val="single"/>
            <w:shd w:val="clear" w:color="auto" w:fill="FFFFFF"/>
          </w:rPr>
          <w:t>s</w:t>
        </w:r>
        <w:proofErr w:type="spellEnd"/>
        <w:r>
          <w:rPr>
            <w:rFonts w:cstheme="minorHAnsi"/>
            <w:iCs/>
            <w:color w:val="000000"/>
            <w:u w:val="single"/>
            <w:shd w:val="clear" w:color="auto" w:fill="FFFFFF"/>
          </w:rPr>
          <w:t xml:space="preserve"> diversity</w:t>
        </w:r>
      </w:ins>
      <w:ins w:id="58" w:author="Alexander Piper (DEDJTR) [2]" w:date="2020-04-12T20:44:00Z">
        <w:r w:rsidRPr="002052CF">
          <w:rPr>
            <w:rFonts w:cstheme="minorHAnsi"/>
            <w:iCs/>
            <w:color w:val="000000"/>
            <w:u w:val="single"/>
            <w:shd w:val="clear" w:color="auto" w:fill="FFFFFF"/>
            <w:rPrChange w:id="59" w:author="Alexander Piper (DEDJTR) [2]" w:date="2020-04-12T20:45:00Z">
              <w:rPr>
                <w:rFonts w:cstheme="minorHAnsi"/>
                <w:i/>
                <w:color w:val="000000"/>
                <w:u w:val="single"/>
                <w:shd w:val="clear" w:color="auto" w:fill="FFFFFF"/>
              </w:rPr>
            </w:rPrChange>
          </w:rPr>
          <w:t xml:space="preserve"> were calculated in the R package </w:t>
        </w:r>
        <w:proofErr w:type="spellStart"/>
        <w:r w:rsidRPr="002052CF">
          <w:rPr>
            <w:rFonts w:cstheme="minorHAnsi"/>
            <w:iCs/>
            <w:color w:val="000000"/>
            <w:u w:val="single"/>
            <w:shd w:val="clear" w:color="auto" w:fill="FFFFFF"/>
            <w:rPrChange w:id="60" w:author="Alexander Piper (DEDJTR) [2]" w:date="2020-04-12T20:45:00Z">
              <w:rPr>
                <w:rFonts w:cstheme="minorHAnsi"/>
                <w:i/>
                <w:color w:val="000000"/>
                <w:u w:val="single"/>
                <w:shd w:val="clear" w:color="auto" w:fill="FFFFFF"/>
              </w:rPr>
            </w:rPrChange>
          </w:rPr>
          <w:t>phyloseq</w:t>
        </w:r>
      </w:ins>
      <w:proofErr w:type="spellEnd"/>
      <w:ins w:id="61" w:author="Alexander Piper (DEDJTR) [2]" w:date="2020-04-12T20:46:00Z">
        <w:r>
          <w:rPr>
            <w:rFonts w:cstheme="minorHAnsi"/>
            <w:iCs/>
            <w:color w:val="000000"/>
            <w:u w:val="single"/>
            <w:shd w:val="clear" w:color="auto" w:fill="FFFFFF"/>
          </w:rPr>
          <w:t xml:space="preserve">, and </w:t>
        </w:r>
      </w:ins>
      <w:ins w:id="62" w:author="Alexander Piper (DEDJTR) [2]" w:date="2020-04-12T20:44:00Z">
        <w:r w:rsidRPr="002052CF">
          <w:rPr>
            <w:rFonts w:cstheme="minorHAnsi"/>
            <w:iCs/>
            <w:color w:val="000000"/>
            <w:u w:val="single"/>
            <w:shd w:val="clear" w:color="auto" w:fill="FFFFFF"/>
            <w:rPrChange w:id="63" w:author="Alexander Piper (DEDJTR) [2]" w:date="2020-04-12T20:45:00Z">
              <w:rPr>
                <w:rFonts w:cstheme="minorHAnsi"/>
                <w:i/>
                <w:color w:val="000000"/>
                <w:u w:val="single"/>
                <w:shd w:val="clear" w:color="auto" w:fill="FFFFFF"/>
              </w:rPr>
            </w:rPrChange>
          </w:rPr>
          <w:t>phylogenetic diversity</w:t>
        </w:r>
      </w:ins>
      <w:ins w:id="64" w:author="Alexander Piper (DEDJTR) [2]" w:date="2020-04-12T20:46:00Z">
        <w:r>
          <w:rPr>
            <w:rFonts w:cstheme="minorHAnsi"/>
            <w:iCs/>
            <w:color w:val="000000"/>
            <w:u w:val="single"/>
            <w:shd w:val="clear" w:color="auto" w:fill="FFFFFF"/>
          </w:rPr>
          <w:t xml:space="preserve"> (</w:t>
        </w:r>
        <w:r w:rsidRPr="002052CF">
          <w:rPr>
            <w:rFonts w:cstheme="minorHAnsi"/>
            <w:iCs/>
            <w:color w:val="000000"/>
            <w:u w:val="single"/>
            <w:shd w:val="clear" w:color="auto" w:fill="FFFFFF"/>
          </w:rPr>
          <w:t>sums the total branch length of the resulting bacterial phylogeny</w:t>
        </w:r>
        <w:r>
          <w:rPr>
            <w:rFonts w:cstheme="minorHAnsi"/>
            <w:iCs/>
            <w:color w:val="000000"/>
            <w:u w:val="single"/>
            <w:shd w:val="clear" w:color="auto" w:fill="FFFFFF"/>
          </w:rPr>
          <w:t>)</w:t>
        </w:r>
      </w:ins>
      <w:ins w:id="65" w:author="Alexander Piper (DEDJTR) [2]" w:date="2020-04-12T20:44:00Z">
        <w:r w:rsidRPr="002052CF">
          <w:rPr>
            <w:rFonts w:cstheme="minorHAnsi"/>
            <w:iCs/>
            <w:color w:val="000000"/>
            <w:u w:val="single"/>
            <w:shd w:val="clear" w:color="auto" w:fill="FFFFFF"/>
            <w:rPrChange w:id="66" w:author="Alexander Piper (DEDJTR) [2]" w:date="2020-04-12T20:45:00Z">
              <w:rPr>
                <w:rFonts w:cstheme="minorHAnsi"/>
                <w:i/>
                <w:color w:val="000000"/>
                <w:u w:val="single"/>
                <w:shd w:val="clear" w:color="auto" w:fill="FFFFFF"/>
              </w:rPr>
            </w:rPrChange>
          </w:rPr>
          <w:t xml:space="preserve"> </w:t>
        </w:r>
      </w:ins>
      <w:ins w:id="67" w:author="Alexander Piper (DEDJTR) [2]" w:date="2020-04-12T20:46:00Z">
        <w:r>
          <w:rPr>
            <w:rFonts w:cstheme="minorHAnsi"/>
            <w:iCs/>
            <w:color w:val="000000"/>
            <w:u w:val="single"/>
            <w:shd w:val="clear" w:color="auto" w:fill="FFFFFF"/>
          </w:rPr>
          <w:t xml:space="preserve">(ref) </w:t>
        </w:r>
      </w:ins>
      <w:ins w:id="68" w:author="Alexander Piper (DEDJTR) [2]" w:date="2020-04-12T20:44:00Z">
        <w:r w:rsidRPr="002052CF">
          <w:rPr>
            <w:rFonts w:cstheme="minorHAnsi"/>
            <w:iCs/>
            <w:color w:val="000000"/>
            <w:u w:val="single"/>
            <w:shd w:val="clear" w:color="auto" w:fill="FFFFFF"/>
            <w:rPrChange w:id="69" w:author="Alexander Piper (DEDJTR) [2]" w:date="2020-04-12T20:45:00Z">
              <w:rPr>
                <w:rFonts w:cstheme="minorHAnsi"/>
                <w:i/>
                <w:color w:val="000000"/>
                <w:u w:val="single"/>
                <w:shd w:val="clear" w:color="auto" w:fill="FFFFFF"/>
              </w:rPr>
            </w:rPrChange>
          </w:rPr>
          <w:t>was calculated with the R package picante</w:t>
        </w:r>
      </w:ins>
      <w:ins w:id="70" w:author="Alexander Piper (DEDJTR) [2]" w:date="2020-04-12T20:47:00Z">
        <w:r>
          <w:rPr>
            <w:rFonts w:cstheme="minorHAnsi"/>
            <w:iCs/>
            <w:color w:val="000000"/>
            <w:u w:val="single"/>
            <w:shd w:val="clear" w:color="auto" w:fill="FFFFFF"/>
          </w:rPr>
          <w:t xml:space="preserve"> (ref).</w:t>
        </w:r>
        <w:r>
          <w:rPr>
            <w:rFonts w:cstheme="minorHAnsi"/>
            <w:color w:val="000000"/>
            <w:shd w:val="clear" w:color="auto" w:fill="FFFFFF"/>
          </w:rPr>
          <w:t xml:space="preserve"> </w:t>
        </w:r>
      </w:ins>
    </w:p>
    <w:p w14:paraId="3C63EFE7" w14:textId="25C4346F" w:rsidR="00C46C42" w:rsidRDefault="00C46C42" w:rsidP="00C46C42">
      <w:pPr>
        <w:spacing w:after="240" w:line="360" w:lineRule="auto"/>
        <w:rPr>
          <w:ins w:id="71" w:author="Alexander Piper (DEDJTR) [2]" w:date="2020-04-12T21:45:00Z"/>
          <w:rFonts w:cstheme="minorHAnsi"/>
          <w:color w:val="000000"/>
          <w:shd w:val="clear" w:color="auto" w:fill="FFFFFF"/>
        </w:rPr>
      </w:pPr>
      <w:ins w:id="72" w:author="Alexander Piper (DEDJTR)" w:date="2020-03-20T15:19:00Z">
        <w:del w:id="73" w:author="Alexander Piper (DEDJTR) [2]" w:date="2020-04-12T20:33:00Z">
          <w:r w:rsidDel="00DD39C2">
            <w:rPr>
              <w:rFonts w:cstheme="minorHAnsi"/>
              <w:color w:val="000000"/>
              <w:shd w:val="clear" w:color="auto" w:fill="FFFFFF"/>
            </w:rPr>
            <w:delText xml:space="preserve">As species richness for samples is positively correlated to sequencing depth, this needs to be accounted for to allow comparison across samples. The common procedure of rarefying samples to the same read depth has been found to be statistical inadmissible (McMurdie </w:delText>
          </w:r>
          <w:r w:rsidDel="00DD39C2">
            <w:rPr>
              <w:rFonts w:cstheme="minorHAnsi"/>
              <w:i/>
              <w:color w:val="000000"/>
              <w:shd w:val="clear" w:color="auto" w:fill="FFFFFF"/>
            </w:rPr>
            <w:delText xml:space="preserve">et al. </w:delText>
          </w:r>
          <w:r w:rsidDel="00DD39C2">
            <w:rPr>
              <w:rFonts w:cstheme="minorHAnsi"/>
              <w:color w:val="000000"/>
              <w:shd w:val="clear" w:color="auto" w:fill="FFFFFF"/>
            </w:rPr>
            <w:delText>2014, Willis 2019).  Instead the breakaway method</w:delText>
          </w:r>
          <w:r w:rsidRPr="0044479C" w:rsidDel="00DD39C2">
            <w:rPr>
              <w:rFonts w:cstheme="minorHAnsi"/>
              <w:color w:val="000000"/>
              <w:shd w:val="clear" w:color="auto" w:fill="FFFFFF"/>
            </w:rPr>
            <w:delText xml:space="preserve"> </w:delText>
          </w:r>
          <w:r w:rsidDel="00DD39C2">
            <w:rPr>
              <w:rFonts w:cstheme="minorHAnsi"/>
              <w:color w:val="000000"/>
              <w:shd w:val="clear" w:color="auto" w:fill="FFFFFF"/>
            </w:rPr>
            <w:delText>was used</w:delText>
          </w:r>
          <w:r w:rsidRPr="001363AB" w:rsidDel="00DD39C2">
            <w:rPr>
              <w:rFonts w:cstheme="minorHAnsi"/>
              <w:color w:val="000000"/>
              <w:shd w:val="clear" w:color="auto" w:fill="FFFFFF"/>
            </w:rPr>
            <w:delText xml:space="preserve"> </w:delText>
          </w:r>
          <w:r w:rsidDel="00DD39C2">
            <w:rPr>
              <w:rFonts w:cstheme="minorHAnsi"/>
              <w:color w:val="000000"/>
              <w:shd w:val="clear" w:color="auto" w:fill="FFFFFF"/>
            </w:rPr>
            <w:delText xml:space="preserve">to </w:delText>
          </w:r>
          <w:r w:rsidRPr="0044479C" w:rsidDel="00DD39C2">
            <w:rPr>
              <w:rFonts w:cstheme="minorHAnsi"/>
              <w:color w:val="000000"/>
              <w:shd w:val="clear" w:color="auto" w:fill="FFFFFF"/>
            </w:rPr>
            <w:delText xml:space="preserve">estimate the </w:delText>
          </w:r>
          <w:r w:rsidDel="00DD39C2">
            <w:rPr>
              <w:rFonts w:cstheme="minorHAnsi"/>
              <w:color w:val="000000"/>
              <w:shd w:val="clear" w:color="auto" w:fill="FFFFFF"/>
            </w:rPr>
            <w:delText>additional unsampled diversity</w:delText>
          </w:r>
          <w:r w:rsidRPr="0044479C" w:rsidDel="00DD39C2">
            <w:rPr>
              <w:rFonts w:cstheme="minorHAnsi"/>
              <w:color w:val="000000"/>
              <w:shd w:val="clear" w:color="auto" w:fill="FFFFFF"/>
            </w:rPr>
            <w:delText xml:space="preserve"> in the environment</w:delText>
          </w:r>
          <w:r w:rsidDel="00DD39C2">
            <w:rPr>
              <w:rFonts w:cstheme="minorHAnsi"/>
              <w:color w:val="000000"/>
              <w:shd w:val="clear" w:color="auto" w:fill="FFFFFF"/>
            </w:rPr>
            <w:delText xml:space="preserve"> </w:delText>
          </w:r>
          <w:r w:rsidRPr="0044479C" w:rsidDel="00DD39C2">
            <w:rPr>
              <w:rFonts w:cstheme="minorHAnsi"/>
              <w:color w:val="000000"/>
              <w:shd w:val="clear" w:color="auto" w:fill="FFFFFF"/>
            </w:rPr>
            <w:delText xml:space="preserve">based on </w:delText>
          </w:r>
          <w:r w:rsidDel="00DD39C2">
            <w:rPr>
              <w:rFonts w:cstheme="minorHAnsi"/>
              <w:color w:val="000000"/>
              <w:shd w:val="clear" w:color="auto" w:fill="FFFFFF"/>
            </w:rPr>
            <w:delText xml:space="preserve">biological replicate, </w:delText>
          </w:r>
          <w:r w:rsidRPr="0044479C" w:rsidDel="00DD39C2">
            <w:rPr>
              <w:rFonts w:cstheme="minorHAnsi"/>
              <w:color w:val="000000"/>
              <w:shd w:val="clear" w:color="auto" w:fill="FFFFFF"/>
            </w:rPr>
            <w:delText xml:space="preserve">sequence depth and number of rare taxa in the data, </w:delText>
          </w:r>
          <w:r w:rsidDel="00DD39C2">
            <w:rPr>
              <w:rFonts w:cstheme="minorHAnsi"/>
              <w:color w:val="000000"/>
              <w:shd w:val="clear" w:color="auto" w:fill="FFFFFF"/>
            </w:rPr>
            <w:delText xml:space="preserve">(i.e. population of that psyllid species) (Willis &amp; Bunge 2015). To assess how alpha diversity changes across psyllid species, </w:delText>
          </w:r>
          <w:r w:rsidRPr="0044479C" w:rsidDel="00DD39C2">
            <w:rPr>
              <w:rFonts w:cstheme="minorHAnsi"/>
              <w:color w:val="000000"/>
              <w:shd w:val="clear" w:color="auto" w:fill="FFFFFF"/>
            </w:rPr>
            <w:delText>we use the</w:delText>
          </w:r>
          <w:r w:rsidDel="00DD39C2">
            <w:rPr>
              <w:rFonts w:cstheme="minorHAnsi"/>
              <w:color w:val="000000"/>
              <w:shd w:val="clear" w:color="auto" w:fill="FFFFFF"/>
            </w:rPr>
            <w:delText>n applied a</w:delText>
          </w:r>
          <w:r w:rsidRPr="0044479C" w:rsidDel="00DD39C2">
            <w:rPr>
              <w:rFonts w:cstheme="minorHAnsi"/>
              <w:color w:val="000000"/>
              <w:shd w:val="clear" w:color="auto" w:fill="FFFFFF"/>
            </w:rPr>
            <w:delText xml:space="preserve"> betta </w:delText>
          </w:r>
          <w:r w:rsidRPr="005218B8" w:rsidDel="00DD39C2">
            <w:rPr>
              <w:rFonts w:cstheme="minorHAnsi"/>
              <w:color w:val="000000"/>
              <w:shd w:val="clear" w:color="auto" w:fill="FFFFFF"/>
            </w:rPr>
            <w:delText xml:space="preserve">model (Willis </w:delText>
          </w:r>
          <w:r w:rsidRPr="005218B8" w:rsidDel="00DD39C2">
            <w:rPr>
              <w:rFonts w:cstheme="minorHAnsi"/>
              <w:i/>
              <w:color w:val="000000"/>
              <w:shd w:val="clear" w:color="auto" w:fill="FFFFFF"/>
            </w:rPr>
            <w:delText>et al</w:delText>
          </w:r>
          <w:r w:rsidRPr="005218B8" w:rsidDel="00DD39C2">
            <w:rPr>
              <w:rFonts w:cstheme="minorHAnsi"/>
              <w:color w:val="000000"/>
              <w:shd w:val="clear" w:color="auto" w:fill="FFFFFF"/>
            </w:rPr>
            <w:delText>.</w:delText>
          </w:r>
          <w:r w:rsidRPr="005218B8" w:rsidDel="00DD39C2">
            <w:rPr>
              <w:rFonts w:cstheme="minorHAnsi"/>
              <w:i/>
              <w:color w:val="000000"/>
              <w:shd w:val="clear" w:color="auto" w:fill="FFFFFF"/>
            </w:rPr>
            <w:delText xml:space="preserve"> </w:delText>
          </w:r>
          <w:r w:rsidRPr="005218B8" w:rsidDel="00DD39C2">
            <w:rPr>
              <w:rFonts w:cstheme="minorHAnsi"/>
              <w:color w:val="000000"/>
              <w:shd w:val="clear" w:color="auto" w:fill="FFFFFF"/>
            </w:rPr>
            <w:delText>2017) using</w:delText>
          </w:r>
          <w:r w:rsidDel="00DD39C2">
            <w:rPr>
              <w:rFonts w:cstheme="minorHAnsi"/>
              <w:color w:val="000000"/>
              <w:shd w:val="clear" w:color="auto" w:fill="FFFFFF"/>
            </w:rPr>
            <w:delText xml:space="preserve"> psyllid species as the predictor, and sequence run as a random effect, in a framework that</w:delText>
          </w:r>
          <w:r w:rsidRPr="0044479C" w:rsidDel="00DD39C2">
            <w:rPr>
              <w:rFonts w:cstheme="minorHAnsi"/>
              <w:color w:val="000000"/>
              <w:shd w:val="clear" w:color="auto" w:fill="FFFFFF"/>
            </w:rPr>
            <w:delText xml:space="preserve"> </w:delText>
          </w:r>
          <w:r w:rsidDel="00DD39C2">
            <w:rPr>
              <w:rFonts w:cstheme="minorHAnsi"/>
              <w:color w:val="000000"/>
              <w:shd w:val="clear" w:color="auto" w:fill="FFFFFF"/>
            </w:rPr>
            <w:delText>which</w:delText>
          </w:r>
          <w:r w:rsidRPr="0044479C" w:rsidDel="00DD39C2">
            <w:rPr>
              <w:rFonts w:cstheme="minorHAnsi"/>
              <w:color w:val="000000"/>
              <w:shd w:val="clear" w:color="auto" w:fill="FFFFFF"/>
            </w:rPr>
            <w:delText xml:space="preserve"> account</w:delText>
          </w:r>
          <w:r w:rsidDel="00DD39C2">
            <w:rPr>
              <w:rFonts w:cstheme="minorHAnsi"/>
              <w:color w:val="000000"/>
              <w:shd w:val="clear" w:color="auto" w:fill="FFFFFF"/>
            </w:rPr>
            <w:delText>s</w:delText>
          </w:r>
          <w:r w:rsidRPr="0044479C" w:rsidDel="00DD39C2">
            <w:rPr>
              <w:rFonts w:cstheme="minorHAnsi"/>
              <w:color w:val="000000"/>
              <w:shd w:val="clear" w:color="auto" w:fill="FFFFFF"/>
            </w:rPr>
            <w:delText xml:space="preserve"> </w:delText>
          </w:r>
          <w:r w:rsidDel="00DD39C2">
            <w:rPr>
              <w:rFonts w:cstheme="minorHAnsi"/>
              <w:color w:val="000000"/>
              <w:shd w:val="clear" w:color="auto" w:fill="FFFFFF"/>
            </w:rPr>
            <w:delText xml:space="preserve">for </w:delText>
          </w:r>
          <w:r w:rsidRPr="0044479C" w:rsidDel="00DD39C2">
            <w:rPr>
              <w:rFonts w:cstheme="minorHAnsi"/>
              <w:color w:val="000000"/>
              <w:shd w:val="clear" w:color="auto" w:fill="FFFFFF"/>
            </w:rPr>
            <w:delText xml:space="preserve">uncertainty in diversity estimates </w:delText>
          </w:r>
          <w:r w:rsidDel="00DD39C2">
            <w:rPr>
              <w:rFonts w:cstheme="minorHAnsi"/>
              <w:color w:val="000000"/>
              <w:shd w:val="clear" w:color="auto" w:fill="FFFFFF"/>
            </w:rPr>
            <w:delText xml:space="preserve">due to unsampled taxa. </w:delText>
          </w:r>
        </w:del>
        <w:r>
          <w:rPr>
            <w:rFonts w:cstheme="minorHAnsi"/>
            <w:color w:val="000000"/>
            <w:shd w:val="clear" w:color="auto" w:fill="FFFFFF"/>
          </w:rPr>
          <w:t xml:space="preserve">To </w:t>
        </w:r>
        <w:del w:id="74" w:author="Alexander Piper (DEDJTR) [2]" w:date="2020-04-12T20:47:00Z">
          <w:r w:rsidDel="002052CF">
            <w:rPr>
              <w:rFonts w:cstheme="minorHAnsi"/>
              <w:color w:val="000000"/>
              <w:shd w:val="clear" w:color="auto" w:fill="FFFFFF"/>
            </w:rPr>
            <w:delText xml:space="preserve">further </w:delText>
          </w:r>
        </w:del>
        <w:r>
          <w:rPr>
            <w:rFonts w:cstheme="minorHAnsi"/>
            <w:color w:val="000000"/>
            <w:shd w:val="clear" w:color="auto" w:fill="FFFFFF"/>
          </w:rPr>
          <w:t xml:space="preserve">assess if bacterial species richness was associated with psyllid phylogeny, </w:t>
        </w:r>
      </w:ins>
      <w:ins w:id="75" w:author="Alexander Piper (DEDJTR) [2]" w:date="2020-04-12T21:57:00Z">
        <w:r w:rsidR="003703A7">
          <w:rPr>
            <w:rFonts w:cstheme="minorHAnsi"/>
            <w:color w:val="000000"/>
            <w:shd w:val="clear" w:color="auto" w:fill="FFFFFF"/>
          </w:rPr>
          <w:t xml:space="preserve">autocorrelation statistic </w:t>
        </w:r>
        <w:proofErr w:type="spellStart"/>
        <w:r w:rsidR="003703A7">
          <w:rPr>
            <w:rFonts w:cstheme="minorHAnsi"/>
            <w:color w:val="000000"/>
            <w:shd w:val="clear" w:color="auto" w:fill="FFFFFF"/>
          </w:rPr>
          <w:t>Morans</w:t>
        </w:r>
        <w:proofErr w:type="spellEnd"/>
        <w:r w:rsidR="003703A7">
          <w:rPr>
            <w:rFonts w:cstheme="minorHAnsi"/>
            <w:color w:val="000000"/>
            <w:shd w:val="clear" w:color="auto" w:fill="FFFFFF"/>
          </w:rPr>
          <w:t xml:space="preserve"> </w:t>
        </w:r>
        <w:r w:rsidR="003703A7" w:rsidRPr="005218B8">
          <w:rPr>
            <w:rFonts w:cstheme="minorHAnsi"/>
            <w:color w:val="000000"/>
            <w:shd w:val="clear" w:color="auto" w:fill="FFFFFF"/>
          </w:rPr>
          <w:t>I (Moran 1950)</w:t>
        </w:r>
      </w:ins>
      <w:ins w:id="76" w:author="Alexander Piper (DEDJTR) [2]" w:date="2020-04-12T22:04:00Z">
        <w:r w:rsidR="003703A7">
          <w:rPr>
            <w:rFonts w:cstheme="minorHAnsi"/>
            <w:color w:val="000000"/>
            <w:shd w:val="clear" w:color="auto" w:fill="FFFFFF"/>
          </w:rPr>
          <w:t xml:space="preserve"> was calculated from</w:t>
        </w:r>
        <w:r w:rsidR="003703A7" w:rsidRPr="003703A7">
          <w:rPr>
            <w:rFonts w:cstheme="minorHAnsi"/>
            <w:color w:val="000000"/>
            <w:shd w:val="clear" w:color="auto" w:fill="FFFFFF"/>
          </w:rPr>
          <w:t xml:space="preserve"> the inverse of the patristic distances</w:t>
        </w:r>
      </w:ins>
      <w:ins w:id="77" w:author="Alexander Piper (DEDJTR) [2]" w:date="2020-04-12T21:57:00Z">
        <w:r w:rsidR="003703A7">
          <w:rPr>
            <w:rFonts w:cstheme="minorHAnsi"/>
            <w:color w:val="000000"/>
            <w:shd w:val="clear" w:color="auto" w:fill="FFFFFF"/>
          </w:rPr>
          <w:t xml:space="preserve">, </w:t>
        </w:r>
      </w:ins>
      <w:ins w:id="78" w:author="Alexander Piper (DEDJTR) [2]" w:date="2020-04-12T22:04:00Z">
        <w:r w:rsidR="003703A7">
          <w:rPr>
            <w:rFonts w:cstheme="minorHAnsi"/>
            <w:color w:val="000000"/>
            <w:shd w:val="clear" w:color="auto" w:fill="FFFFFF"/>
          </w:rPr>
          <w:t>as</w:t>
        </w:r>
      </w:ins>
      <w:ins w:id="79" w:author="Alexander Piper (DEDJTR) [2]" w:date="2020-04-12T21:57:00Z">
        <w:r w:rsidR="003703A7">
          <w:rPr>
            <w:rFonts w:cstheme="minorHAnsi"/>
            <w:color w:val="000000"/>
            <w:shd w:val="clear" w:color="auto" w:fill="FFFFFF"/>
          </w:rPr>
          <w:t xml:space="preserve"> well as </w:t>
        </w:r>
      </w:ins>
      <w:ins w:id="80" w:author="Alexander Piper (DEDJTR)" w:date="2020-03-20T15:19:00Z">
        <w:del w:id="81" w:author="Alexander Piper (DEDJTR) [2]" w:date="2020-04-12T21:45:00Z">
          <w:r w:rsidDel="005F5307">
            <w:rPr>
              <w:rFonts w:cstheme="minorHAnsi"/>
              <w:color w:val="000000"/>
              <w:shd w:val="clear" w:color="auto" w:fill="FFFFFF"/>
            </w:rPr>
            <w:delText xml:space="preserve">Morans </w:delText>
          </w:r>
          <w:r w:rsidRPr="005218B8" w:rsidDel="005F5307">
            <w:rPr>
              <w:rFonts w:cstheme="minorHAnsi"/>
              <w:color w:val="000000"/>
              <w:shd w:val="clear" w:color="auto" w:fill="FFFFFF"/>
            </w:rPr>
            <w:delText xml:space="preserve">I (Moran 1950), </w:delText>
          </w:r>
          <w:r w:rsidRPr="005218B8" w:rsidDel="005F5307">
            <w:rPr>
              <w:color w:val="000000"/>
              <w:shd w:val="clear" w:color="auto" w:fill="FFFFFF"/>
            </w:rPr>
            <w:delText>Abouheif's</w:delText>
          </w:r>
          <w:r w:rsidDel="005F5307">
            <w:rPr>
              <w:color w:val="000000"/>
              <w:shd w:val="clear" w:color="auto" w:fill="FFFFFF"/>
            </w:rPr>
            <w:delText xml:space="preserve"> </w:delText>
          </w:r>
          <w:r w:rsidDel="005F5307">
            <w:rPr>
              <w:rFonts w:cstheme="minorHAnsi"/>
              <w:color w:val="000000"/>
              <w:shd w:val="clear" w:color="auto" w:fill="FFFFFF"/>
            </w:rPr>
            <w:delText xml:space="preserve">Cmean </w:delText>
          </w:r>
          <w:r w:rsidRPr="005218B8" w:rsidDel="005F5307">
            <w:rPr>
              <w:rFonts w:cstheme="minorHAnsi"/>
              <w:color w:val="000000"/>
              <w:shd w:val="clear" w:color="auto" w:fill="FFFFFF"/>
            </w:rPr>
            <w:delText>(</w:delText>
          </w:r>
          <w:r w:rsidRPr="005218B8" w:rsidDel="005F5307">
            <w:delText>Abouheif 1999)</w:delText>
          </w:r>
          <w:r w:rsidRPr="005218B8" w:rsidDel="005F5307">
            <w:rPr>
              <w:rFonts w:cstheme="minorHAnsi"/>
              <w:color w:val="000000"/>
              <w:shd w:val="clear" w:color="auto" w:fill="FFFFFF"/>
            </w:rPr>
            <w:delText xml:space="preserve">, Bloombergs K (Blomberg </w:delText>
          </w:r>
          <w:r w:rsidRPr="005218B8" w:rsidDel="005F5307">
            <w:rPr>
              <w:rFonts w:cstheme="minorHAnsi"/>
              <w:i/>
              <w:color w:val="000000"/>
              <w:shd w:val="clear" w:color="auto" w:fill="FFFFFF"/>
            </w:rPr>
            <w:delText xml:space="preserve">et al. </w:delText>
          </w:r>
          <w:r w:rsidRPr="005218B8" w:rsidDel="005F5307">
            <w:rPr>
              <w:rFonts w:cstheme="minorHAnsi"/>
              <w:color w:val="000000"/>
              <w:shd w:val="clear" w:color="auto" w:fill="FFFFFF"/>
            </w:rPr>
            <w:delText>2003), and</w:delText>
          </w:r>
          <w:r w:rsidDel="005F5307">
            <w:rPr>
              <w:rFonts w:cstheme="minorHAnsi"/>
              <w:color w:val="000000"/>
              <w:shd w:val="clear" w:color="auto" w:fill="FFFFFF"/>
            </w:rPr>
            <w:delText xml:space="preserve"> </w:delText>
          </w:r>
        </w:del>
        <w:del w:id="82" w:author="Alexander Piper (DEDJTR) [2]" w:date="2020-04-12T21:57:00Z">
          <w:r w:rsidRPr="005218B8" w:rsidDel="003703A7">
            <w:rPr>
              <w:color w:val="000000"/>
              <w:shd w:val="clear" w:color="auto" w:fill="FFFFFF"/>
            </w:rPr>
            <w:delText>P</w:delText>
          </w:r>
        </w:del>
      </w:ins>
      <w:proofErr w:type="spellStart"/>
      <w:ins w:id="83" w:author="Alexander Piper (DEDJTR) [2]" w:date="2020-04-12T21:57:00Z">
        <w:r w:rsidR="003703A7">
          <w:rPr>
            <w:color w:val="000000"/>
            <w:shd w:val="clear" w:color="auto" w:fill="FFFFFF"/>
          </w:rPr>
          <w:t>P</w:t>
        </w:r>
      </w:ins>
      <w:ins w:id="84" w:author="Alexander Piper (DEDJTR)" w:date="2020-03-20T15:19:00Z">
        <w:r w:rsidRPr="005218B8">
          <w:rPr>
            <w:color w:val="000000"/>
            <w:shd w:val="clear" w:color="auto" w:fill="FFFFFF"/>
          </w:rPr>
          <w:t>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Pagel</w:t>
        </w:r>
        <w:proofErr w:type="spellEnd"/>
        <w:r w:rsidRPr="005218B8">
          <w:rPr>
            <w:rFonts w:cstheme="minorHAnsi"/>
            <w:color w:val="000000"/>
            <w:shd w:val="clear" w:color="auto" w:fill="FFFFFF"/>
          </w:rPr>
          <w:t xml:space="preserve"> 1999)</w:t>
        </w:r>
      </w:ins>
      <w:ins w:id="85" w:author="Alexander Piper (DEDJTR) [2]" w:date="2020-04-12T21:57:00Z">
        <w:r w:rsidR="003703A7">
          <w:rPr>
            <w:rFonts w:cstheme="minorHAnsi"/>
            <w:color w:val="000000"/>
            <w:shd w:val="clear" w:color="auto" w:fill="FFFFFF"/>
          </w:rPr>
          <w:t xml:space="preserve"> and</w:t>
        </w:r>
      </w:ins>
      <w:ins w:id="86" w:author="Alexander Piper (DEDJTR)" w:date="2020-03-20T15:19:00Z">
        <w:r w:rsidRPr="005218B8">
          <w:rPr>
            <w:rFonts w:cstheme="minorHAnsi"/>
            <w:color w:val="000000"/>
            <w:shd w:val="clear" w:color="auto" w:fill="FFFFFF"/>
          </w:rPr>
          <w:t xml:space="preserve"> </w:t>
        </w:r>
      </w:ins>
      <w:proofErr w:type="spellStart"/>
      <w:ins w:id="87" w:author="Alexander Piper (DEDJTR) [2]" w:date="2020-04-12T21:46:00Z">
        <w:r w:rsidR="005F5307" w:rsidRPr="005218B8">
          <w:rPr>
            <w:rFonts w:cstheme="minorHAnsi"/>
            <w:color w:val="000000"/>
            <w:shd w:val="clear" w:color="auto" w:fill="FFFFFF"/>
          </w:rPr>
          <w:t>Bloombergs</w:t>
        </w:r>
        <w:proofErr w:type="spellEnd"/>
        <w:r w:rsidR="005F5307" w:rsidRPr="005218B8">
          <w:rPr>
            <w:rFonts w:cstheme="minorHAnsi"/>
            <w:color w:val="000000"/>
            <w:shd w:val="clear" w:color="auto" w:fill="FFFFFF"/>
          </w:rPr>
          <w:t xml:space="preserve"> </w:t>
        </w:r>
      </w:ins>
      <w:ins w:id="88" w:author="Alexander Piper (DEDJTR) [2]" w:date="2020-04-12T21:45:00Z">
        <w:r w:rsidR="005F5307" w:rsidRPr="005218B8">
          <w:rPr>
            <w:rFonts w:cstheme="minorHAnsi"/>
            <w:color w:val="000000"/>
            <w:shd w:val="clear" w:color="auto" w:fill="FFFFFF"/>
          </w:rPr>
          <w:t xml:space="preserve">K (Blomberg </w:t>
        </w:r>
        <w:r w:rsidR="005F5307" w:rsidRPr="005218B8">
          <w:rPr>
            <w:rFonts w:cstheme="minorHAnsi"/>
            <w:i/>
            <w:color w:val="000000"/>
            <w:shd w:val="clear" w:color="auto" w:fill="FFFFFF"/>
          </w:rPr>
          <w:t xml:space="preserve">et al. </w:t>
        </w:r>
        <w:r w:rsidR="005F5307" w:rsidRPr="005218B8">
          <w:rPr>
            <w:rFonts w:cstheme="minorHAnsi"/>
            <w:color w:val="000000"/>
            <w:shd w:val="clear" w:color="auto" w:fill="FFFFFF"/>
          </w:rPr>
          <w:t xml:space="preserve">2003) </w:t>
        </w:r>
      </w:ins>
      <w:ins w:id="89" w:author="Alexander Piper (DEDJTR)" w:date="2020-03-20T15:19:00Z">
        <w:del w:id="90" w:author="Alexander Piper (DEDJTR) [2]" w:date="2020-04-12T21:46:00Z">
          <w:r w:rsidRPr="005218B8" w:rsidDel="005F5307">
            <w:rPr>
              <w:rFonts w:cstheme="minorHAnsi"/>
              <w:color w:val="000000"/>
              <w:shd w:val="clear" w:color="auto" w:fill="FFFFFF"/>
            </w:rPr>
            <w:delText>were calculated using the breakaway estimates of species richness</w:delText>
          </w:r>
        </w:del>
      </w:ins>
      <w:ins w:id="91" w:author="Alexander Piper (DEDJTR) [2]" w:date="2020-04-12T21:46:00Z">
        <w:r w:rsidR="005F5307">
          <w:rPr>
            <w:rFonts w:cstheme="minorHAnsi"/>
            <w:color w:val="000000"/>
            <w:shd w:val="clear" w:color="auto" w:fill="FFFFFF"/>
          </w:rPr>
          <w:t>which use a Brownian motion model of evolution</w:t>
        </w:r>
      </w:ins>
      <w:ins w:id="92" w:author="Alexander Piper (DEDJTR) [2]" w:date="2020-04-12T21:58:00Z">
        <w:r w:rsidR="003703A7">
          <w:rPr>
            <w:rFonts w:cstheme="minorHAnsi"/>
            <w:color w:val="000000"/>
            <w:shd w:val="clear" w:color="auto" w:fill="FFFFFF"/>
          </w:rPr>
          <w:t xml:space="preserve"> using</w:t>
        </w:r>
      </w:ins>
      <w:ins w:id="93" w:author="Alexander Piper (DEDJTR)" w:date="2020-03-20T15:19:00Z">
        <w:del w:id="94" w:author="Alexander Piper (DEDJTR) [2]" w:date="2020-04-12T21:46:00Z">
          <w:r w:rsidRPr="005218B8" w:rsidDel="005F5307">
            <w:rPr>
              <w:rFonts w:cstheme="minorHAnsi"/>
              <w:color w:val="000000"/>
              <w:shd w:val="clear" w:color="auto" w:fill="FFFFFF"/>
            </w:rPr>
            <w:delText xml:space="preserve"> a</w:delText>
          </w:r>
        </w:del>
        <w:del w:id="95" w:author="Alexander Piper (DEDJTR) [2]" w:date="2020-04-12T21:49:00Z">
          <w:r w:rsidRPr="005218B8" w:rsidDel="005F5307">
            <w:rPr>
              <w:rFonts w:cstheme="minorHAnsi"/>
              <w:color w:val="000000"/>
              <w:shd w:val="clear" w:color="auto" w:fill="FFFFFF"/>
            </w:rPr>
            <w:delText xml:space="preserve">nd a Brownian motion model of evolution </w:delText>
          </w:r>
        </w:del>
        <w:del w:id="96" w:author="Alexander Piper (DEDJTR) [2]" w:date="2020-04-12T21:58:00Z">
          <w:r w:rsidRPr="005218B8" w:rsidDel="003703A7">
            <w:rPr>
              <w:rFonts w:cstheme="minorHAnsi"/>
              <w:color w:val="000000"/>
              <w:shd w:val="clear" w:color="auto" w:fill="FFFFFF"/>
            </w:rPr>
            <w:delText>with</w:delText>
          </w:r>
        </w:del>
        <w:r w:rsidRPr="005218B8">
          <w:rPr>
            <w:rFonts w:cstheme="minorHAnsi"/>
            <w:color w:val="000000"/>
            <w:shd w:val="clear" w:color="auto" w:fill="FFFFFF"/>
          </w:rPr>
          <w:t xml:space="preserve"> the </w:t>
        </w:r>
        <w:proofErr w:type="spellStart"/>
        <w:r w:rsidRPr="005218B8">
          <w:rPr>
            <w:rFonts w:cstheme="minorHAnsi"/>
            <w:color w:val="000000"/>
            <w:shd w:val="clear" w:color="auto" w:fill="FFFFFF"/>
          </w:rPr>
          <w:t>phylosignal</w:t>
        </w:r>
        <w:proofErr w:type="spellEnd"/>
        <w:r w:rsidRPr="005218B8">
          <w:rPr>
            <w:rFonts w:cstheme="minorHAnsi"/>
            <w:color w:val="000000"/>
            <w:shd w:val="clear" w:color="auto" w:fill="FFFFFF"/>
          </w:rPr>
          <w:t xml:space="preserve"> R package (Keck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w:t>
        </w:r>
      </w:ins>
      <w:ins w:id="97" w:author="Alexander Piper (DEDJTR) [2]" w:date="2020-04-12T21:58:00Z">
        <w:r w:rsidR="003703A7">
          <w:rPr>
            <w:rFonts w:cstheme="minorHAnsi"/>
            <w:color w:val="000000"/>
            <w:shd w:val="clear" w:color="auto" w:fill="FFFFFF"/>
          </w:rPr>
          <w:t>While these metrics provide information on the</w:t>
        </w:r>
      </w:ins>
      <w:ins w:id="98" w:author="Alexander Piper (DEDJTR) [2]" w:date="2020-04-12T21:49:00Z">
        <w:r w:rsidR="005F5307" w:rsidRPr="005F5307">
          <w:rPr>
            <w:rFonts w:cstheme="minorHAnsi"/>
            <w:color w:val="000000"/>
            <w:shd w:val="clear" w:color="auto" w:fill="FFFFFF"/>
          </w:rPr>
          <w:t xml:space="preserve"> general presence of a phylogenetic signal within a phylogeny</w:t>
        </w:r>
      </w:ins>
      <w:ins w:id="99" w:author="Alexander Piper (DEDJTR) [2]" w:date="2020-04-12T21:58:00Z">
        <w:r w:rsidR="003703A7">
          <w:rPr>
            <w:rFonts w:cstheme="minorHAnsi"/>
            <w:color w:val="000000"/>
            <w:shd w:val="clear" w:color="auto" w:fill="FFFFFF"/>
          </w:rPr>
          <w:t xml:space="preserve"> they make an</w:t>
        </w:r>
      </w:ins>
      <w:ins w:id="100" w:author="Alexander Piper (DEDJTR) [2]" w:date="2020-04-12T21:49:00Z">
        <w:r w:rsidR="005F5307" w:rsidRPr="005F5307">
          <w:rPr>
            <w:rFonts w:cstheme="minorHAnsi"/>
            <w:color w:val="000000"/>
            <w:shd w:val="clear" w:color="auto" w:fill="FFFFFF"/>
          </w:rPr>
          <w:t xml:space="preserve"> implicit assumptions that traits evolve similarly across the phylogeny</w:t>
        </w:r>
      </w:ins>
      <w:ins w:id="101" w:author="Alexander Piper (DEDJTR) [2]" w:date="2020-04-12T21:59:00Z">
        <w:r w:rsidR="003703A7">
          <w:rPr>
            <w:rFonts w:cstheme="minorHAnsi"/>
            <w:color w:val="000000"/>
            <w:shd w:val="clear" w:color="auto" w:fill="FFFFFF"/>
          </w:rPr>
          <w:t xml:space="preserve">. As in </w:t>
        </w:r>
      </w:ins>
      <w:ins w:id="102" w:author="Alexander Piper (DEDJTR) [2]" w:date="2020-04-12T21:50:00Z">
        <w:r w:rsidR="005F5307">
          <w:rPr>
            <w:rFonts w:cstheme="minorHAnsi"/>
            <w:color w:val="000000"/>
            <w:shd w:val="clear" w:color="auto" w:fill="FFFFFF"/>
          </w:rPr>
          <w:t xml:space="preserve">actuality </w:t>
        </w:r>
        <w:r w:rsidR="005F5307" w:rsidRPr="005F5307">
          <w:rPr>
            <w:rFonts w:cstheme="minorHAnsi"/>
            <w:color w:val="000000"/>
            <w:shd w:val="clear" w:color="auto" w:fill="FFFFFF"/>
          </w:rPr>
          <w:t xml:space="preserve">phylogenetic signal </w:t>
        </w:r>
      </w:ins>
      <w:ins w:id="103" w:author="Alexander Piper (DEDJTR) [2]" w:date="2020-04-12T21:59:00Z">
        <w:r w:rsidR="003703A7">
          <w:rPr>
            <w:rFonts w:cstheme="minorHAnsi"/>
            <w:color w:val="000000"/>
            <w:shd w:val="clear" w:color="auto" w:fill="FFFFFF"/>
          </w:rPr>
          <w:t xml:space="preserve">can be  </w:t>
        </w:r>
      </w:ins>
      <w:ins w:id="104" w:author="Alexander Piper (DEDJTR) [2]" w:date="2020-04-12T21:50:00Z">
        <w:r w:rsidR="005F5307" w:rsidRPr="005F5307">
          <w:rPr>
            <w:rFonts w:cstheme="minorHAnsi"/>
            <w:color w:val="000000"/>
            <w:shd w:val="clear" w:color="auto" w:fill="FFFFFF"/>
          </w:rPr>
          <w:t>scale dependent and var</w:t>
        </w:r>
      </w:ins>
      <w:ins w:id="105" w:author="Alexander Piper (DEDJTR) [2]" w:date="2020-04-12T21:59:00Z">
        <w:r w:rsidR="003703A7">
          <w:rPr>
            <w:rFonts w:cstheme="minorHAnsi"/>
            <w:color w:val="000000"/>
            <w:shd w:val="clear" w:color="auto" w:fill="FFFFFF"/>
          </w:rPr>
          <w:t>y</w:t>
        </w:r>
      </w:ins>
      <w:ins w:id="106" w:author="Alexander Piper (DEDJTR) [2]" w:date="2020-04-12T21:50:00Z">
        <w:r w:rsidR="005F5307" w:rsidRPr="005F5307">
          <w:rPr>
            <w:rFonts w:cstheme="minorHAnsi"/>
            <w:color w:val="000000"/>
            <w:shd w:val="clear" w:color="auto" w:fill="FFFFFF"/>
          </w:rPr>
          <w:t xml:space="preserve"> among clades</w:t>
        </w:r>
        <w:r w:rsidR="005F5307">
          <w:rPr>
            <w:rFonts w:cstheme="minorHAnsi"/>
            <w:color w:val="000000"/>
            <w:shd w:val="clear" w:color="auto" w:fill="FFFFFF"/>
          </w:rPr>
          <w:t xml:space="preserve"> we further calculate</w:t>
        </w:r>
      </w:ins>
      <w:ins w:id="107" w:author="Alexander Piper (DEDJTR) [2]" w:date="2020-04-12T21:51:00Z">
        <w:r w:rsidR="005F5307">
          <w:rPr>
            <w:rFonts w:cstheme="minorHAnsi"/>
            <w:color w:val="000000"/>
            <w:shd w:val="clear" w:color="auto" w:fill="FFFFFF"/>
          </w:rPr>
          <w:t xml:space="preserve">d local signals of autocorrelation within the phylogeny using the Local </w:t>
        </w:r>
        <w:proofErr w:type="spellStart"/>
        <w:r w:rsidR="005F5307">
          <w:rPr>
            <w:rFonts w:cstheme="minorHAnsi"/>
            <w:color w:val="000000"/>
            <w:shd w:val="clear" w:color="auto" w:fill="FFFFFF"/>
          </w:rPr>
          <w:t>Morans</w:t>
        </w:r>
        <w:proofErr w:type="spellEnd"/>
        <w:r w:rsidR="005F5307">
          <w:rPr>
            <w:rFonts w:cstheme="minorHAnsi"/>
            <w:color w:val="000000"/>
            <w:shd w:val="clear" w:color="auto" w:fill="FFFFFF"/>
          </w:rPr>
          <w:t xml:space="preserve"> I  (LIPA).</w:t>
        </w:r>
      </w:ins>
      <w:ins w:id="108" w:author="Alexander Piper (DEDJTR) [2]" w:date="2020-04-12T22:01:00Z">
        <w:r w:rsidR="003703A7">
          <w:rPr>
            <w:rFonts w:cstheme="minorHAnsi"/>
            <w:color w:val="000000"/>
            <w:shd w:val="clear" w:color="auto" w:fill="FFFFFF"/>
          </w:rPr>
          <w:t xml:space="preserve"> </w:t>
        </w:r>
      </w:ins>
    </w:p>
    <w:p w14:paraId="2F228D92" w14:textId="530F5B82" w:rsidR="005F5307" w:rsidDel="005F5307" w:rsidRDefault="005F5307" w:rsidP="00C46C42">
      <w:pPr>
        <w:spacing w:after="240" w:line="360" w:lineRule="auto"/>
        <w:rPr>
          <w:ins w:id="109" w:author="Alexander Piper (DEDJTR)" w:date="2020-03-20T15:19:00Z"/>
          <w:del w:id="110" w:author="Alexander Piper (DEDJTR) [2]" w:date="2020-04-12T21:51:00Z"/>
          <w:rFonts w:cstheme="minorHAnsi"/>
          <w:color w:val="000000"/>
          <w:shd w:val="clear" w:color="auto" w:fill="FFFFFF"/>
        </w:rPr>
      </w:pPr>
    </w:p>
    <w:p w14:paraId="60F7394C" w14:textId="4D2B62D6" w:rsidR="00C46C42" w:rsidRPr="007A5043" w:rsidDel="002052CF" w:rsidRDefault="00C46C42" w:rsidP="00C46C42">
      <w:pPr>
        <w:spacing w:after="240" w:line="360" w:lineRule="auto"/>
        <w:rPr>
          <w:ins w:id="111" w:author="Alexander Piper (DEDJTR)" w:date="2020-03-20T15:19:00Z"/>
          <w:del w:id="112" w:author="Alexander Piper (DEDJTR) [2]" w:date="2020-04-12T20:48:00Z"/>
          <w:rFonts w:cstheme="minorHAnsi"/>
          <w:color w:val="000000"/>
          <w:u w:val="single"/>
          <w:shd w:val="clear" w:color="auto" w:fill="FFFFFF"/>
        </w:rPr>
      </w:pPr>
      <w:commentRangeStart w:id="113"/>
      <w:ins w:id="114" w:author="Alexander Piper (DEDJTR)" w:date="2020-03-20T15:19:00Z">
        <w:del w:id="115" w:author="Alexander Piper (DEDJTR) [2]" w:date="2020-04-12T20:48:00Z">
          <w:r w:rsidRPr="007A5043" w:rsidDel="002052CF">
            <w:rPr>
              <w:rFonts w:cstheme="minorHAnsi"/>
              <w:color w:val="000000"/>
              <w:u w:val="single"/>
              <w:shd w:val="clear" w:color="auto" w:fill="FFFFFF"/>
            </w:rPr>
            <w:delText>Community assembly</w:delText>
          </w:r>
          <w:commentRangeEnd w:id="113"/>
          <w:r w:rsidRPr="007A5043" w:rsidDel="002052CF">
            <w:rPr>
              <w:rStyle w:val="CommentReference"/>
              <w:rFonts w:eastAsia="Times New Roman" w:cs="Times New Roman"/>
              <w:u w:val="single"/>
              <w:lang w:eastAsia="en-AU"/>
            </w:rPr>
            <w:commentReference w:id="113"/>
          </w:r>
          <w:r w:rsidRPr="007A5043" w:rsidDel="002052CF">
            <w:rPr>
              <w:rFonts w:cstheme="minorHAnsi"/>
              <w:color w:val="000000"/>
              <w:u w:val="single"/>
              <w:shd w:val="clear" w:color="auto" w:fill="FFFFFF"/>
            </w:rPr>
            <w:delText xml:space="preserve"> </w:delText>
          </w:r>
        </w:del>
      </w:ins>
    </w:p>
    <w:p w14:paraId="075E0449" w14:textId="62613E0C" w:rsidR="00C46C42" w:rsidDel="002052CF" w:rsidRDefault="00C46C42" w:rsidP="00C46C42">
      <w:pPr>
        <w:spacing w:after="240" w:line="360" w:lineRule="auto"/>
        <w:rPr>
          <w:ins w:id="116" w:author="Alexander Piper (DEDJTR)" w:date="2020-03-20T15:19:00Z"/>
          <w:del w:id="117" w:author="Alexander Piper (DEDJTR) [2]" w:date="2020-04-12T20:48:00Z"/>
          <w:rFonts w:cstheme="minorHAnsi"/>
          <w:color w:val="000000"/>
          <w:shd w:val="clear" w:color="auto" w:fill="FFFFFF"/>
        </w:rPr>
      </w:pPr>
      <w:ins w:id="118" w:author="Alexander Piper (DEDJTR)" w:date="2020-03-20T15:19:00Z">
        <w:del w:id="119" w:author="Alexander Piper (DEDJTR) [2]" w:date="2020-04-12T20:48:00Z">
          <w:r w:rsidDel="002052CF">
            <w:rPr>
              <w:rFonts w:cstheme="minorHAnsi"/>
              <w:color w:val="000000"/>
              <w:shd w:val="clear" w:color="auto" w:fill="FFFFFF"/>
            </w:rPr>
            <w:delText xml:space="preserve">To first investigate whether there was evidence for selective maintenance of microbial taxa,  as opposed random passive acquisition from the environment,  the </w:delText>
          </w:r>
          <w:r w:rsidDel="002052CF">
            <w:delText xml:space="preserve">Sloan Neutral Community Model (Sloan </w:delText>
          </w:r>
          <w:r w:rsidDel="002052CF">
            <w:rPr>
              <w:i/>
            </w:rPr>
            <w:delText xml:space="preserve">et al. </w:delText>
          </w:r>
          <w:r w:rsidDel="002052CF">
            <w:delText xml:space="preserve">2006) </w:delText>
          </w:r>
          <w:r w:rsidDel="002052CF">
            <w:rPr>
              <w:rFonts w:cstheme="minorHAnsi"/>
              <w:color w:val="000000"/>
              <w:shd w:val="clear" w:color="auto" w:fill="FFFFFF"/>
            </w:rPr>
            <w:delText xml:space="preserve">was fit to the prevalence of a taxon in each sample compared to its abundance across the wider metacommunity of all psyllid hosts in the study. </w:delText>
          </w:r>
          <w:commentRangeStart w:id="120"/>
          <w:r w:rsidDel="002052CF">
            <w:rPr>
              <w:rFonts w:cstheme="minorHAnsi"/>
              <w:color w:val="000000"/>
              <w:shd w:val="clear" w:color="auto" w:fill="FFFFFF"/>
            </w:rPr>
            <w:delText>To further assess if bacterial communities were in the psyllids were assembled from phylogenetically clustered, or overdispersed taxa, the net relatedness index</w:delText>
          </w:r>
          <w:r w:rsidRPr="00FE5984" w:rsidDel="002052CF">
            <w:rPr>
              <w:rFonts w:cstheme="minorHAnsi"/>
              <w:color w:val="000000"/>
              <w:shd w:val="clear" w:color="auto" w:fill="FFFFFF"/>
            </w:rPr>
            <w:delText xml:space="preserve"> (</w:delText>
          </w:r>
          <w:r w:rsidDel="002052CF">
            <w:rPr>
              <w:rFonts w:cstheme="minorHAnsi"/>
              <w:color w:val="000000"/>
              <w:shd w:val="clear" w:color="auto" w:fill="FFFFFF"/>
            </w:rPr>
            <w:delText>NRI</w:delText>
          </w:r>
          <w:r w:rsidRPr="00FE5984" w:rsidDel="002052CF">
            <w:rPr>
              <w:rFonts w:cstheme="minorHAnsi"/>
              <w:color w:val="000000"/>
              <w:shd w:val="clear" w:color="auto" w:fill="FFFFFF"/>
            </w:rPr>
            <w:delText xml:space="preserve">) and </w:delText>
          </w:r>
          <w:r w:rsidDel="002052CF">
            <w:rPr>
              <w:rFonts w:cstheme="minorHAnsi"/>
              <w:color w:val="000000"/>
              <w:shd w:val="clear" w:color="auto" w:fill="FFFFFF"/>
            </w:rPr>
            <w:delText>nearest taxon index</w:delText>
          </w:r>
          <w:r w:rsidRPr="00FE5984" w:rsidDel="002052CF">
            <w:rPr>
              <w:rFonts w:cstheme="minorHAnsi"/>
              <w:color w:val="000000"/>
              <w:shd w:val="clear" w:color="auto" w:fill="FFFFFF"/>
            </w:rPr>
            <w:delText xml:space="preserve"> </w:delText>
          </w:r>
          <w:r w:rsidDel="002052CF">
            <w:rPr>
              <w:rFonts w:cstheme="minorHAnsi"/>
              <w:color w:val="000000"/>
              <w:shd w:val="clear" w:color="auto" w:fill="FFFFFF"/>
            </w:rPr>
            <w:delText>(NTI</w:delText>
          </w:r>
          <w:r w:rsidRPr="00FE5984" w:rsidDel="002052CF">
            <w:rPr>
              <w:rFonts w:cstheme="minorHAnsi"/>
              <w:color w:val="000000"/>
              <w:shd w:val="clear" w:color="auto" w:fill="FFFFFF"/>
            </w:rPr>
            <w:delText>)</w:delText>
          </w:r>
          <w:r w:rsidDel="002052CF">
            <w:rPr>
              <w:rFonts w:cstheme="minorHAnsi"/>
              <w:color w:val="000000"/>
              <w:shd w:val="clear" w:color="auto" w:fill="FFFFFF"/>
            </w:rPr>
            <w:delText xml:space="preserve"> were calculated from the 16S gene tree and ASV relative abundance data using the Picante R package (</w:delText>
          </w:r>
          <w:r w:rsidRPr="00F72A67" w:rsidDel="002052CF">
            <w:rPr>
              <w:rFonts w:cstheme="minorHAnsi"/>
              <w:color w:val="000000"/>
              <w:highlight w:val="red"/>
              <w:shd w:val="clear" w:color="auto" w:fill="FFFFFF"/>
            </w:rPr>
            <w:delText>ref</w:delText>
          </w:r>
          <w:commentRangeEnd w:id="120"/>
          <w:r w:rsidDel="002052CF">
            <w:rPr>
              <w:rStyle w:val="CommentReference"/>
              <w:rFonts w:eastAsia="Times New Roman" w:cs="Times New Roman"/>
              <w:lang w:eastAsia="en-AU"/>
            </w:rPr>
            <w:commentReference w:id="120"/>
          </w:r>
          <w:r w:rsidRPr="00F72A67" w:rsidDel="002052CF">
            <w:rPr>
              <w:rFonts w:cstheme="minorHAnsi"/>
              <w:color w:val="000000"/>
              <w:highlight w:val="red"/>
              <w:shd w:val="clear" w:color="auto" w:fill="FFFFFF"/>
            </w:rPr>
            <w:delText>)</w:delText>
          </w:r>
          <w:r w:rsidRPr="00FE5984" w:rsidDel="002052CF">
            <w:rPr>
              <w:rFonts w:cstheme="minorHAnsi"/>
              <w:color w:val="000000"/>
              <w:shd w:val="clear" w:color="auto" w:fill="FFFFFF"/>
            </w:rPr>
            <w:delText>.</w:delText>
          </w:r>
          <w:r w:rsidDel="002052CF">
            <w:rPr>
              <w:rFonts w:cstheme="minorHAnsi"/>
              <w:color w:val="000000"/>
              <w:shd w:val="clear" w:color="auto" w:fill="FFFFFF"/>
            </w:rPr>
            <w:delText xml:space="preserve"> Significance of phylogenetic  </w:delText>
          </w:r>
          <w:r w:rsidRPr="00FE5984" w:rsidDel="002052CF">
            <w:rPr>
              <w:rFonts w:cstheme="minorHAnsi"/>
              <w:color w:val="000000"/>
              <w:shd w:val="clear" w:color="auto" w:fill="FFFFFF"/>
            </w:rPr>
            <w:delText xml:space="preserve">clustering within each sample </w:delText>
          </w:r>
          <w:r w:rsidDel="002052CF">
            <w:rPr>
              <w:rFonts w:cstheme="minorHAnsi"/>
              <w:color w:val="000000"/>
              <w:shd w:val="clear" w:color="auto" w:fill="FFFFFF"/>
            </w:rPr>
            <w:delText>was assessed against</w:delText>
          </w:r>
          <w:r w:rsidRPr="00FE5984" w:rsidDel="002052CF">
            <w:rPr>
              <w:rFonts w:cstheme="minorHAnsi"/>
              <w:color w:val="000000"/>
              <w:shd w:val="clear" w:color="auto" w:fill="FFFFFF"/>
            </w:rPr>
            <w:delText xml:space="preserve"> a permuted null model</w:delText>
          </w:r>
          <w:r w:rsidDel="002052CF">
            <w:rPr>
              <w:rFonts w:cstheme="minorHAnsi"/>
              <w:color w:val="000000"/>
              <w:shd w:val="clear" w:color="auto" w:fill="FFFFFF"/>
            </w:rPr>
            <w:delText xml:space="preserve"> generated by randomising ASV’s and their relative abundances across the tips of the phylogeny (null.model = ‘taxa.labels’) across the phylogeny to simulate random draws from the bacterial metacommunity source pool</w:delText>
          </w:r>
          <w:r w:rsidRPr="00FE5984" w:rsidDel="002052CF">
            <w:rPr>
              <w:rFonts w:cstheme="minorHAnsi"/>
              <w:color w:val="000000"/>
              <w:shd w:val="clear" w:color="auto" w:fill="FFFFFF"/>
            </w:rPr>
            <w:delText xml:space="preserve">. </w:delText>
          </w:r>
        </w:del>
      </w:ins>
    </w:p>
    <w:p w14:paraId="3CD718AC" w14:textId="714881DB" w:rsidR="00C46C42" w:rsidRPr="007A5043" w:rsidRDefault="00C46C42" w:rsidP="00C46C42">
      <w:pPr>
        <w:spacing w:after="240" w:line="360" w:lineRule="auto"/>
        <w:rPr>
          <w:ins w:id="121" w:author="Alexander Piper (DEDJTR)" w:date="2020-03-20T15:19:00Z"/>
          <w:rFonts w:cstheme="minorHAnsi"/>
          <w:i/>
          <w:color w:val="000000"/>
          <w:u w:val="single"/>
          <w:shd w:val="clear" w:color="auto" w:fill="FFFFFF"/>
        </w:rPr>
      </w:pPr>
      <w:ins w:id="122" w:author="Alexander Piper (DEDJTR)" w:date="2020-03-20T15:19:00Z">
        <w:r w:rsidRPr="007A5043">
          <w:rPr>
            <w:rFonts w:cstheme="minorHAnsi"/>
            <w:i/>
            <w:color w:val="000000"/>
            <w:u w:val="single"/>
            <w:shd w:val="clear" w:color="auto" w:fill="FFFFFF"/>
          </w:rPr>
          <w:t>Beta diversity</w:t>
        </w:r>
        <w:del w:id="123" w:author="Alexander Piper (DEDJTR) [2]" w:date="2020-04-12T20:49:00Z">
          <w:r w:rsidDel="002052CF">
            <w:rPr>
              <w:rFonts w:cstheme="minorHAnsi"/>
              <w:i/>
              <w:color w:val="000000"/>
              <w:u w:val="single"/>
              <w:shd w:val="clear" w:color="auto" w:fill="FFFFFF"/>
            </w:rPr>
            <w:delText xml:space="preserve"> / phylosymbiosis through time</w:delText>
          </w:r>
        </w:del>
      </w:ins>
    </w:p>
    <w:p w14:paraId="710134CF" w14:textId="68DE033E" w:rsidR="00EC6F6E" w:rsidRDefault="002052CF" w:rsidP="00EC6F6E">
      <w:pPr>
        <w:spacing w:after="240" w:line="360" w:lineRule="auto"/>
        <w:rPr>
          <w:ins w:id="124" w:author="Alexander Piper (DEDJTR) [2]" w:date="2020-04-12T20:57:00Z"/>
          <w:rFonts w:cstheme="minorHAnsi"/>
          <w:color w:val="000000"/>
          <w:shd w:val="clear" w:color="auto" w:fill="FFFFFF"/>
        </w:rPr>
      </w:pPr>
      <w:ins w:id="125" w:author="Alexander Piper (DEDJTR) [2]" w:date="2020-04-12T20:51:00Z">
        <w:r>
          <w:rPr>
            <w:rFonts w:cstheme="minorHAnsi"/>
            <w:color w:val="000000"/>
            <w:shd w:val="clear" w:color="auto" w:fill="FFFFFF"/>
          </w:rPr>
          <w:lastRenderedPageBreak/>
          <w:t>To assess the differences in community composition between samples,</w:t>
        </w:r>
      </w:ins>
      <w:ins w:id="126" w:author="Alexander Piper (DEDJTR) [2]" w:date="2020-04-12T20:52:00Z">
        <w:r>
          <w:rPr>
            <w:rFonts w:cstheme="minorHAnsi"/>
            <w:color w:val="000000"/>
            <w:shd w:val="clear" w:color="auto" w:fill="FFFFFF"/>
          </w:rPr>
          <w:t xml:space="preserve"> the</w:t>
        </w:r>
      </w:ins>
      <w:ins w:id="127" w:author="Alexander Piper (DEDJTR) [2]" w:date="2020-04-12T20:57:00Z">
        <w:r w:rsidR="00EC6F6E">
          <w:rPr>
            <w:rFonts w:cstheme="minorHAnsi"/>
            <w:color w:val="000000"/>
            <w:shd w:val="clear" w:color="auto" w:fill="FFFFFF"/>
          </w:rPr>
          <w:t xml:space="preserve"> </w:t>
        </w:r>
      </w:ins>
      <w:moveToRangeStart w:id="128" w:author="Alexander Piper (DEDJTR) [2]" w:date="2020-04-12T20:52:00Z" w:name="move37617139"/>
      <w:moveTo w:id="129" w:author="Alexander Piper (DEDJTR) [2]" w:date="2020-04-12T20:52:00Z">
        <w:del w:id="130" w:author="Alexander Piper (DEDJTR) [2]" w:date="2020-04-12T20:52:00Z">
          <w:r w:rsidDel="002052CF">
            <w:rPr>
              <w:rFonts w:cstheme="minorHAnsi"/>
              <w:iCs/>
              <w:color w:val="000000"/>
              <w:u w:val="single"/>
              <w:shd w:val="clear" w:color="auto" w:fill="FFFFFF"/>
            </w:rPr>
            <w:delText xml:space="preserve">dissimilarity matrices were assembled using, Jaccard, Bray-Curtis, weighted and unweighted Unifrac, as well as the </w:delText>
          </w:r>
        </w:del>
        <w:r>
          <w:rPr>
            <w:rFonts w:cstheme="minorHAnsi"/>
            <w:iCs/>
            <w:color w:val="000000"/>
            <w:u w:val="single"/>
            <w:shd w:val="clear" w:color="auto" w:fill="FFFFFF"/>
          </w:rPr>
          <w:t>compositionally aware Aitchison</w:t>
        </w:r>
        <w:r w:rsidRPr="005218B8">
          <w:rPr>
            <w:rFonts w:cstheme="minorHAnsi"/>
            <w:color w:val="000000"/>
            <w:shd w:val="clear" w:color="auto" w:fill="FFFFFF"/>
          </w:rPr>
          <w:t xml:space="preserve"> </w:t>
        </w:r>
        <w:commentRangeStart w:id="131"/>
        <w:commentRangeEnd w:id="131"/>
        <w:r>
          <w:rPr>
            <w:rStyle w:val="CommentReference"/>
            <w:rFonts w:eastAsia="Times New Roman" w:cs="Times New Roman"/>
            <w:lang w:eastAsia="en-AU"/>
          </w:rPr>
          <w:commentReference w:id="131"/>
        </w:r>
        <w:r w:rsidRPr="005218B8">
          <w:rPr>
            <w:rFonts w:cstheme="minorHAnsi"/>
            <w:color w:val="000000"/>
            <w:shd w:val="clear" w:color="auto" w:fill="FFFFFF"/>
          </w:rPr>
          <w:t>(</w:t>
        </w:r>
        <w:proofErr w:type="spellStart"/>
        <w:r w:rsidRPr="005218B8">
          <w:rPr>
            <w:rFonts w:cstheme="minorHAnsi"/>
            <w:color w:val="000000"/>
            <w:shd w:val="clear" w:color="auto" w:fill="FFFFFF"/>
          </w:rPr>
          <w:t>Gloor</w:t>
        </w:r>
        <w:proofErr w:type="spellEnd"/>
        <w:r w:rsidRPr="005218B8">
          <w:rPr>
            <w:rFonts w:cstheme="minorHAnsi"/>
            <w:color w:val="000000"/>
            <w:shd w:val="clear" w:color="auto" w:fill="FFFFFF"/>
          </w:rPr>
          <w:t xml:space="preserve"> </w:t>
        </w:r>
        <w:r w:rsidRPr="005218B8">
          <w:rPr>
            <w:rFonts w:cstheme="minorHAnsi"/>
            <w:i/>
            <w:color w:val="000000"/>
            <w:shd w:val="clear" w:color="auto" w:fill="FFFFFF"/>
          </w:rPr>
          <w:t xml:space="preserve">et al. </w:t>
        </w:r>
        <w:r w:rsidRPr="005218B8">
          <w:rPr>
            <w:rFonts w:cstheme="minorHAnsi"/>
            <w:color w:val="000000"/>
            <w:shd w:val="clear" w:color="auto" w:fill="FFFFFF"/>
          </w:rPr>
          <w:t>2017)</w:t>
        </w:r>
        <w:r>
          <w:rPr>
            <w:rFonts w:cstheme="minorHAnsi"/>
            <w:color w:val="000000"/>
            <w:shd w:val="clear" w:color="auto" w:fill="FFFFFF"/>
          </w:rPr>
          <w:t xml:space="preserve"> </w:t>
        </w:r>
        <w:del w:id="132" w:author="Alexander Piper (DEDJTR) [2]" w:date="2020-04-12T20:52:00Z">
          <w:r w:rsidDel="002052CF">
            <w:rPr>
              <w:rFonts w:cstheme="minorHAnsi"/>
              <w:color w:val="000000"/>
              <w:shd w:val="clear" w:color="auto" w:fill="FFFFFF"/>
            </w:rPr>
            <w:delText>and philr</w:delText>
          </w:r>
        </w:del>
      </w:moveTo>
      <w:ins w:id="133" w:author="Alexander Piper (DEDJTR) [2]" w:date="2020-04-12T20:52:00Z">
        <w:r>
          <w:rPr>
            <w:rFonts w:cstheme="minorHAnsi"/>
            <w:color w:val="000000"/>
            <w:shd w:val="clear" w:color="auto" w:fill="FFFFFF"/>
          </w:rPr>
          <w:t>distance was calculated.</w:t>
        </w:r>
      </w:ins>
      <w:ins w:id="134" w:author="Alexander Piper (DEDJTR) [2]" w:date="2020-04-12T20:56:00Z">
        <w:r w:rsidR="00EC6F6E">
          <w:rPr>
            <w:rFonts w:cstheme="minorHAnsi"/>
            <w:color w:val="000000"/>
            <w:shd w:val="clear" w:color="auto" w:fill="FFFFFF"/>
          </w:rPr>
          <w:t xml:space="preserve"> </w:t>
        </w:r>
      </w:ins>
      <w:ins w:id="135" w:author="Alexander Piper (DEDJTR) [2]" w:date="2020-04-12T20:57:00Z">
        <w:r w:rsidR="00EC6F6E">
          <w:rPr>
            <w:rFonts w:cstheme="minorHAnsi"/>
            <w:color w:val="000000"/>
            <w:shd w:val="clear" w:color="auto" w:fill="FFFFFF"/>
          </w:rPr>
          <w:t xml:space="preserve">Beta diversity was then visualised using PCA. </w:t>
        </w:r>
      </w:ins>
      <w:ins w:id="136" w:author="Alexander Piper (DEDJTR) [2]" w:date="2020-04-12T20:56:00Z">
        <w:r w:rsidR="00EC6F6E">
          <w:rPr>
            <w:rFonts w:cstheme="minorHAnsi"/>
            <w:color w:val="000000"/>
            <w:shd w:val="clear" w:color="auto" w:fill="FFFFFF"/>
          </w:rPr>
          <w:t>To test the significance of categorical variables for predicting microbiome composition</w:t>
        </w:r>
      </w:ins>
      <w:moveTo w:id="137" w:author="Alexander Piper (DEDJTR) [2]" w:date="2020-04-12T20:52:00Z">
        <w:del w:id="138" w:author="Alexander Piper (DEDJTR) [2]" w:date="2020-04-12T20:52:00Z">
          <w:r w:rsidDel="002052CF">
            <w:rPr>
              <w:rFonts w:cstheme="minorHAnsi"/>
              <w:color w:val="000000"/>
              <w:shd w:val="clear" w:color="auto" w:fill="FFFFFF"/>
            </w:rPr>
            <w:delText xml:space="preserve"> </w:delText>
          </w:r>
          <w:r w:rsidRPr="005218B8" w:rsidDel="002052CF">
            <w:rPr>
              <w:rFonts w:cstheme="minorHAnsi"/>
              <w:color w:val="000000"/>
              <w:shd w:val="clear" w:color="auto" w:fill="FFFFFF"/>
            </w:rPr>
            <w:delText xml:space="preserve">(Silverman </w:delText>
          </w:r>
          <w:r w:rsidRPr="005218B8" w:rsidDel="002052CF">
            <w:rPr>
              <w:rFonts w:cstheme="minorHAnsi"/>
              <w:i/>
              <w:color w:val="000000"/>
              <w:shd w:val="clear" w:color="auto" w:fill="FFFFFF"/>
            </w:rPr>
            <w:delText xml:space="preserve">et al. </w:delText>
          </w:r>
          <w:r w:rsidRPr="005218B8" w:rsidDel="002052CF">
            <w:rPr>
              <w:rFonts w:cstheme="minorHAnsi"/>
              <w:color w:val="000000"/>
              <w:shd w:val="clear" w:color="auto" w:fill="FFFFFF"/>
            </w:rPr>
            <w:delText>2016)</w:delText>
          </w:r>
        </w:del>
      </w:moveTo>
      <w:moveToRangeEnd w:id="128"/>
      <w:ins w:id="139" w:author="Alexander Piper (DEDJTR)" w:date="2020-03-20T15:19:00Z">
        <w:del w:id="140" w:author="Alexander Piper (DEDJTR) [2]" w:date="2020-04-12T20:56:00Z">
          <w:r w:rsidR="00C46C42" w:rsidDel="00EC6F6E">
            <w:rPr>
              <w:rFonts w:cstheme="minorHAnsi"/>
              <w:color w:val="000000"/>
              <w:shd w:val="clear" w:color="auto" w:fill="FFFFFF"/>
            </w:rPr>
            <w:delText>To assess if microbiome could be predicted by psyllid species</w:delText>
          </w:r>
        </w:del>
        <w:r w:rsidR="00C46C42">
          <w:rPr>
            <w:rFonts w:cstheme="minorHAnsi"/>
            <w:color w:val="000000"/>
            <w:shd w:val="clear" w:color="auto" w:fill="FFFFFF"/>
          </w:rPr>
          <w:t xml:space="preserve">, </w:t>
        </w:r>
        <w:r w:rsidR="00C46C42" w:rsidRPr="00C33C69">
          <w:rPr>
            <w:rFonts w:cstheme="minorHAnsi"/>
            <w:color w:val="000000"/>
            <w:shd w:val="clear" w:color="auto" w:fill="FFFFFF"/>
          </w:rPr>
          <w:t>Permutational Multivariate Analysis Of Variance Using Distance Matrices</w:t>
        </w:r>
        <w:r w:rsidR="00C46C42">
          <w:rPr>
            <w:rFonts w:cstheme="minorHAnsi"/>
            <w:color w:val="000000"/>
            <w:shd w:val="clear" w:color="auto" w:fill="FFFFFF"/>
          </w:rPr>
          <w:t xml:space="preserve"> (</w:t>
        </w:r>
        <w:proofErr w:type="spellStart"/>
        <w:r w:rsidR="00C46C42">
          <w:rPr>
            <w:rFonts w:cstheme="minorHAnsi"/>
            <w:color w:val="000000"/>
            <w:shd w:val="clear" w:color="auto" w:fill="FFFFFF"/>
          </w:rPr>
          <w:t>adonis</w:t>
        </w:r>
        <w:proofErr w:type="spellEnd"/>
        <w:r w:rsidR="00C46C42">
          <w:rPr>
            <w:rFonts w:cstheme="minorHAnsi"/>
            <w:color w:val="000000"/>
            <w:shd w:val="clear" w:color="auto" w:fill="FFFFFF"/>
          </w:rPr>
          <w:t xml:space="preserve">) tests were used on the microbial community distance matrix with 999 permutations using the vegan R package (ref). </w:t>
        </w:r>
      </w:ins>
    </w:p>
    <w:p w14:paraId="195EA293" w14:textId="47D03EB8" w:rsidR="00EC6F6E" w:rsidRDefault="00EC6F6E" w:rsidP="00EC6F6E">
      <w:pPr>
        <w:spacing w:after="240" w:line="360" w:lineRule="auto"/>
        <w:rPr>
          <w:ins w:id="141" w:author="Alexander Piper (DEDJTR) [2]" w:date="2020-04-12T20:57:00Z"/>
          <w:rFonts w:cstheme="minorHAnsi"/>
          <w:color w:val="000000"/>
          <w:shd w:val="clear" w:color="auto" w:fill="FFFFFF"/>
        </w:rPr>
      </w:pPr>
      <w:proofErr w:type="spellStart"/>
      <w:ins w:id="142" w:author="Alexander Piper (DEDJTR) [2]" w:date="2020-04-12T20:57:00Z">
        <w:r>
          <w:rPr>
            <w:rFonts w:cstheme="minorHAnsi"/>
            <w:color w:val="000000"/>
            <w:shd w:val="clear" w:color="auto" w:fill="FFFFFF"/>
          </w:rPr>
          <w:t>Phylosymbiosis</w:t>
        </w:r>
        <w:proofErr w:type="spellEnd"/>
      </w:ins>
    </w:p>
    <w:p w14:paraId="1F38F1F1" w14:textId="44B9C702" w:rsidR="00C42469" w:rsidDel="00B9160A" w:rsidRDefault="00C46C42" w:rsidP="00B9160A">
      <w:pPr>
        <w:spacing w:after="240" w:line="360" w:lineRule="auto"/>
        <w:rPr>
          <w:del w:id="143" w:author="Alexander Piper (DEDJTR) [2]" w:date="2020-04-13T11:53:00Z"/>
          <w:moveTo w:id="144" w:author="Alexander Piper (DEDJTR) [2]" w:date="2020-04-13T11:34:00Z"/>
          <w:rFonts w:cstheme="minorHAnsi"/>
          <w:i/>
          <w:color w:val="000000"/>
          <w:u w:val="single"/>
          <w:shd w:val="clear" w:color="auto" w:fill="FFFFFF"/>
        </w:rPr>
        <w:pPrChange w:id="145" w:author="Alexander Piper (DEDJTR) [2]" w:date="2020-04-13T11:53:00Z">
          <w:pPr>
            <w:spacing w:after="240" w:line="360" w:lineRule="auto"/>
          </w:pPr>
        </w:pPrChange>
      </w:pPr>
      <w:ins w:id="146" w:author="Alexander Piper (DEDJTR)" w:date="2020-03-20T15:19:00Z">
        <w:r>
          <w:rPr>
            <w:rFonts w:cstheme="minorHAnsi"/>
            <w:color w:val="000000"/>
            <w:shd w:val="clear" w:color="auto" w:fill="FFFFFF"/>
          </w:rPr>
          <w:t xml:space="preserve">To identify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b</w:t>
        </w:r>
        <w:r>
          <w:rPr>
            <w:rFonts w:cstheme="minorHAnsi"/>
            <w:iCs/>
            <w:color w:val="000000"/>
            <w:u w:val="single"/>
            <w:shd w:val="clear" w:color="auto" w:fill="FFFFFF"/>
          </w:rPr>
          <w:t xml:space="preserve">eta diversity </w:t>
        </w:r>
      </w:ins>
      <w:moveFromRangeStart w:id="147" w:author="Alexander Piper (DEDJTR) [2]" w:date="2020-04-12T20:52:00Z" w:name="move37617139"/>
      <w:moveFrom w:id="148" w:author="Alexander Piper (DEDJTR) [2]" w:date="2020-04-12T20:52:00Z">
        <w:ins w:id="149" w:author="Alexander Piper (DEDJTR)" w:date="2020-03-20T15:19:00Z">
          <w:r w:rsidDel="002052CF">
            <w:rPr>
              <w:rFonts w:cstheme="minorHAnsi"/>
              <w:iCs/>
              <w:color w:val="000000"/>
              <w:u w:val="single"/>
              <w:shd w:val="clear" w:color="auto" w:fill="FFFFFF"/>
            </w:rPr>
            <w:t>dissimilarity matrices were assembled using, Jaccard, Bray-Curtis, weighted and unweighted Unifrac, as well as the compositionally aware Aitchison</w:t>
          </w:r>
          <w:r w:rsidRPr="005218B8" w:rsidDel="002052CF">
            <w:rPr>
              <w:rFonts w:cstheme="minorHAnsi"/>
              <w:color w:val="000000"/>
              <w:shd w:val="clear" w:color="auto" w:fill="FFFFFF"/>
            </w:rPr>
            <w:t xml:space="preserve"> (Gloor </w:t>
          </w:r>
          <w:r w:rsidRPr="005218B8" w:rsidDel="002052CF">
            <w:rPr>
              <w:rFonts w:cstheme="minorHAnsi"/>
              <w:i/>
              <w:color w:val="000000"/>
              <w:shd w:val="clear" w:color="auto" w:fill="FFFFFF"/>
            </w:rPr>
            <w:t xml:space="preserve">et al. </w:t>
          </w:r>
          <w:r w:rsidRPr="005218B8" w:rsidDel="002052CF">
            <w:rPr>
              <w:rFonts w:cstheme="minorHAnsi"/>
              <w:color w:val="000000"/>
              <w:shd w:val="clear" w:color="auto" w:fill="FFFFFF"/>
            </w:rPr>
            <w:t>2017)</w:t>
          </w:r>
          <w:r w:rsidDel="002052CF">
            <w:rPr>
              <w:rFonts w:cstheme="minorHAnsi"/>
              <w:color w:val="000000"/>
              <w:shd w:val="clear" w:color="auto" w:fill="FFFFFF"/>
            </w:rPr>
            <w:t xml:space="preserve"> and philr </w:t>
          </w:r>
          <w:r w:rsidRPr="005218B8" w:rsidDel="002052CF">
            <w:rPr>
              <w:rFonts w:cstheme="minorHAnsi"/>
              <w:color w:val="000000"/>
              <w:shd w:val="clear" w:color="auto" w:fill="FFFFFF"/>
            </w:rPr>
            <w:t xml:space="preserve">(Silverman </w:t>
          </w:r>
          <w:r w:rsidRPr="005218B8" w:rsidDel="002052CF">
            <w:rPr>
              <w:rFonts w:cstheme="minorHAnsi"/>
              <w:i/>
              <w:color w:val="000000"/>
              <w:shd w:val="clear" w:color="auto" w:fill="FFFFFF"/>
            </w:rPr>
            <w:t xml:space="preserve">et al. </w:t>
          </w:r>
          <w:r w:rsidRPr="005218B8" w:rsidDel="002052CF">
            <w:rPr>
              <w:rFonts w:cstheme="minorHAnsi"/>
              <w:color w:val="000000"/>
              <w:shd w:val="clear" w:color="auto" w:fill="FFFFFF"/>
            </w:rPr>
            <w:t>2016)</w:t>
          </w:r>
          <w:r w:rsidDel="002052CF">
            <w:rPr>
              <w:rFonts w:cstheme="minorHAnsi"/>
              <w:color w:val="000000"/>
              <w:shd w:val="clear" w:color="auto" w:fill="FFFFFF"/>
            </w:rPr>
            <w:t xml:space="preserve"> </w:t>
          </w:r>
        </w:ins>
      </w:moveFrom>
      <w:moveFromRangeEnd w:id="147"/>
      <w:ins w:id="150" w:author="Alexander Piper (DEDJTR)" w:date="2020-03-20T15:19:00Z">
        <w:del w:id="151" w:author="Alexander Piper (DEDJTR) [2]" w:date="2020-04-12T20:58:00Z">
          <w:r w:rsidDel="00EC6F6E">
            <w:rPr>
              <w:rFonts w:cstheme="minorHAnsi"/>
              <w:color w:val="000000"/>
              <w:shd w:val="clear" w:color="auto" w:fill="FFFFFF"/>
            </w:rPr>
            <w:delText xml:space="preserve">distances and </w:delText>
          </w:r>
        </w:del>
      </w:ins>
      <w:ins w:id="152" w:author="Alexander Piper (DEDJTR) [2]" w:date="2020-04-12T20:58:00Z">
        <w:r w:rsidR="00EC6F6E">
          <w:rPr>
            <w:rFonts w:cstheme="minorHAnsi"/>
            <w:iCs/>
            <w:color w:val="000000"/>
            <w:u w:val="single"/>
            <w:shd w:val="clear" w:color="auto" w:fill="FFFFFF"/>
          </w:rPr>
          <w:t xml:space="preserve">was </w:t>
        </w:r>
      </w:ins>
      <w:ins w:id="153" w:author="Alexander Piper (DEDJTR)" w:date="2020-03-20T15:19:00Z">
        <w:r>
          <w:rPr>
            <w:rFonts w:cstheme="minorHAnsi"/>
            <w:color w:val="000000"/>
            <w:shd w:val="clear" w:color="auto" w:fill="FFFFFF"/>
          </w:rPr>
          <w:t>com</w:t>
        </w:r>
      </w:ins>
      <w:ins w:id="154" w:author="Alexander Piper (DEDJTR) [2]" w:date="2020-04-13T11:35:00Z">
        <w:r w:rsidR="00C42469">
          <w:rPr>
            <w:rFonts w:cstheme="minorHAnsi"/>
            <w:color w:val="000000"/>
            <w:shd w:val="clear" w:color="auto" w:fill="FFFFFF"/>
          </w:rPr>
          <w:t>pared to</w:t>
        </w:r>
      </w:ins>
      <w:ins w:id="155" w:author="Alexander Piper (DEDJTR) [2]" w:date="2020-04-13T11:34:00Z">
        <w:r w:rsidR="00C42469" w:rsidRPr="00C42469">
          <w:rPr>
            <w:rFonts w:cstheme="minorHAnsi"/>
            <w:color w:val="000000"/>
            <w:shd w:val="clear" w:color="auto" w:fill="FFFFFF"/>
          </w:rPr>
          <w:t xml:space="preserve"> </w:t>
        </w:r>
      </w:ins>
      <w:ins w:id="156" w:author="Alexander Piper (DEDJTR) [2]" w:date="2020-04-13T11:35:00Z">
        <w:r w:rsidR="00C42469">
          <w:rPr>
            <w:rFonts w:cstheme="minorHAnsi"/>
            <w:color w:val="000000"/>
            <w:shd w:val="clear" w:color="auto" w:fill="FFFFFF"/>
          </w:rPr>
          <w:t xml:space="preserve">psyllid phylogenetic </w:t>
        </w:r>
      </w:ins>
      <w:ins w:id="157" w:author="Alexander Piper (DEDJTR) [2]" w:date="2020-04-13T11:36:00Z">
        <w:r w:rsidR="00C42469">
          <w:rPr>
            <w:rFonts w:cstheme="minorHAnsi"/>
            <w:color w:val="000000"/>
            <w:shd w:val="clear" w:color="auto" w:fill="FFFFFF"/>
          </w:rPr>
          <w:t>distance</w:t>
        </w:r>
      </w:ins>
      <w:ins w:id="158" w:author="Alexander Piper (DEDJTR) [2]" w:date="2020-04-13T11:35:00Z">
        <w:r w:rsidR="00C42469">
          <w:rPr>
            <w:rFonts w:cstheme="minorHAnsi"/>
            <w:color w:val="000000"/>
            <w:shd w:val="clear" w:color="auto" w:fill="FFFFFF"/>
          </w:rPr>
          <w:t xml:space="preserve">, </w:t>
        </w:r>
        <w:r w:rsidR="00C42469" w:rsidRPr="00B77D32">
          <w:rPr>
            <w:rFonts w:cstheme="minorHAnsi"/>
            <w:color w:val="000000"/>
            <w:shd w:val="clear" w:color="auto" w:fill="FFFFFF"/>
          </w:rPr>
          <w:t xml:space="preserve">plant </w:t>
        </w:r>
      </w:ins>
      <w:ins w:id="159" w:author="Alexander Piper (DEDJTR) [2]" w:date="2020-04-13T11:36:00Z">
        <w:r w:rsidR="00C42469">
          <w:rPr>
            <w:rFonts w:cstheme="minorHAnsi"/>
            <w:color w:val="000000"/>
            <w:shd w:val="clear" w:color="auto" w:fill="FFFFFF"/>
          </w:rPr>
          <w:t>phylo</w:t>
        </w:r>
      </w:ins>
      <w:ins w:id="160" w:author="Alexander Piper (DEDJTR) [2]" w:date="2020-04-13T11:35:00Z">
        <w:r w:rsidR="00C42469" w:rsidRPr="00B77D32">
          <w:rPr>
            <w:rFonts w:cstheme="minorHAnsi"/>
            <w:color w:val="000000"/>
            <w:shd w:val="clear" w:color="auto" w:fill="FFFFFF"/>
          </w:rPr>
          <w:t>genetic distance and geographic distance</w:t>
        </w:r>
        <w:r w:rsidR="00C42469">
          <w:rPr>
            <w:rFonts w:cstheme="minorHAnsi"/>
            <w:color w:val="000000"/>
            <w:shd w:val="clear" w:color="auto" w:fill="FFFFFF"/>
          </w:rPr>
          <w:t xml:space="preserve"> using matrix correlation and topological </w:t>
        </w:r>
      </w:ins>
      <w:ins w:id="161" w:author="Alexander Piper (DEDJTR) [2]" w:date="2020-04-13T11:36:00Z">
        <w:r w:rsidR="00C42469">
          <w:rPr>
            <w:rFonts w:cstheme="minorHAnsi"/>
            <w:color w:val="000000"/>
            <w:shd w:val="clear" w:color="auto" w:fill="FFFFFF"/>
          </w:rPr>
          <w:t xml:space="preserve">comparison of dendrograms. </w:t>
        </w:r>
      </w:ins>
      <w:moveToRangeStart w:id="162" w:author="Alexander Piper (DEDJTR) [2]" w:date="2020-04-13T11:34:00Z" w:name="move37617675"/>
      <w:moveTo w:id="163" w:author="Alexander Piper (DEDJTR) [2]" w:date="2020-04-13T11:34:00Z">
        <w:r w:rsidR="00C42469">
          <w:rPr>
            <w:rFonts w:cstheme="minorHAnsi"/>
            <w:color w:val="000000"/>
            <w:shd w:val="clear" w:color="auto" w:fill="FFFFFF"/>
          </w:rPr>
          <w:t xml:space="preserve">To assemble </w:t>
        </w:r>
        <w:del w:id="164" w:author="Alexander Piper (DEDJTR) [2]" w:date="2020-04-13T11:40:00Z">
          <w:r w:rsidR="00C42469" w:rsidDel="00C42F46">
            <w:rPr>
              <w:rFonts w:cstheme="minorHAnsi"/>
              <w:color w:val="000000"/>
              <w:shd w:val="clear" w:color="auto" w:fill="FFFFFF"/>
            </w:rPr>
            <w:delText>distance</w:delText>
          </w:r>
        </w:del>
      </w:moveTo>
      <w:ins w:id="165" w:author="Alexander Piper (DEDJTR) [2]" w:date="2020-04-13T11:40:00Z">
        <w:r w:rsidR="00C42F46">
          <w:rPr>
            <w:rFonts w:cstheme="minorHAnsi"/>
            <w:color w:val="000000"/>
            <w:shd w:val="clear" w:color="auto" w:fill="FFFFFF"/>
          </w:rPr>
          <w:t xml:space="preserve">the distance matrix from psyllid phylogenetic distance, </w:t>
        </w:r>
      </w:ins>
      <w:ins w:id="166" w:author="Alexander Piper (DEDJTR) [2]" w:date="2020-04-13T11:42:00Z">
        <w:r w:rsidR="00C42F46" w:rsidRPr="00C42F46">
          <w:rPr>
            <w:rFonts w:cstheme="minorHAnsi"/>
            <w:color w:val="000000"/>
            <w:shd w:val="clear" w:color="auto" w:fill="FFFFFF"/>
          </w:rPr>
          <w:t xml:space="preserve">the pairwise distances between </w:t>
        </w:r>
        <w:r w:rsidR="00C42F46">
          <w:rPr>
            <w:rFonts w:cstheme="minorHAnsi"/>
            <w:color w:val="000000"/>
            <w:shd w:val="clear" w:color="auto" w:fill="FFFFFF"/>
          </w:rPr>
          <w:t>all p</w:t>
        </w:r>
      </w:ins>
      <w:ins w:id="167" w:author="Alexander Piper (DEDJTR) [2]" w:date="2020-04-13T11:43:00Z">
        <w:r w:rsidR="00C42F46">
          <w:rPr>
            <w:rFonts w:cstheme="minorHAnsi"/>
            <w:color w:val="000000"/>
            <w:shd w:val="clear" w:color="auto" w:fill="FFFFFF"/>
          </w:rPr>
          <w:t>syllid species</w:t>
        </w:r>
      </w:ins>
      <w:ins w:id="168" w:author="Alexander Piper (DEDJTR) [2]" w:date="2020-04-13T11:42:00Z">
        <w:r w:rsidR="00C42F46">
          <w:rPr>
            <w:rFonts w:cstheme="minorHAnsi"/>
            <w:color w:val="000000"/>
            <w:shd w:val="clear" w:color="auto" w:fill="FFFFFF"/>
          </w:rPr>
          <w:t xml:space="preserve"> was obtained </w:t>
        </w:r>
      </w:ins>
      <w:ins w:id="169" w:author="Alexander Piper (DEDJTR) [2]" w:date="2020-04-13T11:43:00Z">
        <w:r w:rsidR="00C42F46">
          <w:rPr>
            <w:rFonts w:cstheme="minorHAnsi"/>
            <w:color w:val="000000"/>
            <w:shd w:val="clear" w:color="auto" w:fill="FFFFFF"/>
          </w:rPr>
          <w:t>from</w:t>
        </w:r>
      </w:ins>
      <w:ins w:id="170" w:author="Alexander Piper (DEDJTR) [2]" w:date="2020-04-13T11:42:00Z">
        <w:r w:rsidR="00C42F46" w:rsidRPr="00C42F46">
          <w:rPr>
            <w:rFonts w:cstheme="minorHAnsi"/>
            <w:color w:val="000000"/>
            <w:shd w:val="clear" w:color="auto" w:fill="FFFFFF"/>
          </w:rPr>
          <w:t xml:space="preserve"> </w:t>
        </w:r>
      </w:ins>
      <w:ins w:id="171" w:author="Alexander Piper (DEDJTR) [2]" w:date="2020-04-13T11:43:00Z">
        <w:r w:rsidR="00C42F46">
          <w:rPr>
            <w:rFonts w:cstheme="minorHAnsi"/>
            <w:color w:val="000000"/>
            <w:shd w:val="clear" w:color="auto" w:fill="FFFFFF"/>
          </w:rPr>
          <w:t>the</w:t>
        </w:r>
      </w:ins>
      <w:ins w:id="172" w:author="Alexander Piper (DEDJTR) [2]" w:date="2020-04-13T11:42:00Z">
        <w:r w:rsidR="00C42F46" w:rsidRPr="00C42F46">
          <w:rPr>
            <w:rFonts w:cstheme="minorHAnsi"/>
            <w:color w:val="000000"/>
            <w:shd w:val="clear" w:color="auto" w:fill="FFFFFF"/>
          </w:rPr>
          <w:t xml:space="preserve"> branch lengths</w:t>
        </w:r>
        <w:r w:rsidR="00C42F46">
          <w:rPr>
            <w:rFonts w:cstheme="minorHAnsi"/>
            <w:color w:val="000000"/>
            <w:shd w:val="clear" w:color="auto" w:fill="FFFFFF"/>
          </w:rPr>
          <w:t xml:space="preserve"> </w:t>
        </w:r>
      </w:ins>
      <w:ins w:id="173" w:author="Alexander Piper (DEDJTR) [2]" w:date="2020-04-13T11:43:00Z">
        <w:r w:rsidR="00C42F46">
          <w:rPr>
            <w:rFonts w:cstheme="minorHAnsi"/>
            <w:color w:val="000000"/>
            <w:shd w:val="clear" w:color="auto" w:fill="FFFFFF"/>
          </w:rPr>
          <w:t>of</w:t>
        </w:r>
      </w:ins>
      <w:ins w:id="174" w:author="Alexander Piper (DEDJTR) [2]" w:date="2020-04-13T11:42:00Z">
        <w:r w:rsidR="00C42F46">
          <w:rPr>
            <w:rFonts w:cstheme="minorHAnsi"/>
            <w:color w:val="000000"/>
            <w:shd w:val="clear" w:color="auto" w:fill="FFFFFF"/>
          </w:rPr>
          <w:t xml:space="preserve"> the multigene phylogenetic tree generated </w:t>
        </w:r>
      </w:ins>
      <w:ins w:id="175" w:author="Alexander Piper (DEDJTR) [2]" w:date="2020-04-13T11:43:00Z">
        <w:r w:rsidR="00C42F46">
          <w:rPr>
            <w:rFonts w:cstheme="minorHAnsi"/>
            <w:color w:val="000000"/>
            <w:shd w:val="clear" w:color="auto" w:fill="FFFFFF"/>
          </w:rPr>
          <w:t xml:space="preserve">in this study using the </w:t>
        </w:r>
        <w:proofErr w:type="spellStart"/>
        <w:r w:rsidR="00C42F46">
          <w:rPr>
            <w:rFonts w:cstheme="minorHAnsi"/>
            <w:color w:val="000000"/>
            <w:shd w:val="clear" w:color="auto" w:fill="FFFFFF"/>
          </w:rPr>
          <w:t>cophenetic.phylo</w:t>
        </w:r>
        <w:proofErr w:type="spellEnd"/>
        <w:r w:rsidR="00C42F46">
          <w:rPr>
            <w:rFonts w:cstheme="minorHAnsi"/>
            <w:color w:val="000000"/>
            <w:shd w:val="clear" w:color="auto" w:fill="FFFFFF"/>
          </w:rPr>
          <w:t xml:space="preserve"> function in the ape R</w:t>
        </w:r>
      </w:ins>
      <w:ins w:id="176" w:author="Alexander Piper (DEDJTR) [2]" w:date="2020-04-13T11:44:00Z">
        <w:r w:rsidR="00C42F46">
          <w:rPr>
            <w:rFonts w:cstheme="minorHAnsi"/>
            <w:color w:val="000000"/>
            <w:shd w:val="clear" w:color="auto" w:fill="FFFFFF"/>
          </w:rPr>
          <w:t xml:space="preserve"> package</w:t>
        </w:r>
      </w:ins>
      <w:ins w:id="177" w:author="Alexander Piper (DEDJTR) [2]" w:date="2020-04-13T11:43:00Z">
        <w:r w:rsidR="00C42F46">
          <w:rPr>
            <w:rFonts w:cstheme="minorHAnsi"/>
            <w:color w:val="000000"/>
            <w:shd w:val="clear" w:color="auto" w:fill="FFFFFF"/>
          </w:rPr>
          <w:t xml:space="preserve"> (ref)</w:t>
        </w:r>
      </w:ins>
      <w:ins w:id="178" w:author="Alexander Piper (DEDJTR) [2]" w:date="2020-04-13T11:42:00Z">
        <w:r w:rsidR="00C42F46" w:rsidRPr="00C42F46">
          <w:rPr>
            <w:rFonts w:cstheme="minorHAnsi"/>
            <w:color w:val="000000"/>
            <w:shd w:val="clear" w:color="auto" w:fill="FFFFFF"/>
          </w:rPr>
          <w:t>.</w:t>
        </w:r>
      </w:ins>
      <w:ins w:id="179" w:author="Alexander Piper (DEDJTR) [2]" w:date="2020-04-13T11:44:00Z">
        <w:r w:rsidR="00C42F46">
          <w:rPr>
            <w:rFonts w:cstheme="minorHAnsi"/>
            <w:color w:val="000000"/>
            <w:shd w:val="clear" w:color="auto" w:fill="FFFFFF"/>
          </w:rPr>
          <w:t xml:space="preserve"> To obtain a distance matrix for </w:t>
        </w:r>
      </w:ins>
      <w:moveTo w:id="180" w:author="Alexander Piper (DEDJTR) [2]" w:date="2020-04-13T11:34:00Z">
        <w:del w:id="181" w:author="Alexander Piper (DEDJTR) [2]" w:date="2020-04-13T11:44:00Z">
          <w:r w:rsidR="00C42469" w:rsidDel="00C42F46">
            <w:rPr>
              <w:rFonts w:cstheme="minorHAnsi"/>
              <w:color w:val="000000"/>
              <w:shd w:val="clear" w:color="auto" w:fill="FFFFFF"/>
            </w:rPr>
            <w:delText xml:space="preserve"> matrices for </w:delText>
          </w:r>
        </w:del>
        <w:r w:rsidR="00C42469">
          <w:rPr>
            <w:rFonts w:cstheme="minorHAnsi"/>
            <w:color w:val="000000"/>
            <w:shd w:val="clear" w:color="auto" w:fill="FFFFFF"/>
          </w:rPr>
          <w:t xml:space="preserve">host plant phylogeny, </w:t>
        </w:r>
        <w:del w:id="182" w:author="Alexander Piper (DEDJTR) [2]" w:date="2020-04-13T11:34:00Z">
          <w:r w:rsidR="00C42469" w:rsidRPr="00A94C72" w:rsidDel="00C42469">
            <w:rPr>
              <w:rFonts w:ascii="Calibri" w:hAnsi="Calibri" w:cs="Times New Roman"/>
              <w:szCs w:val="24"/>
              <w:lang w:eastAsia="en-AU"/>
            </w:rPr>
            <w:delText xml:space="preserve">Information on the phylogenetic relationships of the New Zealand plants </w:delText>
          </w:r>
          <w:r w:rsidR="00C42469" w:rsidDel="00C42469">
            <w:rPr>
              <w:rFonts w:ascii="Calibri" w:hAnsi="Calibri" w:cs="Times New Roman"/>
              <w:szCs w:val="24"/>
              <w:lang w:eastAsia="en-AU"/>
            </w:rPr>
            <w:delText>was</w:delText>
          </w:r>
          <w:r w:rsidR="00C42469" w:rsidRPr="00A94C72" w:rsidDel="00C42469">
            <w:rPr>
              <w:rFonts w:ascii="Calibri" w:hAnsi="Calibri" w:cs="Times New Roman"/>
              <w:szCs w:val="24"/>
              <w:lang w:eastAsia="en-AU"/>
            </w:rPr>
            <w:delText xml:space="preserve"> obtained from the Landcare Research database, Phylogeny of New Zealand Plants (</w:delText>
          </w:r>
          <w:r w:rsidR="00C42469" w:rsidDel="00C42469">
            <w:fldChar w:fldCharType="begin"/>
          </w:r>
          <w:r w:rsidR="00C42469" w:rsidDel="00C42469">
            <w:delInstrText xml:space="preserve"> HYPERLINK "http://plantphylogeny.landcareresearch.co.nz/WebForms/Home.aspx" </w:delInstrText>
          </w:r>
          <w:r w:rsidR="00C42469" w:rsidDel="00C42469">
            <w:fldChar w:fldCharType="separate"/>
          </w:r>
          <w:r w:rsidR="00C42469" w:rsidRPr="005218B8" w:rsidDel="00C42469">
            <w:rPr>
              <w:rFonts w:ascii="Calibri" w:hAnsi="Calibri" w:cs="Times New Roman"/>
              <w:color w:val="0000FF"/>
              <w:szCs w:val="24"/>
              <w:u w:val="single"/>
              <w:lang w:eastAsia="en-AU"/>
            </w:rPr>
            <w:delText>http://plantphylogeny.landcareresearch.co.nz/WebForms/Home.aspx</w:delText>
          </w:r>
          <w:r w:rsidR="00C42469" w:rsidDel="00C42469">
            <w:rPr>
              <w:rFonts w:ascii="Calibri" w:hAnsi="Calibri" w:cs="Times New Roman"/>
              <w:color w:val="0000FF"/>
              <w:szCs w:val="24"/>
              <w:u w:val="single"/>
              <w:lang w:eastAsia="en-AU"/>
            </w:rPr>
            <w:fldChar w:fldCharType="end"/>
          </w:r>
          <w:r w:rsidR="00C42469" w:rsidRPr="005218B8" w:rsidDel="00C42469">
            <w:rPr>
              <w:rFonts w:ascii="Calibri" w:hAnsi="Calibri" w:cs="Times New Roman"/>
              <w:szCs w:val="24"/>
              <w:lang w:eastAsia="en-AU"/>
            </w:rPr>
            <w:delText>) (</w:delText>
          </w:r>
          <w:r w:rsidR="00C42469" w:rsidRPr="005218B8" w:rsidDel="00C42469">
            <w:rPr>
              <w:rFonts w:ascii="Calibri" w:hAnsi="Calibri" w:cs="Times New Roman"/>
              <w:noProof/>
              <w:szCs w:val="24"/>
              <w:lang w:eastAsia="en-AU"/>
            </w:rPr>
            <w:delText xml:space="preserve">Wagstaff </w:delText>
          </w:r>
          <w:r w:rsidR="00C42469" w:rsidRPr="005218B8" w:rsidDel="00C42469">
            <w:rPr>
              <w:rFonts w:ascii="Calibri" w:hAnsi="Calibri" w:cs="Times New Roman"/>
              <w:i/>
              <w:noProof/>
              <w:szCs w:val="24"/>
              <w:lang w:eastAsia="en-AU"/>
            </w:rPr>
            <w:delText>et al.</w:delText>
          </w:r>
          <w:r w:rsidR="00C42469" w:rsidRPr="005218B8" w:rsidDel="00C42469">
            <w:rPr>
              <w:rFonts w:ascii="Calibri" w:hAnsi="Calibri" w:cs="Times New Roman"/>
              <w:noProof/>
              <w:szCs w:val="24"/>
              <w:lang w:eastAsia="en-AU"/>
            </w:rPr>
            <w:delText xml:space="preserve"> 2004)</w:delText>
          </w:r>
          <w:r w:rsidR="00C42469" w:rsidRPr="005218B8" w:rsidDel="00C42469">
            <w:rPr>
              <w:rFonts w:ascii="Calibri" w:hAnsi="Calibri" w:cs="Times New Roman"/>
              <w:szCs w:val="24"/>
              <w:lang w:eastAsia="en-AU"/>
            </w:rPr>
            <w:delText>.</w:delText>
          </w:r>
          <w:r w:rsidR="00C42469" w:rsidRPr="00A94C72" w:rsidDel="00C42469">
            <w:rPr>
              <w:rFonts w:ascii="Calibri" w:hAnsi="Calibri" w:cs="Times New Roman"/>
              <w:szCs w:val="24"/>
              <w:lang w:eastAsia="en-AU"/>
            </w:rPr>
            <w:delText xml:space="preserve"> </w:delText>
          </w:r>
          <w:r w:rsidR="00C42469" w:rsidDel="00C42469">
            <w:rPr>
              <w:rFonts w:ascii="Calibri" w:eastAsia="Times New Roman" w:hAnsi="Calibri" w:cs="Times New Roman"/>
              <w:szCs w:val="24"/>
              <w:lang w:eastAsia="en-AU"/>
            </w:rPr>
            <w:delText>P</w:delText>
          </w:r>
        </w:del>
      </w:moveTo>
      <w:ins w:id="183" w:author="Alexander Piper (DEDJTR) [2]" w:date="2020-04-13T11:34:00Z">
        <w:r w:rsidR="00C42469">
          <w:rPr>
            <w:rFonts w:ascii="Calibri" w:eastAsia="Times New Roman" w:hAnsi="Calibri" w:cs="Times New Roman"/>
            <w:szCs w:val="24"/>
            <w:lang w:eastAsia="en-AU"/>
          </w:rPr>
          <w:t>p</w:t>
        </w:r>
      </w:ins>
      <w:moveTo w:id="184" w:author="Alexander Piper (DEDJTR) [2]" w:date="2020-04-13T11:34:00Z">
        <w:r w:rsidR="00C42469">
          <w:rPr>
            <w:rFonts w:ascii="Calibri" w:eastAsia="Times New Roman" w:hAnsi="Calibri" w:cs="Times New Roman"/>
            <w:szCs w:val="24"/>
            <w:lang w:eastAsia="en-AU"/>
          </w:rPr>
          <w:t>syllid</w:t>
        </w:r>
        <w:r w:rsidR="00C42469" w:rsidRPr="00A94C72">
          <w:rPr>
            <w:rFonts w:ascii="Calibri" w:eastAsia="Times New Roman" w:hAnsi="Calibri" w:cs="Times New Roman"/>
            <w:szCs w:val="24"/>
            <w:lang w:eastAsia="en-AU"/>
          </w:rPr>
          <w:t xml:space="preserve"> host plant</w:t>
        </w:r>
      </w:moveTo>
      <w:ins w:id="185" w:author="Alexander Piper (DEDJTR) [2]" w:date="2020-04-13T11:34:00Z">
        <w:r w:rsidR="00C42469">
          <w:rPr>
            <w:rFonts w:ascii="Calibri" w:eastAsia="Times New Roman" w:hAnsi="Calibri" w:cs="Times New Roman"/>
            <w:szCs w:val="24"/>
            <w:lang w:eastAsia="en-AU"/>
          </w:rPr>
          <w:t xml:space="preserve"> observations</w:t>
        </w:r>
      </w:ins>
      <w:ins w:id="186" w:author="Alexander Piper (DEDJTR) [2]" w:date="2020-04-13T11:46:00Z">
        <w:r w:rsidR="00C42F46">
          <w:rPr>
            <w:rFonts w:ascii="Calibri" w:eastAsia="Times New Roman" w:hAnsi="Calibri" w:cs="Times New Roman"/>
            <w:szCs w:val="24"/>
            <w:lang w:eastAsia="en-AU"/>
          </w:rPr>
          <w:t xml:space="preserve"> were</w:t>
        </w:r>
      </w:ins>
      <w:moveTo w:id="187" w:author="Alexander Piper (DEDJTR) [2]" w:date="2020-04-13T11:34:00Z">
        <w:r w:rsidR="00C42469" w:rsidRPr="00A94C72">
          <w:rPr>
            <w:rFonts w:ascii="Calibri" w:eastAsia="Times New Roman" w:hAnsi="Calibri" w:cs="Times New Roman"/>
            <w:szCs w:val="24"/>
            <w:lang w:eastAsia="en-AU"/>
          </w:rPr>
          <w:t xml:space="preserve"> </w:t>
        </w:r>
      </w:moveTo>
      <w:ins w:id="188" w:author="Alexander Piper (DEDJTR) [2]" w:date="2020-04-13T11:39:00Z">
        <w:r w:rsidR="00C42469">
          <w:rPr>
            <w:rFonts w:ascii="Calibri" w:eastAsia="Times New Roman" w:hAnsi="Calibri" w:cs="Times New Roman"/>
            <w:szCs w:val="24"/>
            <w:lang w:eastAsia="en-AU"/>
          </w:rPr>
          <w:t>obtained from the literature (</w:t>
        </w:r>
      </w:ins>
      <w:moveTo w:id="189" w:author="Alexander Piper (DEDJTR) [2]" w:date="2020-04-13T11:34:00Z">
        <w:del w:id="190" w:author="Alexander Piper (DEDJTR) [2]" w:date="2020-04-13T11:39:00Z">
          <w:r w:rsidR="00C42469" w:rsidDel="00C42469">
            <w:rPr>
              <w:rFonts w:ascii="Calibri" w:eastAsia="Times New Roman" w:hAnsi="Calibri" w:cs="Times New Roman"/>
              <w:szCs w:val="24"/>
              <w:lang w:eastAsia="en-AU"/>
            </w:rPr>
            <w:delText xml:space="preserve">definitions follow that of </w:delText>
          </w:r>
        </w:del>
        <w:r w:rsidR="00C42469">
          <w:rPr>
            <w:rFonts w:ascii="Calibri" w:hAnsi="Calibri" w:cs="Times New Roman"/>
            <w:szCs w:val="24"/>
            <w:lang w:eastAsia="en-AU"/>
          </w:rPr>
          <w:t xml:space="preserve">Burckhardt </w:t>
        </w:r>
        <w:r w:rsidR="00C42469" w:rsidRPr="00B819D7">
          <w:rPr>
            <w:rFonts w:ascii="Calibri" w:hAnsi="Calibri" w:cs="Times New Roman"/>
            <w:i/>
            <w:szCs w:val="24"/>
            <w:lang w:eastAsia="en-AU"/>
          </w:rPr>
          <w:t>et al.</w:t>
        </w:r>
        <w:r w:rsidR="00C42469">
          <w:rPr>
            <w:rFonts w:ascii="Calibri" w:hAnsi="Calibri" w:cs="Times New Roman"/>
            <w:szCs w:val="24"/>
            <w:lang w:eastAsia="en-AU"/>
          </w:rPr>
          <w:t xml:space="preserve"> 2014</w:t>
        </w:r>
      </w:moveTo>
      <w:ins w:id="191" w:author="Alexander Piper (DEDJTR) [2]" w:date="2020-04-13T11:39:00Z">
        <w:r w:rsidR="00C42469">
          <w:rPr>
            <w:rFonts w:ascii="Calibri" w:hAnsi="Calibri" w:cs="Times New Roman"/>
            <w:szCs w:val="24"/>
            <w:lang w:eastAsia="en-AU"/>
          </w:rPr>
          <w:t>)</w:t>
        </w:r>
      </w:ins>
      <w:moveTo w:id="192" w:author="Alexander Piper (DEDJTR) [2]" w:date="2020-04-13T11:34:00Z">
        <w:r w:rsidR="00C42469" w:rsidRPr="00A94C72">
          <w:rPr>
            <w:rFonts w:ascii="Calibri" w:hAnsi="Calibri" w:cs="Times New Roman"/>
            <w:szCs w:val="24"/>
            <w:lang w:eastAsia="en-AU"/>
          </w:rPr>
          <w:t xml:space="preserve"> </w:t>
        </w:r>
        <w:del w:id="193" w:author="Alexander Piper (DEDJTR) [2]" w:date="2020-04-13T11:39:00Z">
          <w:r w:rsidR="00C42469" w:rsidRPr="00A94C72" w:rsidDel="00C42469">
            <w:rPr>
              <w:rFonts w:ascii="Calibri" w:hAnsi="Calibri"/>
            </w:rPr>
            <w:delText xml:space="preserve">and are either obtained from </w:delText>
          </w:r>
          <w:r w:rsidR="00C42469" w:rsidDel="00C42469">
            <w:rPr>
              <w:rFonts w:ascii="Calibri" w:hAnsi="Calibri"/>
            </w:rPr>
            <w:delText xml:space="preserve">observations in </w:delText>
          </w:r>
          <w:r w:rsidR="00C42469" w:rsidRPr="00A94C72" w:rsidDel="00C42469">
            <w:rPr>
              <w:rFonts w:ascii="Calibri" w:hAnsi="Calibri"/>
            </w:rPr>
            <w:delText xml:space="preserve">the literature </w:delText>
          </w:r>
        </w:del>
        <w:r w:rsidR="00C42469">
          <w:rPr>
            <w:rFonts w:ascii="Calibri" w:hAnsi="Calibri"/>
          </w:rPr>
          <w:t>(</w:t>
        </w:r>
        <w:r w:rsidR="00C42469" w:rsidRPr="00A94C72">
          <w:rPr>
            <w:rFonts w:ascii="Calibri" w:hAnsi="Calibri"/>
          </w:rPr>
          <w:t>e.g</w:t>
        </w:r>
        <w:r w:rsidR="00C42469" w:rsidRPr="005218B8">
          <w:rPr>
            <w:rFonts w:ascii="Calibri" w:hAnsi="Calibri"/>
          </w:rPr>
          <w:t>.</w:t>
        </w:r>
        <w:r w:rsidR="00C42469">
          <w:rPr>
            <w:rFonts w:ascii="Calibri" w:hAnsi="Calibri"/>
          </w:rPr>
          <w:t xml:space="preserve">, </w:t>
        </w:r>
        <w:r w:rsidR="00C42469" w:rsidRPr="005218B8">
          <w:rPr>
            <w:rFonts w:ascii="Calibri" w:hAnsi="Calibri"/>
            <w:noProof/>
          </w:rPr>
          <w:t>Dale 1985, Ferris and Klyver 1932, Tuthill 1952)</w:t>
        </w:r>
        <w:r w:rsidR="00C42469" w:rsidRPr="005218B8">
          <w:rPr>
            <w:rFonts w:ascii="Calibri" w:hAnsi="Calibri"/>
          </w:rPr>
          <w:t xml:space="preserve"> or</w:t>
        </w:r>
      </w:moveTo>
      <w:ins w:id="194" w:author="Alexander Piper (DEDJTR) [2]" w:date="2020-04-13T11:39:00Z">
        <w:r w:rsidR="00C42469">
          <w:rPr>
            <w:rFonts w:ascii="Calibri" w:hAnsi="Calibri"/>
          </w:rPr>
          <w:t xml:space="preserve"> </w:t>
        </w:r>
      </w:ins>
      <w:moveTo w:id="195" w:author="Alexander Piper (DEDJTR) [2]" w:date="2020-04-13T11:34:00Z">
        <w:del w:id="196" w:author="Alexander Piper (DEDJTR) [2]" w:date="2020-04-13T11:39:00Z">
          <w:r w:rsidR="00C42469" w:rsidRPr="005218B8" w:rsidDel="00C42469">
            <w:rPr>
              <w:rFonts w:ascii="Calibri" w:hAnsi="Calibri"/>
            </w:rPr>
            <w:delText xml:space="preserve">, for the undescribed taxa, </w:delText>
          </w:r>
        </w:del>
        <w:r w:rsidR="00C42469" w:rsidRPr="005218B8">
          <w:rPr>
            <w:rFonts w:ascii="Calibri" w:hAnsi="Calibri"/>
          </w:rPr>
          <w:t>from direct observations on the host plant that the psyllids were located on (</w:t>
        </w:r>
        <w:proofErr w:type="spellStart"/>
        <w:r w:rsidR="00C42469" w:rsidRPr="005218B8">
          <w:rPr>
            <w:rFonts w:ascii="Calibri" w:hAnsi="Calibri"/>
          </w:rPr>
          <w:t>Martoni</w:t>
        </w:r>
        <w:proofErr w:type="spellEnd"/>
        <w:r w:rsidR="00C42469" w:rsidRPr="005218B8">
          <w:rPr>
            <w:rFonts w:ascii="Calibri" w:hAnsi="Calibri"/>
          </w:rPr>
          <w:t xml:space="preserve"> </w:t>
        </w:r>
        <w:r w:rsidR="00C42469" w:rsidRPr="005218B8">
          <w:rPr>
            <w:rFonts w:ascii="Calibri" w:hAnsi="Calibri"/>
            <w:i/>
          </w:rPr>
          <w:t xml:space="preserve">et al. </w:t>
        </w:r>
        <w:r w:rsidR="00C42469" w:rsidRPr="005218B8">
          <w:rPr>
            <w:rFonts w:ascii="Calibri" w:hAnsi="Calibri"/>
          </w:rPr>
          <w:t>2018)</w:t>
        </w:r>
      </w:moveTo>
      <w:ins w:id="197" w:author="Alexander Piper (DEDJTR) [2]" w:date="2020-04-13T11:46:00Z">
        <w:r w:rsidR="00C42F46">
          <w:rPr>
            <w:rFonts w:cstheme="minorHAnsi"/>
            <w:color w:val="000000"/>
            <w:shd w:val="clear" w:color="auto" w:fill="FFFFFF"/>
          </w:rPr>
          <w:t xml:space="preserve">. These plant species observations were hen </w:t>
        </w:r>
      </w:ins>
      <w:ins w:id="198" w:author="Alexander Piper (DEDJTR) [2]" w:date="2020-04-13T11:39:00Z">
        <w:r w:rsidR="00C42469">
          <w:rPr>
            <w:rFonts w:cstheme="minorHAnsi"/>
            <w:color w:val="000000"/>
            <w:shd w:val="clear" w:color="auto" w:fill="FFFFFF"/>
          </w:rPr>
          <w:t xml:space="preserve">used to retrieve a phylogenetic tree </w:t>
        </w:r>
      </w:ins>
      <w:ins w:id="199" w:author="Alexander Piper (DEDJTR) [2]" w:date="2020-04-13T11:40:00Z">
        <w:r w:rsidR="00C42469">
          <w:rPr>
            <w:rFonts w:cstheme="minorHAnsi"/>
            <w:color w:val="000000"/>
            <w:shd w:val="clear" w:color="auto" w:fill="FFFFFF"/>
          </w:rPr>
          <w:t xml:space="preserve">using </w:t>
        </w:r>
      </w:ins>
      <w:proofErr w:type="spellStart"/>
      <w:ins w:id="200" w:author="Alexander Piper (DEDJTR) [2]" w:date="2020-04-13T11:45:00Z">
        <w:r w:rsidR="00C42F46">
          <w:rPr>
            <w:rFonts w:cstheme="minorHAnsi"/>
            <w:color w:val="000000"/>
            <w:shd w:val="clear" w:color="auto" w:fill="FFFFFF"/>
          </w:rPr>
          <w:t>phylomatic</w:t>
        </w:r>
        <w:proofErr w:type="spellEnd"/>
        <w:r w:rsidR="00C42F46">
          <w:rPr>
            <w:rFonts w:cstheme="minorHAnsi"/>
            <w:color w:val="000000"/>
            <w:shd w:val="clear" w:color="auto" w:fill="FFFFFF"/>
          </w:rPr>
          <w:t xml:space="preserve"> (ref) as implemented in the </w:t>
        </w:r>
        <w:proofErr w:type="spellStart"/>
        <w:r w:rsidR="00C42F46">
          <w:rPr>
            <w:rFonts w:cstheme="minorHAnsi"/>
            <w:color w:val="000000"/>
            <w:shd w:val="clear" w:color="auto" w:fill="FFFFFF"/>
          </w:rPr>
          <w:t>brranchin</w:t>
        </w:r>
      </w:ins>
      <w:ins w:id="201" w:author="Alexander Piper (DEDJTR) [2]" w:date="2020-04-13T11:46:00Z">
        <w:r w:rsidR="00C42F46">
          <w:rPr>
            <w:rFonts w:cstheme="minorHAnsi"/>
            <w:color w:val="000000"/>
            <w:shd w:val="clear" w:color="auto" w:fill="FFFFFF"/>
          </w:rPr>
          <w:t>g</w:t>
        </w:r>
      </w:ins>
      <w:proofErr w:type="spellEnd"/>
      <w:ins w:id="202" w:author="Alexander Piper (DEDJTR) [2]" w:date="2020-04-13T11:45:00Z">
        <w:r w:rsidR="00C42F46">
          <w:rPr>
            <w:rFonts w:cstheme="minorHAnsi"/>
            <w:color w:val="000000"/>
            <w:shd w:val="clear" w:color="auto" w:fill="FFFFFF"/>
          </w:rPr>
          <w:t xml:space="preserve"> R package (ref)</w:t>
        </w:r>
      </w:ins>
      <w:ins w:id="203" w:author="Alexander Piper (DEDJTR) [2]" w:date="2020-04-13T11:46:00Z">
        <w:r w:rsidR="00C42F46">
          <w:rPr>
            <w:rFonts w:cstheme="minorHAnsi"/>
            <w:color w:val="000000"/>
            <w:shd w:val="clear" w:color="auto" w:fill="FFFFFF"/>
          </w:rPr>
          <w:t xml:space="preserve"> and pairwise distances generated from this as above</w:t>
        </w:r>
      </w:ins>
      <w:ins w:id="204" w:author="Alexander Piper (DEDJTR) [2]" w:date="2020-04-13T11:45:00Z">
        <w:r w:rsidR="00C42F46">
          <w:rPr>
            <w:rFonts w:cstheme="minorHAnsi"/>
            <w:color w:val="000000"/>
            <w:shd w:val="clear" w:color="auto" w:fill="FFFFFF"/>
          </w:rPr>
          <w:t>.</w:t>
        </w:r>
      </w:ins>
      <w:ins w:id="205" w:author="Alexander Piper (DEDJTR) [2]" w:date="2020-04-13T11:52:00Z">
        <w:r w:rsidR="00B9160A">
          <w:rPr>
            <w:rFonts w:cstheme="minorHAnsi"/>
            <w:color w:val="000000"/>
            <w:shd w:val="clear" w:color="auto" w:fill="FFFFFF"/>
          </w:rPr>
          <w:t xml:space="preserve"> </w:t>
        </w:r>
      </w:ins>
      <w:ins w:id="206" w:author="Alexander Piper (DEDJTR) [2]" w:date="2020-04-13T11:47:00Z">
        <w:r w:rsidR="00C42F46">
          <w:rPr>
            <w:rFonts w:ascii="Calibri" w:hAnsi="Calibri"/>
          </w:rPr>
          <w:t xml:space="preserve">To obtain a </w:t>
        </w:r>
      </w:ins>
      <w:moveTo w:id="207" w:author="Alexander Piper (DEDJTR) [2]" w:date="2020-04-13T11:34:00Z">
        <w:del w:id="208" w:author="Alexander Piper (DEDJTR) [2]" w:date="2020-04-13T11:39:00Z">
          <w:r w:rsidR="00C42469" w:rsidRPr="005218B8" w:rsidDel="00C42469">
            <w:rPr>
              <w:rFonts w:ascii="Calibri" w:hAnsi="Calibri"/>
            </w:rPr>
            <w:delText>.</w:delText>
          </w:r>
          <w:r w:rsidR="00C42469" w:rsidRPr="005218B8" w:rsidDel="00C42469">
            <w:rPr>
              <w:rFonts w:cstheme="minorHAnsi"/>
              <w:color w:val="000000"/>
              <w:shd w:val="clear" w:color="auto" w:fill="FFFFFF"/>
            </w:rPr>
            <w:delText xml:space="preserve"> </w:delText>
          </w:r>
        </w:del>
        <w:del w:id="209" w:author="Alexander Piper (DEDJTR) [2]" w:date="2020-04-13T11:47:00Z">
          <w:r w:rsidR="00C42469" w:rsidDel="00C42F46">
            <w:rPr>
              <w:rFonts w:cstheme="minorHAnsi"/>
              <w:color w:val="000000"/>
              <w:shd w:val="clear" w:color="auto" w:fill="FFFFFF"/>
            </w:rPr>
            <w:delText xml:space="preserve">The </w:delText>
          </w:r>
          <w:r w:rsidR="00C42469" w:rsidRPr="00F72A67" w:rsidDel="00C42F46">
            <w:rPr>
              <w:rFonts w:cstheme="minorHAnsi"/>
              <w:color w:val="000000"/>
              <w:shd w:val="clear" w:color="auto" w:fill="FFFFFF"/>
            </w:rPr>
            <w:delText xml:space="preserve">host plant evolutionary distance matrix </w:delText>
          </w:r>
          <w:r w:rsidR="00C42469" w:rsidDel="00C42F46">
            <w:rPr>
              <w:rFonts w:cstheme="minorHAnsi"/>
              <w:color w:val="000000"/>
              <w:shd w:val="clear" w:color="auto" w:fill="FFFFFF"/>
            </w:rPr>
            <w:delText xml:space="preserve">was generated </w:delText>
          </w:r>
          <w:r w:rsidR="00C42469" w:rsidRPr="00F72A67" w:rsidDel="00C42F46">
            <w:rPr>
              <w:rFonts w:cstheme="minorHAnsi"/>
              <w:color w:val="000000"/>
              <w:shd w:val="clear" w:color="auto" w:fill="FFFFFF"/>
            </w:rPr>
            <w:delText xml:space="preserve">using Phylocom V4.2 (Webb </w:delText>
          </w:r>
          <w:r w:rsidR="00C42469" w:rsidRPr="00F72A67" w:rsidDel="00C42F46">
            <w:rPr>
              <w:rFonts w:cstheme="minorHAnsi"/>
              <w:i/>
              <w:color w:val="000000"/>
              <w:shd w:val="clear" w:color="auto" w:fill="FFFFFF"/>
            </w:rPr>
            <w:delText>et al.</w:delText>
          </w:r>
          <w:r w:rsidR="00C42469" w:rsidRPr="00F72A67" w:rsidDel="00C42F46">
            <w:rPr>
              <w:rFonts w:cstheme="minorHAnsi"/>
              <w:color w:val="000000"/>
              <w:shd w:val="clear" w:color="auto" w:fill="FFFFFF"/>
            </w:rPr>
            <w:delText xml:space="preserve"> 2008). </w:delText>
          </w:r>
          <w:r w:rsidR="00C42469" w:rsidRPr="005218B8" w:rsidDel="00C42F46">
            <w:rPr>
              <w:rFonts w:ascii="Calibri" w:hAnsi="Calibri"/>
            </w:rPr>
            <w:delText>G</w:delText>
          </w:r>
        </w:del>
      </w:moveTo>
      <w:ins w:id="210" w:author="Alexander Piper (DEDJTR) [2]" w:date="2020-04-13T11:47:00Z">
        <w:r w:rsidR="00C42F46">
          <w:rPr>
            <w:rFonts w:ascii="Calibri" w:hAnsi="Calibri"/>
          </w:rPr>
          <w:t>g</w:t>
        </w:r>
      </w:ins>
      <w:moveTo w:id="211" w:author="Alexander Piper (DEDJTR) [2]" w:date="2020-04-13T11:34:00Z">
        <w:r w:rsidR="00C42469" w:rsidRPr="005218B8">
          <w:rPr>
            <w:rFonts w:ascii="Calibri" w:hAnsi="Calibri"/>
          </w:rPr>
          <w:t>eographic dista</w:t>
        </w:r>
        <w:r w:rsidR="00C42469">
          <w:rPr>
            <w:rFonts w:ascii="Calibri" w:hAnsi="Calibri"/>
          </w:rPr>
          <w:t>nce matri</w:t>
        </w:r>
        <w:del w:id="212" w:author="Alexander Piper (DEDJTR) [2]" w:date="2020-04-13T11:47:00Z">
          <w:r w:rsidR="00C42469" w:rsidDel="00C42F46">
            <w:rPr>
              <w:rFonts w:ascii="Calibri" w:hAnsi="Calibri"/>
            </w:rPr>
            <w:delText>ces</w:delText>
          </w:r>
        </w:del>
      </w:moveTo>
      <w:ins w:id="213" w:author="Alexander Piper (DEDJTR) [2]" w:date="2020-04-13T11:47:00Z">
        <w:r w:rsidR="00C42F46">
          <w:rPr>
            <w:rFonts w:ascii="Calibri" w:hAnsi="Calibri"/>
          </w:rPr>
          <w:t>x,</w:t>
        </w:r>
      </w:ins>
      <w:ins w:id="214" w:author="Alexander Piper (DEDJTR) [2]" w:date="2020-04-13T11:48:00Z">
        <w:r w:rsidR="00C42F46">
          <w:rPr>
            <w:rFonts w:ascii="Calibri" w:hAnsi="Calibri"/>
          </w:rPr>
          <w:t xml:space="preserve"> </w:t>
        </w:r>
        <w:proofErr w:type="spellStart"/>
        <w:r w:rsidR="00C42F46">
          <w:rPr>
            <w:rFonts w:ascii="Calibri" w:hAnsi="Calibri"/>
          </w:rPr>
          <w:t>pairiwise</w:t>
        </w:r>
      </w:ins>
      <w:proofErr w:type="spellEnd"/>
      <w:ins w:id="215" w:author="Alexander Piper (DEDJTR) [2]" w:date="2020-04-13T11:47:00Z">
        <w:r w:rsidR="00C42F46">
          <w:rPr>
            <w:rFonts w:ascii="Calibri" w:hAnsi="Calibri"/>
          </w:rPr>
          <w:t xml:space="preserve"> </w:t>
        </w:r>
      </w:ins>
      <w:moveTo w:id="216" w:author="Alexander Piper (DEDJTR) [2]" w:date="2020-04-13T11:34:00Z">
        <w:del w:id="217" w:author="Alexander Piper (DEDJTR) [2]" w:date="2020-04-13T11:47:00Z">
          <w:r w:rsidR="00C42469" w:rsidDel="00C42F46">
            <w:rPr>
              <w:rFonts w:ascii="Calibri" w:hAnsi="Calibri"/>
            </w:rPr>
            <w:delText xml:space="preserve"> were represented as </w:delText>
          </w:r>
        </w:del>
        <w:r w:rsidR="00C42469">
          <w:rPr>
            <w:rFonts w:ascii="Calibri" w:hAnsi="Calibri"/>
          </w:rPr>
          <w:t>Great Circle distance</w:t>
        </w:r>
      </w:moveTo>
      <w:ins w:id="218" w:author="Alexander Piper (DEDJTR) [2]" w:date="2020-04-13T11:48:00Z">
        <w:r w:rsidR="00C42F46">
          <w:rPr>
            <w:rFonts w:ascii="Calibri" w:hAnsi="Calibri"/>
          </w:rPr>
          <w:t>s</w:t>
        </w:r>
      </w:ins>
      <w:ins w:id="219" w:author="Alexander Piper (DEDJTR) [2]" w:date="2020-04-13T11:47:00Z">
        <w:r w:rsidR="00C42F46">
          <w:rPr>
            <w:rFonts w:ascii="Calibri" w:hAnsi="Calibri"/>
          </w:rPr>
          <w:t xml:space="preserve"> (ref) w</w:t>
        </w:r>
      </w:ins>
      <w:ins w:id="220" w:author="Alexander Piper (DEDJTR) [2]" w:date="2020-04-13T11:48:00Z">
        <w:r w:rsidR="00C42F46">
          <w:rPr>
            <w:rFonts w:ascii="Calibri" w:hAnsi="Calibri"/>
          </w:rPr>
          <w:t>ere</w:t>
        </w:r>
      </w:ins>
      <w:ins w:id="221" w:author="Alexander Piper (DEDJTR) [2]" w:date="2020-04-13T11:47:00Z">
        <w:r w:rsidR="00C42F46">
          <w:rPr>
            <w:rFonts w:ascii="Calibri" w:hAnsi="Calibri"/>
          </w:rPr>
          <w:t xml:space="preserve"> calculated  </w:t>
        </w:r>
      </w:ins>
      <w:moveTo w:id="222" w:author="Alexander Piper (DEDJTR) [2]" w:date="2020-04-13T11:34:00Z">
        <w:r w:rsidR="00C42469">
          <w:rPr>
            <w:rFonts w:ascii="Calibri" w:hAnsi="Calibri"/>
          </w:rPr>
          <w:t xml:space="preserve"> between latitude and longitude coordinates from collection locations</w:t>
        </w:r>
      </w:moveTo>
      <w:ins w:id="223" w:author="Alexander Piper (DEDJTR) [2]" w:date="2020-04-13T11:48:00Z">
        <w:r w:rsidR="00C42F46">
          <w:rPr>
            <w:rFonts w:ascii="Calibri" w:hAnsi="Calibri"/>
          </w:rPr>
          <w:t xml:space="preserve"> for each specimen used in the study</w:t>
        </w:r>
      </w:ins>
      <w:moveTo w:id="224" w:author="Alexander Piper (DEDJTR) [2]" w:date="2020-04-13T11:34:00Z">
        <w:r w:rsidR="00C42469" w:rsidRPr="00B77D32">
          <w:rPr>
            <w:rFonts w:cstheme="minorHAnsi"/>
            <w:color w:val="000000"/>
            <w:shd w:val="clear" w:color="auto" w:fill="FFFFFF"/>
          </w:rPr>
          <w:t>.</w:t>
        </w:r>
        <w:r w:rsidR="00C42469">
          <w:rPr>
            <w:rFonts w:cstheme="minorHAnsi"/>
            <w:color w:val="000000"/>
            <w:shd w:val="clear" w:color="auto" w:fill="FFFFFF"/>
          </w:rPr>
          <w:t xml:space="preserve"> </w:t>
        </w:r>
        <w:del w:id="225" w:author="Alexander Piper (DEDJTR) [2]" w:date="2020-04-13T11:52:00Z">
          <w:r w:rsidR="00C42469" w:rsidDel="00B9160A">
            <w:rPr>
              <w:rFonts w:cstheme="minorHAnsi"/>
              <w:color w:val="000000"/>
              <w:shd w:val="clear" w:color="auto" w:fill="FFFFFF"/>
            </w:rPr>
            <w:delText>For</w:delText>
          </w:r>
          <w:r w:rsidR="00C42469" w:rsidRPr="00192065" w:rsidDel="00B9160A">
            <w:rPr>
              <w:rFonts w:cstheme="minorHAnsi"/>
              <w:color w:val="000000"/>
              <w:shd w:val="clear" w:color="auto" w:fill="FFFFFF"/>
            </w:rPr>
            <w:delText xml:space="preserve"> each </w:delText>
          </w:r>
          <w:r w:rsidR="00C42469" w:rsidDel="00B9160A">
            <w:rPr>
              <w:rFonts w:cstheme="minorHAnsi"/>
              <w:color w:val="000000"/>
              <w:shd w:val="clear" w:color="auto" w:fill="FFFFFF"/>
            </w:rPr>
            <w:delText xml:space="preserve">test with </w:delText>
          </w:r>
          <w:r w:rsidR="00C42469" w:rsidRPr="00192065" w:rsidDel="00B9160A">
            <w:rPr>
              <w:rFonts w:cstheme="minorHAnsi"/>
              <w:color w:val="000000"/>
              <w:shd w:val="clear" w:color="auto" w:fill="FFFFFF"/>
            </w:rPr>
            <w:delText>host or environmental factor, the distance matrix was filtered to just those samples for which metadata were available</w:delText>
          </w:r>
          <w:r w:rsidR="00C42469" w:rsidDel="00B9160A">
            <w:rPr>
              <w:rFonts w:cstheme="minorHAnsi"/>
              <w:color w:val="000000"/>
              <w:shd w:val="clear" w:color="auto" w:fill="FFFFFF"/>
            </w:rPr>
            <w:delText>.</w:delText>
          </w:r>
        </w:del>
      </w:moveTo>
    </w:p>
    <w:moveToRangeEnd w:id="162"/>
    <w:p w14:paraId="38B706E5" w14:textId="33B7A8AA" w:rsidR="00B9160A" w:rsidRDefault="00C46C42" w:rsidP="00EC6F6E">
      <w:pPr>
        <w:spacing w:after="240" w:line="360" w:lineRule="auto"/>
        <w:rPr>
          <w:ins w:id="226" w:author="Alexander Piper (DEDJTR) [2]" w:date="2020-04-13T11:58:00Z"/>
          <w:rFonts w:cstheme="minorHAnsi"/>
          <w:color w:val="000000"/>
          <w:shd w:val="clear" w:color="auto" w:fill="FFFFFF"/>
        </w:rPr>
      </w:pPr>
      <w:ins w:id="227" w:author="Alexander Piper (DEDJTR)" w:date="2020-03-20T15:19:00Z">
        <w:del w:id="228" w:author="Alexander Piper (DEDJTR) [2]" w:date="2020-04-13T11:53:00Z">
          <w:r w:rsidDel="00B9160A">
            <w:rPr>
              <w:rFonts w:cstheme="minorHAnsi"/>
              <w:color w:val="000000"/>
              <w:shd w:val="clear" w:color="auto" w:fill="FFFFFF"/>
            </w:rPr>
            <w:delText xml:space="preserve">pared to </w:delText>
          </w:r>
        </w:del>
      </w:ins>
      <w:ins w:id="229" w:author="Alexander Piper (DEDJTR) [2]" w:date="2020-04-13T11:37:00Z">
        <w:r w:rsidR="00C42469">
          <w:rPr>
            <w:rFonts w:cstheme="minorHAnsi"/>
            <w:color w:val="000000"/>
            <w:shd w:val="clear" w:color="auto" w:fill="FFFFFF"/>
          </w:rPr>
          <w:t xml:space="preserve"> </w:t>
        </w:r>
      </w:ins>
      <w:ins w:id="230" w:author="Alexander Piper (DEDJTR)" w:date="2020-03-20T15:19:00Z">
        <w:del w:id="231" w:author="Alexander Piper (DEDJTR) [2]" w:date="2020-04-13T11:35:00Z">
          <w:r w:rsidDel="00C42469">
            <w:rPr>
              <w:rFonts w:cstheme="minorHAnsi"/>
              <w:color w:val="000000"/>
              <w:shd w:val="clear" w:color="auto" w:fill="FFFFFF"/>
            </w:rPr>
            <w:delText xml:space="preserve">psyllid phylogeny, </w:delText>
          </w:r>
          <w:r w:rsidRPr="00B77D32" w:rsidDel="00C42469">
            <w:rPr>
              <w:rFonts w:cstheme="minorHAnsi"/>
              <w:color w:val="000000"/>
              <w:shd w:val="clear" w:color="auto" w:fill="FFFFFF"/>
            </w:rPr>
            <w:delText>plant genetic distance and geographic distance</w:delText>
          </w:r>
        </w:del>
      </w:ins>
      <w:ins w:id="232" w:author="Alexander Piper (DEDJTR) [2]" w:date="2020-04-12T21:02:00Z">
        <w:r w:rsidR="00EC6F6E">
          <w:rPr>
            <w:rFonts w:cstheme="minorHAnsi"/>
            <w:color w:val="000000"/>
            <w:shd w:val="clear" w:color="auto" w:fill="FFFFFF"/>
          </w:rPr>
          <w:t>Mantel tests (Mantel 1967)</w:t>
        </w:r>
      </w:ins>
      <w:ins w:id="233" w:author="Alexander Piper (DEDJTR) [2]" w:date="2020-04-13T11:53:00Z">
        <w:r w:rsidR="00B9160A">
          <w:rPr>
            <w:rFonts w:cstheme="minorHAnsi"/>
            <w:color w:val="000000"/>
            <w:shd w:val="clear" w:color="auto" w:fill="FFFFFF"/>
          </w:rPr>
          <w:t xml:space="preserve"> of </w:t>
        </w:r>
        <w:proofErr w:type="spellStart"/>
        <w:r w:rsidR="00B9160A">
          <w:rPr>
            <w:rFonts w:cstheme="minorHAnsi"/>
            <w:color w:val="000000"/>
            <w:shd w:val="clear" w:color="auto" w:fill="FFFFFF"/>
          </w:rPr>
          <w:t>P</w:t>
        </w:r>
      </w:ins>
      <w:ins w:id="234" w:author="Alexander Piper (DEDJTR) [2]" w:date="2020-04-13T11:37:00Z">
        <w:r w:rsidR="00C42469">
          <w:rPr>
            <w:rFonts w:cstheme="minorHAnsi"/>
            <w:color w:val="000000"/>
            <w:shd w:val="clear" w:color="auto" w:fill="FFFFFF"/>
          </w:rPr>
          <w:t>earsons</w:t>
        </w:r>
        <w:proofErr w:type="spellEnd"/>
        <w:r w:rsidR="00C42469">
          <w:rPr>
            <w:rFonts w:cstheme="minorHAnsi"/>
            <w:color w:val="000000"/>
            <w:shd w:val="clear" w:color="auto" w:fill="FFFFFF"/>
          </w:rPr>
          <w:t xml:space="preserve"> correlation between microbiota and individual matrix</w:t>
        </w:r>
      </w:ins>
      <w:ins w:id="235" w:author="Alexander Piper (DEDJTR) [2]" w:date="2020-04-13T11:53:00Z">
        <w:r w:rsidR="00B9160A">
          <w:rPr>
            <w:rFonts w:cstheme="minorHAnsi"/>
            <w:color w:val="000000"/>
            <w:shd w:val="clear" w:color="auto" w:fill="FFFFFF"/>
          </w:rPr>
          <w:t xml:space="preserve"> as well as</w:t>
        </w:r>
      </w:ins>
      <w:ins w:id="236" w:author="Alexander Piper (DEDJTR) [2]" w:date="2020-04-13T11:37:00Z">
        <w:r w:rsidR="00C42469">
          <w:rPr>
            <w:rFonts w:cstheme="minorHAnsi"/>
            <w:color w:val="000000"/>
            <w:shd w:val="clear" w:color="auto" w:fill="FFFFFF"/>
          </w:rPr>
          <w:t xml:space="preserve"> </w:t>
        </w:r>
      </w:ins>
      <w:ins w:id="237" w:author="Alexander Piper (DEDJTR) [2]" w:date="2020-04-12T21:02:00Z">
        <w:r w:rsidR="00EC6F6E">
          <w:rPr>
            <w:rFonts w:cstheme="minorHAnsi"/>
            <w:color w:val="000000"/>
            <w:shd w:val="clear" w:color="auto" w:fill="FFFFFF"/>
          </w:rPr>
          <w:t xml:space="preserve">Partial </w:t>
        </w:r>
      </w:ins>
      <w:ins w:id="238" w:author="Alexander Piper (DEDJTR) [2]" w:date="2020-04-13T11:53:00Z">
        <w:r w:rsidR="00B9160A">
          <w:rPr>
            <w:rFonts w:cstheme="minorHAnsi"/>
            <w:color w:val="000000"/>
            <w:shd w:val="clear" w:color="auto" w:fill="FFFFFF"/>
          </w:rPr>
          <w:t>M</w:t>
        </w:r>
      </w:ins>
      <w:ins w:id="239" w:author="Alexander Piper (DEDJTR) [2]" w:date="2020-04-12T21:02:00Z">
        <w:r w:rsidR="00EC6F6E">
          <w:rPr>
            <w:rFonts w:cstheme="minorHAnsi"/>
            <w:color w:val="000000"/>
            <w:shd w:val="clear" w:color="auto" w:fill="FFFFFF"/>
          </w:rPr>
          <w:t>ante</w:t>
        </w:r>
      </w:ins>
      <w:ins w:id="240" w:author="Alexander Piper (DEDJTR)" w:date="2020-03-20T15:19:00Z">
        <w:del w:id="241" w:author="Alexander Piper (DEDJTR) [2]" w:date="2020-04-12T21:01:00Z">
          <w:r w:rsidDel="00EC6F6E">
            <w:rPr>
              <w:rFonts w:cstheme="minorHAnsi"/>
              <w:color w:val="000000"/>
              <w:shd w:val="clear" w:color="auto" w:fill="FFFFFF"/>
            </w:rPr>
            <w:delText xml:space="preserve"> wer</w:delText>
          </w:r>
        </w:del>
      </w:ins>
      <w:ins w:id="242" w:author="Alexander Piper (DEDJTR) [2]" w:date="2020-04-12T21:02:00Z">
        <w:r w:rsidR="00EC6F6E">
          <w:rPr>
            <w:rFonts w:cstheme="minorHAnsi"/>
            <w:color w:val="000000"/>
            <w:shd w:val="clear" w:color="auto" w:fill="FFFFFF"/>
          </w:rPr>
          <w:t>l tests</w:t>
        </w:r>
      </w:ins>
      <w:ins w:id="243" w:author="Alexander Piper (DEDJTR) [2]" w:date="2020-04-13T11:37:00Z">
        <w:r w:rsidR="00C42469">
          <w:rPr>
            <w:rFonts w:cstheme="minorHAnsi"/>
            <w:color w:val="000000"/>
            <w:shd w:val="clear" w:color="auto" w:fill="FFFFFF"/>
          </w:rPr>
          <w:t xml:space="preserve"> (</w:t>
        </w:r>
        <w:proofErr w:type="spellStart"/>
        <w:r w:rsidR="00C42469">
          <w:rPr>
            <w:rFonts w:cstheme="minorHAnsi"/>
            <w:color w:val="000000"/>
            <w:shd w:val="clear" w:color="auto" w:fill="FFFFFF"/>
          </w:rPr>
          <w:t>Pearsons</w:t>
        </w:r>
        <w:proofErr w:type="spellEnd"/>
        <w:r w:rsidR="00C42469">
          <w:rPr>
            <w:rFonts w:cstheme="minorHAnsi"/>
            <w:color w:val="000000"/>
            <w:shd w:val="clear" w:color="auto" w:fill="FFFFFF"/>
          </w:rPr>
          <w:t xml:space="preserve"> correlation between microb</w:t>
        </w:r>
      </w:ins>
      <w:ins w:id="244" w:author="Alexander Piper (DEDJTR) [2]" w:date="2020-04-13T11:38:00Z">
        <w:r w:rsidR="00C42469">
          <w:rPr>
            <w:rFonts w:cstheme="minorHAnsi"/>
            <w:color w:val="000000"/>
            <w:shd w:val="clear" w:color="auto" w:fill="FFFFFF"/>
          </w:rPr>
          <w:t>iota and individual matrix, while controlling for other matrices)</w:t>
        </w:r>
      </w:ins>
      <w:ins w:id="245" w:author="Alexander Piper (DEDJTR) [2]" w:date="2020-04-12T21:02:00Z">
        <w:r w:rsidR="00EC6F6E">
          <w:rPr>
            <w:rFonts w:cstheme="minorHAnsi"/>
            <w:color w:val="000000"/>
            <w:shd w:val="clear" w:color="auto" w:fill="FFFFFF"/>
          </w:rPr>
          <w:t xml:space="preserve"> were</w:t>
        </w:r>
      </w:ins>
      <w:ins w:id="246" w:author="Alexander Piper (DEDJTR) [2]" w:date="2020-04-13T11:53:00Z">
        <w:r w:rsidR="00B9160A">
          <w:rPr>
            <w:rFonts w:cstheme="minorHAnsi"/>
            <w:color w:val="000000"/>
            <w:shd w:val="clear" w:color="auto" w:fill="FFFFFF"/>
          </w:rPr>
          <w:t xml:space="preserve"> </w:t>
        </w:r>
      </w:ins>
      <w:ins w:id="247" w:author="Alexander Piper (DEDJTR)" w:date="2020-03-20T15:19:00Z">
        <w:del w:id="248" w:author="Alexander Piper (DEDJTR) [2]" w:date="2020-04-12T21:01:00Z">
          <w:r w:rsidDel="00EC6F6E">
            <w:rPr>
              <w:rFonts w:cstheme="minorHAnsi"/>
              <w:color w:val="000000"/>
              <w:shd w:val="clear" w:color="auto" w:fill="FFFFFF"/>
            </w:rPr>
            <w:delText>e using</w:delText>
          </w:r>
        </w:del>
        <w:del w:id="249" w:author="Alexander Piper (DEDJTR) [2]" w:date="2020-04-12T20:59:00Z">
          <w:r w:rsidDel="00EC6F6E">
            <w:rPr>
              <w:rFonts w:cstheme="minorHAnsi"/>
              <w:color w:val="000000"/>
              <w:shd w:val="clear" w:color="auto" w:fill="FFFFFF"/>
            </w:rPr>
            <w:delText xml:space="preserve"> </w:delText>
          </w:r>
        </w:del>
        <w:del w:id="250" w:author="Alexander Piper (DEDJTR) [2]" w:date="2020-04-12T21:02:00Z">
          <w:r w:rsidDel="00EC6F6E">
            <w:rPr>
              <w:rFonts w:cstheme="minorHAnsi"/>
              <w:color w:val="000000"/>
              <w:shd w:val="clear" w:color="auto" w:fill="FFFFFF"/>
            </w:rPr>
            <w:delText xml:space="preserve">Mantel (Mantel 1967) </w:delText>
          </w:r>
        </w:del>
        <w:del w:id="251" w:author="Alexander Piper (DEDJTR) [2]" w:date="2020-04-12T20:59:00Z">
          <w:r w:rsidDel="00EC6F6E">
            <w:rPr>
              <w:rFonts w:cstheme="minorHAnsi"/>
              <w:color w:val="000000"/>
              <w:shd w:val="clear" w:color="auto" w:fill="FFFFFF"/>
            </w:rPr>
            <w:delText>and procrustean superimposition tests</w:delText>
          </w:r>
        </w:del>
        <w:del w:id="252" w:author="Alexander Piper (DEDJTR) [2]" w:date="2020-04-12T21:02:00Z">
          <w:r w:rsidDel="00EC6F6E">
            <w:rPr>
              <w:rFonts w:cstheme="minorHAnsi"/>
              <w:color w:val="000000"/>
              <w:shd w:val="clear" w:color="auto" w:fill="FFFFFF"/>
            </w:rPr>
            <w:delText xml:space="preserve">. </w:delText>
          </w:r>
        </w:del>
        <w:del w:id="253" w:author="Alexander Piper (DEDJTR) [2]" w:date="2020-04-12T20:59:00Z">
          <w:r w:rsidDel="00EC6F6E">
            <w:rPr>
              <w:rFonts w:cstheme="minorHAnsi"/>
              <w:color w:val="000000"/>
              <w:shd w:val="clear" w:color="auto" w:fill="FFFFFF"/>
            </w:rPr>
            <w:delText xml:space="preserve">Partial Mantel </w:delText>
          </w:r>
        </w:del>
        <w:del w:id="254" w:author="Alexander Piper (DEDJTR) [2]" w:date="2020-04-12T21:02:00Z">
          <w:r w:rsidDel="00EC6F6E">
            <w:rPr>
              <w:rFonts w:cstheme="minorHAnsi"/>
              <w:color w:val="000000"/>
              <w:shd w:val="clear" w:color="auto" w:fill="FFFFFF"/>
            </w:rPr>
            <w:delText xml:space="preserve">tests were </w:delText>
          </w:r>
        </w:del>
        <w:del w:id="255" w:author="Alexander Piper (DEDJTR) [2]" w:date="2020-04-13T11:53:00Z">
          <w:r w:rsidDel="00B9160A">
            <w:rPr>
              <w:rFonts w:cstheme="minorHAnsi"/>
              <w:color w:val="000000"/>
              <w:shd w:val="clear" w:color="auto" w:fill="FFFFFF"/>
            </w:rPr>
            <w:delText xml:space="preserve">further </w:delText>
          </w:r>
        </w:del>
        <w:r>
          <w:rPr>
            <w:rFonts w:cstheme="minorHAnsi"/>
            <w:color w:val="000000"/>
            <w:shd w:val="clear" w:color="auto" w:fill="FFFFFF"/>
          </w:rPr>
          <w:t>used to measure the correlation between</w:t>
        </w:r>
      </w:ins>
      <w:ins w:id="256" w:author="Alexander Piper (DEDJTR) [2]" w:date="2020-04-13T11:30:00Z">
        <w:r w:rsidR="00C42469">
          <w:rPr>
            <w:rFonts w:cstheme="minorHAnsi"/>
            <w:color w:val="000000"/>
            <w:shd w:val="clear" w:color="auto" w:fill="FFFFFF"/>
          </w:rPr>
          <w:t xml:space="preserve"> microbial beta diversities and </w:t>
        </w:r>
      </w:ins>
      <w:ins w:id="257" w:author="Alexander Piper (DEDJTR) [2]" w:date="2020-04-13T11:53:00Z">
        <w:r w:rsidR="00B9160A">
          <w:rPr>
            <w:rFonts w:cstheme="minorHAnsi"/>
            <w:color w:val="000000"/>
            <w:shd w:val="clear" w:color="auto" w:fill="FFFFFF"/>
          </w:rPr>
          <w:t>e</w:t>
        </w:r>
      </w:ins>
      <w:ins w:id="258" w:author="Alexander Piper (DEDJTR) [2]" w:date="2020-04-13T11:54:00Z">
        <w:r w:rsidR="00B9160A">
          <w:rPr>
            <w:rFonts w:cstheme="minorHAnsi"/>
            <w:color w:val="000000"/>
            <w:shd w:val="clear" w:color="auto" w:fill="FFFFFF"/>
          </w:rPr>
          <w:t>ach distance matrix</w:t>
        </w:r>
      </w:ins>
      <w:ins w:id="259" w:author="Alexander Piper (DEDJTR)" w:date="2020-03-20T15:19:00Z">
        <w:del w:id="260" w:author="Alexander Piper (DEDJTR) [2]" w:date="2020-04-13T11:30:00Z">
          <w:r w:rsidDel="00C42469">
            <w:rPr>
              <w:rFonts w:cstheme="minorHAnsi"/>
              <w:color w:val="000000"/>
              <w:shd w:val="clear" w:color="auto" w:fill="FFFFFF"/>
            </w:rPr>
            <w:delText xml:space="preserve"> matrices while</w:delText>
          </w:r>
        </w:del>
        <w:del w:id="261" w:author="Alexander Piper (DEDJTR) [2]" w:date="2020-04-13T11:53:00Z">
          <w:r w:rsidDel="00B9160A">
            <w:rPr>
              <w:rFonts w:cstheme="minorHAnsi"/>
              <w:color w:val="000000"/>
              <w:shd w:val="clear" w:color="auto" w:fill="FFFFFF"/>
            </w:rPr>
            <w:delText xml:space="preserve"> controlling for </w:delText>
          </w:r>
        </w:del>
        <w:del w:id="262" w:author="Alexander Piper (DEDJTR) [2]" w:date="2020-04-13T11:30:00Z">
          <w:r w:rsidDel="00C42469">
            <w:rPr>
              <w:rFonts w:cstheme="minorHAnsi"/>
              <w:color w:val="000000"/>
              <w:shd w:val="clear" w:color="auto" w:fill="FFFFFF"/>
            </w:rPr>
            <w:delText>a third</w:delText>
          </w:r>
        </w:del>
        <w:r>
          <w:rPr>
            <w:rFonts w:cstheme="minorHAnsi"/>
            <w:color w:val="000000"/>
            <w:shd w:val="clear" w:color="auto" w:fill="FFFFFF"/>
          </w:rPr>
          <w:t>.</w:t>
        </w:r>
      </w:ins>
      <w:ins w:id="263" w:author="Alexander Piper (DEDJTR) [2]" w:date="2020-04-13T11:59:00Z">
        <w:r w:rsidR="00B9160A">
          <w:rPr>
            <w:rFonts w:cstheme="minorHAnsi"/>
            <w:color w:val="000000"/>
            <w:shd w:val="clear" w:color="auto" w:fill="FFFFFF"/>
          </w:rPr>
          <w:t xml:space="preserve"> Significance of Mantel and </w:t>
        </w:r>
      </w:ins>
      <w:ins w:id="264" w:author="Alexander Piper (DEDJTR) [2]" w:date="2020-04-13T12:00:00Z">
        <w:r w:rsidR="00B9160A">
          <w:rPr>
            <w:rFonts w:cstheme="minorHAnsi"/>
            <w:color w:val="000000"/>
            <w:shd w:val="clear" w:color="auto" w:fill="FFFFFF"/>
          </w:rPr>
          <w:t xml:space="preserve">partial Mantel tests was assessed against 999 </w:t>
        </w:r>
        <w:r w:rsidR="00B9160A" w:rsidRPr="00B9160A">
          <w:rPr>
            <w:rFonts w:cstheme="minorHAnsi"/>
            <w:color w:val="000000"/>
            <w:shd w:val="clear" w:color="auto" w:fill="FFFFFF"/>
          </w:rPr>
          <w:t xml:space="preserve">permutations of </w:t>
        </w:r>
      </w:ins>
      <w:ins w:id="265" w:author="Alexander Piper (DEDJTR) [2]" w:date="2020-04-13T12:01:00Z">
        <w:r w:rsidR="00636B39">
          <w:rPr>
            <w:rFonts w:cstheme="minorHAnsi"/>
            <w:color w:val="000000"/>
            <w:shd w:val="clear" w:color="auto" w:fill="FFFFFF"/>
          </w:rPr>
          <w:t xml:space="preserve">the </w:t>
        </w:r>
      </w:ins>
      <w:ins w:id="266" w:author="Alexander Piper (DEDJTR) [2]" w:date="2020-04-13T12:00:00Z">
        <w:r w:rsidR="00B9160A" w:rsidRPr="00B9160A">
          <w:rPr>
            <w:rFonts w:cstheme="minorHAnsi"/>
            <w:color w:val="000000"/>
            <w:shd w:val="clear" w:color="auto" w:fill="FFFFFF"/>
          </w:rPr>
          <w:t xml:space="preserve">rows and columns of </w:t>
        </w:r>
        <w:r w:rsidR="00B9160A">
          <w:rPr>
            <w:rFonts w:cstheme="minorHAnsi"/>
            <w:color w:val="000000"/>
            <w:shd w:val="clear" w:color="auto" w:fill="FFFFFF"/>
          </w:rPr>
          <w:t xml:space="preserve">each </w:t>
        </w:r>
        <w:r w:rsidR="00B9160A" w:rsidRPr="00B9160A">
          <w:rPr>
            <w:rFonts w:cstheme="minorHAnsi"/>
            <w:color w:val="000000"/>
            <w:shd w:val="clear" w:color="auto" w:fill="FFFFFF"/>
          </w:rPr>
          <w:t>dissimilarity matrix</w:t>
        </w:r>
        <w:r w:rsidR="00B9160A">
          <w:rPr>
            <w:rFonts w:cstheme="minorHAnsi"/>
            <w:color w:val="000000"/>
            <w:shd w:val="clear" w:color="auto" w:fill="FFFFFF"/>
          </w:rPr>
          <w:t xml:space="preserve">. </w:t>
        </w:r>
      </w:ins>
      <w:ins w:id="267" w:author="Alexander Piper (DEDJTR)" w:date="2020-03-20T15:19:00Z">
        <w:r>
          <w:rPr>
            <w:rFonts w:cstheme="minorHAnsi"/>
            <w:color w:val="000000"/>
            <w:shd w:val="clear" w:color="auto" w:fill="FFFFFF"/>
          </w:rPr>
          <w:t xml:space="preserve"> </w:t>
        </w:r>
      </w:ins>
      <w:moveFromRangeStart w:id="268" w:author="Alexander Piper (DEDJTR) [2]" w:date="2020-04-13T11:34:00Z" w:name="move37617675"/>
      <w:moveFrom w:id="269" w:author="Alexander Piper (DEDJTR) [2]" w:date="2020-04-13T11:34:00Z">
        <w:ins w:id="270" w:author="Alexander Piper (DEDJTR)" w:date="2020-03-20T15:19:00Z">
          <w:r w:rsidDel="00EC6F6E">
            <w:rPr>
              <w:rFonts w:cstheme="minorHAnsi"/>
              <w:color w:val="000000"/>
              <w:shd w:val="clear" w:color="auto" w:fill="FFFFFF"/>
            </w:rPr>
            <w:t xml:space="preserve">To assemble distance matrices for host plant phylogeny, </w:t>
          </w:r>
          <w:r w:rsidRPr="00A94C72" w:rsidDel="00EC6F6E">
            <w:rPr>
              <w:rFonts w:ascii="Calibri" w:hAnsi="Calibri" w:cs="Times New Roman"/>
              <w:szCs w:val="24"/>
              <w:lang w:eastAsia="en-AU"/>
            </w:rPr>
            <w:t xml:space="preserve">Information on the phylogenetic relationships of the New Zealand plants </w:t>
          </w:r>
          <w:r w:rsidDel="00EC6F6E">
            <w:rPr>
              <w:rFonts w:ascii="Calibri" w:hAnsi="Calibri" w:cs="Times New Roman"/>
              <w:szCs w:val="24"/>
              <w:lang w:eastAsia="en-AU"/>
            </w:rPr>
            <w:t>was</w:t>
          </w:r>
          <w:r w:rsidRPr="00A94C72" w:rsidDel="00EC6F6E">
            <w:rPr>
              <w:rFonts w:ascii="Calibri" w:hAnsi="Calibri" w:cs="Times New Roman"/>
              <w:szCs w:val="24"/>
              <w:lang w:eastAsia="en-AU"/>
            </w:rPr>
            <w:t xml:space="preserve"> obtained from the Landcare Research database, Phylogeny of New Zealand Plants (</w:t>
          </w:r>
          <w:r w:rsidDel="00EC6F6E">
            <w:fldChar w:fldCharType="begin"/>
          </w:r>
          <w:r w:rsidDel="00EC6F6E">
            <w:instrText xml:space="preserve"> HYPERLINK "http://plantphylogeny.landcareresearch.co.nz/WebForms/Home.aspx" </w:instrText>
          </w:r>
          <w:r w:rsidDel="00EC6F6E">
            <w:fldChar w:fldCharType="separate"/>
          </w:r>
          <w:r w:rsidRPr="005218B8" w:rsidDel="00EC6F6E">
            <w:rPr>
              <w:rFonts w:ascii="Calibri" w:hAnsi="Calibri" w:cs="Times New Roman"/>
              <w:color w:val="0000FF"/>
              <w:szCs w:val="24"/>
              <w:u w:val="single"/>
              <w:lang w:eastAsia="en-AU"/>
            </w:rPr>
            <w:t>http://plantphylogeny.landcareresearch.co.nz/WebForms/Home.aspx</w:t>
          </w:r>
          <w:r w:rsidDel="00EC6F6E">
            <w:rPr>
              <w:rFonts w:ascii="Calibri" w:hAnsi="Calibri" w:cs="Times New Roman"/>
              <w:color w:val="0000FF"/>
              <w:szCs w:val="24"/>
              <w:u w:val="single"/>
              <w:lang w:eastAsia="en-AU"/>
            </w:rPr>
            <w:fldChar w:fldCharType="end"/>
          </w:r>
          <w:r w:rsidRPr="005218B8" w:rsidDel="00EC6F6E">
            <w:rPr>
              <w:rFonts w:ascii="Calibri" w:hAnsi="Calibri" w:cs="Times New Roman"/>
              <w:szCs w:val="24"/>
              <w:lang w:eastAsia="en-AU"/>
            </w:rPr>
            <w:t>) (</w:t>
          </w:r>
          <w:r w:rsidRPr="005218B8" w:rsidDel="00EC6F6E">
            <w:rPr>
              <w:rFonts w:ascii="Calibri" w:hAnsi="Calibri" w:cs="Times New Roman"/>
              <w:noProof/>
              <w:szCs w:val="24"/>
              <w:lang w:eastAsia="en-AU"/>
            </w:rPr>
            <w:t xml:space="preserve">Wagstaff </w:t>
          </w:r>
          <w:r w:rsidRPr="005218B8" w:rsidDel="00EC6F6E">
            <w:rPr>
              <w:rFonts w:ascii="Calibri" w:hAnsi="Calibri" w:cs="Times New Roman"/>
              <w:i/>
              <w:noProof/>
              <w:szCs w:val="24"/>
              <w:lang w:eastAsia="en-AU"/>
            </w:rPr>
            <w:t>et al.</w:t>
          </w:r>
          <w:r w:rsidRPr="005218B8" w:rsidDel="00EC6F6E">
            <w:rPr>
              <w:rFonts w:ascii="Calibri" w:hAnsi="Calibri" w:cs="Times New Roman"/>
              <w:noProof/>
              <w:szCs w:val="24"/>
              <w:lang w:eastAsia="en-AU"/>
            </w:rPr>
            <w:t xml:space="preserve"> 2004)</w:t>
          </w:r>
          <w:r w:rsidRPr="005218B8" w:rsidDel="00EC6F6E">
            <w:rPr>
              <w:rFonts w:ascii="Calibri" w:hAnsi="Calibri" w:cs="Times New Roman"/>
              <w:szCs w:val="24"/>
              <w:lang w:eastAsia="en-AU"/>
            </w:rPr>
            <w:t>.</w:t>
          </w:r>
          <w:r w:rsidRPr="00A94C72" w:rsidDel="00EC6F6E">
            <w:rPr>
              <w:rFonts w:ascii="Calibri" w:hAnsi="Calibri" w:cs="Times New Roman"/>
              <w:szCs w:val="24"/>
              <w:lang w:eastAsia="en-AU"/>
            </w:rPr>
            <w:t xml:space="preserve"> </w:t>
          </w:r>
          <w:r w:rsidDel="00EC6F6E">
            <w:rPr>
              <w:rFonts w:ascii="Calibri" w:eastAsia="Times New Roman" w:hAnsi="Calibri" w:cs="Times New Roman"/>
              <w:szCs w:val="24"/>
              <w:lang w:eastAsia="en-AU"/>
            </w:rPr>
            <w:t>Psyllid</w:t>
          </w:r>
          <w:r w:rsidRPr="00A94C72" w:rsidDel="00EC6F6E">
            <w:rPr>
              <w:rFonts w:ascii="Calibri" w:eastAsia="Times New Roman" w:hAnsi="Calibri" w:cs="Times New Roman"/>
              <w:szCs w:val="24"/>
              <w:lang w:eastAsia="en-AU"/>
            </w:rPr>
            <w:t xml:space="preserve"> host plant </w:t>
          </w:r>
          <w:r w:rsidDel="00EC6F6E">
            <w:rPr>
              <w:rFonts w:ascii="Calibri" w:eastAsia="Times New Roman" w:hAnsi="Calibri" w:cs="Times New Roman"/>
              <w:szCs w:val="24"/>
              <w:lang w:eastAsia="en-AU"/>
            </w:rPr>
            <w:t xml:space="preserve">definitions follow that of </w:t>
          </w:r>
          <w:r w:rsidDel="00EC6F6E">
            <w:rPr>
              <w:rFonts w:ascii="Calibri" w:hAnsi="Calibri" w:cs="Times New Roman"/>
              <w:szCs w:val="24"/>
              <w:lang w:eastAsia="en-AU"/>
            </w:rPr>
            <w:t xml:space="preserve">Burckhardt </w:t>
          </w:r>
          <w:r w:rsidRPr="00B819D7" w:rsidDel="00EC6F6E">
            <w:rPr>
              <w:rFonts w:ascii="Calibri" w:hAnsi="Calibri" w:cs="Times New Roman"/>
              <w:i/>
              <w:szCs w:val="24"/>
              <w:lang w:eastAsia="en-AU"/>
            </w:rPr>
            <w:t>et al.</w:t>
          </w:r>
          <w:r w:rsidDel="00EC6F6E">
            <w:rPr>
              <w:rFonts w:ascii="Calibri" w:hAnsi="Calibri" w:cs="Times New Roman"/>
              <w:szCs w:val="24"/>
              <w:lang w:eastAsia="en-AU"/>
            </w:rPr>
            <w:t xml:space="preserve"> 2014</w:t>
          </w:r>
          <w:r w:rsidRPr="00A94C72" w:rsidDel="00EC6F6E">
            <w:rPr>
              <w:rFonts w:ascii="Calibri" w:hAnsi="Calibri" w:cs="Times New Roman"/>
              <w:szCs w:val="24"/>
              <w:lang w:eastAsia="en-AU"/>
            </w:rPr>
            <w:t xml:space="preserve"> </w:t>
          </w:r>
          <w:r w:rsidRPr="00A94C72" w:rsidDel="00EC6F6E">
            <w:rPr>
              <w:rFonts w:ascii="Calibri" w:hAnsi="Calibri"/>
            </w:rPr>
            <w:t xml:space="preserve">and are either obtained from </w:t>
          </w:r>
          <w:r w:rsidDel="00EC6F6E">
            <w:rPr>
              <w:rFonts w:ascii="Calibri" w:hAnsi="Calibri"/>
            </w:rPr>
            <w:t xml:space="preserve">observations in </w:t>
          </w:r>
          <w:r w:rsidRPr="00A94C72" w:rsidDel="00EC6F6E">
            <w:rPr>
              <w:rFonts w:ascii="Calibri" w:hAnsi="Calibri"/>
            </w:rPr>
            <w:t xml:space="preserve">the literature </w:t>
          </w:r>
          <w:r w:rsidDel="00EC6F6E">
            <w:rPr>
              <w:rFonts w:ascii="Calibri" w:hAnsi="Calibri"/>
            </w:rPr>
            <w:t>(</w:t>
          </w:r>
          <w:r w:rsidRPr="00A94C72" w:rsidDel="00EC6F6E">
            <w:rPr>
              <w:rFonts w:ascii="Calibri" w:hAnsi="Calibri"/>
            </w:rPr>
            <w:t>e.g</w:t>
          </w:r>
          <w:r w:rsidRPr="005218B8" w:rsidDel="00EC6F6E">
            <w:rPr>
              <w:rFonts w:ascii="Calibri" w:hAnsi="Calibri"/>
            </w:rPr>
            <w:t>.</w:t>
          </w:r>
          <w:r w:rsidDel="00EC6F6E">
            <w:rPr>
              <w:rFonts w:ascii="Calibri" w:hAnsi="Calibri"/>
            </w:rPr>
            <w:t xml:space="preserve">, </w:t>
          </w:r>
          <w:r w:rsidRPr="005218B8" w:rsidDel="00EC6F6E">
            <w:rPr>
              <w:rFonts w:ascii="Calibri" w:hAnsi="Calibri"/>
              <w:noProof/>
            </w:rPr>
            <w:t>Dale 1985, Ferris and Klyver 1932, Tuthill 1952)</w:t>
          </w:r>
          <w:r w:rsidRPr="005218B8" w:rsidDel="00EC6F6E">
            <w:rPr>
              <w:rFonts w:ascii="Calibri" w:hAnsi="Calibri"/>
            </w:rPr>
            <w:t xml:space="preserve"> or, for the undescribed taxa, from direct observations on the host plant that the psyllids were located on (Martoni </w:t>
          </w:r>
          <w:r w:rsidRPr="005218B8" w:rsidDel="00EC6F6E">
            <w:rPr>
              <w:rFonts w:ascii="Calibri" w:hAnsi="Calibri"/>
              <w:i/>
            </w:rPr>
            <w:t xml:space="preserve">et al. </w:t>
          </w:r>
          <w:r w:rsidRPr="005218B8" w:rsidDel="00EC6F6E">
            <w:rPr>
              <w:rFonts w:ascii="Calibri" w:hAnsi="Calibri"/>
            </w:rPr>
            <w:t>2018).</w:t>
          </w:r>
          <w:r w:rsidRPr="005218B8" w:rsidDel="00EC6F6E">
            <w:rPr>
              <w:rFonts w:cstheme="minorHAnsi"/>
              <w:color w:val="000000"/>
              <w:shd w:val="clear" w:color="auto" w:fill="FFFFFF"/>
            </w:rPr>
            <w:t xml:space="preserve"> </w:t>
          </w:r>
          <w:r w:rsidDel="00EC6F6E">
            <w:rPr>
              <w:rFonts w:cstheme="minorHAnsi"/>
              <w:color w:val="000000"/>
              <w:shd w:val="clear" w:color="auto" w:fill="FFFFFF"/>
            </w:rPr>
            <w:t xml:space="preserve">The </w:t>
          </w:r>
          <w:r w:rsidRPr="00F72A67" w:rsidDel="00EC6F6E">
            <w:rPr>
              <w:rFonts w:cstheme="minorHAnsi"/>
              <w:color w:val="000000"/>
              <w:shd w:val="clear" w:color="auto" w:fill="FFFFFF"/>
            </w:rPr>
            <w:t xml:space="preserve">host plant evolutionary distance matrix </w:t>
          </w:r>
          <w:r w:rsidDel="00EC6F6E">
            <w:rPr>
              <w:rFonts w:cstheme="minorHAnsi"/>
              <w:color w:val="000000"/>
              <w:shd w:val="clear" w:color="auto" w:fill="FFFFFF"/>
            </w:rPr>
            <w:t xml:space="preserve">was generated </w:t>
          </w:r>
          <w:r w:rsidRPr="00F72A67" w:rsidDel="00EC6F6E">
            <w:rPr>
              <w:rFonts w:cstheme="minorHAnsi"/>
              <w:color w:val="000000"/>
              <w:shd w:val="clear" w:color="auto" w:fill="FFFFFF"/>
            </w:rPr>
            <w:t xml:space="preserve">using Phylocom V4.2 (Webb </w:t>
          </w:r>
          <w:r w:rsidRPr="00F72A67" w:rsidDel="00EC6F6E">
            <w:rPr>
              <w:rFonts w:cstheme="minorHAnsi"/>
              <w:i/>
              <w:color w:val="000000"/>
              <w:shd w:val="clear" w:color="auto" w:fill="FFFFFF"/>
            </w:rPr>
            <w:t>et al.</w:t>
          </w:r>
          <w:r w:rsidRPr="00F72A67" w:rsidDel="00EC6F6E">
            <w:rPr>
              <w:rFonts w:cstheme="minorHAnsi"/>
              <w:color w:val="000000"/>
              <w:shd w:val="clear" w:color="auto" w:fill="FFFFFF"/>
            </w:rPr>
            <w:t xml:space="preserve"> 2008). </w:t>
          </w:r>
          <w:r w:rsidRPr="005218B8" w:rsidDel="00EC6F6E">
            <w:rPr>
              <w:rFonts w:ascii="Calibri" w:hAnsi="Calibri"/>
            </w:rPr>
            <w:t>Geographic dista</w:t>
          </w:r>
          <w:r w:rsidDel="00EC6F6E">
            <w:rPr>
              <w:rFonts w:ascii="Calibri" w:hAnsi="Calibri"/>
            </w:rPr>
            <w:t>nce matrices were represented as Great Circle distance between latitude and longitude coordinates from collection locations</w:t>
          </w:r>
          <w:r w:rsidRPr="00B77D32" w:rsidDel="00EC6F6E">
            <w:rPr>
              <w:rFonts w:cstheme="minorHAnsi"/>
              <w:color w:val="000000"/>
              <w:shd w:val="clear" w:color="auto" w:fill="FFFFFF"/>
            </w:rPr>
            <w:t>.</w:t>
          </w:r>
          <w:r w:rsidDel="00EC6F6E">
            <w:rPr>
              <w:rFonts w:cstheme="minorHAnsi"/>
              <w:color w:val="000000"/>
              <w:shd w:val="clear" w:color="auto" w:fill="FFFFFF"/>
            </w:rPr>
            <w:t xml:space="preserve"> For</w:t>
          </w:r>
          <w:r w:rsidRPr="00192065" w:rsidDel="00EC6F6E">
            <w:rPr>
              <w:rFonts w:cstheme="minorHAnsi"/>
              <w:color w:val="000000"/>
              <w:shd w:val="clear" w:color="auto" w:fill="FFFFFF"/>
            </w:rPr>
            <w:t xml:space="preserve"> each </w:t>
          </w:r>
          <w:r w:rsidDel="00EC6F6E">
            <w:rPr>
              <w:rFonts w:cstheme="minorHAnsi"/>
              <w:color w:val="000000"/>
              <w:shd w:val="clear" w:color="auto" w:fill="FFFFFF"/>
            </w:rPr>
            <w:t xml:space="preserve">test with </w:t>
          </w:r>
          <w:r w:rsidRPr="00192065" w:rsidDel="00EC6F6E">
            <w:rPr>
              <w:rFonts w:cstheme="minorHAnsi"/>
              <w:color w:val="000000"/>
              <w:shd w:val="clear" w:color="auto" w:fill="FFFFFF"/>
            </w:rPr>
            <w:t>host or environmental factor, the distance matrix was filtered to just those samples for which metadata were available</w:t>
          </w:r>
          <w:r w:rsidDel="00EC6F6E">
            <w:rPr>
              <w:rFonts w:cstheme="minorHAnsi"/>
              <w:color w:val="000000"/>
              <w:shd w:val="clear" w:color="auto" w:fill="FFFFFF"/>
            </w:rPr>
            <w:t>.</w:t>
          </w:r>
          <w:r w:rsidRPr="00B70884" w:rsidDel="00EC6F6E">
            <w:rPr>
              <w:rFonts w:cstheme="minorHAnsi"/>
              <w:color w:val="000000"/>
              <w:shd w:val="clear" w:color="auto" w:fill="FFFFFF"/>
            </w:rPr>
            <w:t xml:space="preserve"> </w:t>
          </w:r>
        </w:ins>
      </w:moveFrom>
      <w:moveFromRangeEnd w:id="268"/>
      <w:ins w:id="271" w:author="Alexander Piper (DEDJTR)" w:date="2020-03-20T15:19:00Z">
        <w:r>
          <w:rPr>
            <w:rFonts w:cstheme="minorHAnsi"/>
            <w:color w:val="000000"/>
            <w:shd w:val="clear" w:color="auto" w:fill="FFFFFF"/>
          </w:rPr>
          <w:t>As a complementary measure</w:t>
        </w:r>
      </w:ins>
      <w:ins w:id="272" w:author="Alexander Piper (DEDJTR) [2]" w:date="2020-04-13T11:54:00Z">
        <w:r w:rsidR="00B9160A">
          <w:rPr>
            <w:rFonts w:cstheme="minorHAnsi"/>
            <w:color w:val="000000"/>
            <w:shd w:val="clear" w:color="auto" w:fill="FFFFFF"/>
          </w:rPr>
          <w:t xml:space="preserve">, </w:t>
        </w:r>
      </w:ins>
      <w:ins w:id="273" w:author="Alexander Piper (DEDJTR)" w:date="2020-03-20T15:19:00Z">
        <w:del w:id="274" w:author="Alexander Piper (DEDJTR) [2]" w:date="2020-04-13T11:54:00Z">
          <w:r w:rsidDel="00B9160A">
            <w:rPr>
              <w:rFonts w:cstheme="minorHAnsi"/>
              <w:color w:val="000000"/>
              <w:shd w:val="clear" w:color="auto" w:fill="FFFFFF"/>
            </w:rPr>
            <w:delText xml:space="preserve"> to matrix correlation, </w:delText>
          </w:r>
        </w:del>
      </w:ins>
      <w:ins w:id="275" w:author="Alexander Piper (DEDJTR) [2]" w:date="2020-04-13T11:54:00Z">
        <w:r w:rsidR="00B9160A">
          <w:rPr>
            <w:rFonts w:cstheme="minorHAnsi"/>
            <w:color w:val="000000"/>
            <w:shd w:val="clear" w:color="auto" w:fill="FFFFFF"/>
          </w:rPr>
          <w:t>microbial</w:t>
        </w:r>
      </w:ins>
      <w:ins w:id="276" w:author="Alexander Piper (DEDJTR) [2]" w:date="2020-04-13T11:31:00Z">
        <w:r w:rsidR="00C42469">
          <w:rPr>
            <w:rFonts w:cstheme="minorHAnsi"/>
            <w:color w:val="000000"/>
            <w:shd w:val="clear" w:color="auto" w:fill="FFFFFF"/>
          </w:rPr>
          <w:t xml:space="preserve"> beta diversities and </w:t>
        </w:r>
      </w:ins>
      <w:ins w:id="277" w:author="Alexander Piper (DEDJTR) [2]" w:date="2020-04-13T11:54:00Z">
        <w:r w:rsidR="00B9160A">
          <w:rPr>
            <w:rFonts w:cstheme="minorHAnsi"/>
            <w:color w:val="000000"/>
            <w:shd w:val="clear" w:color="auto" w:fill="FFFFFF"/>
          </w:rPr>
          <w:t>each cofactor</w:t>
        </w:r>
      </w:ins>
      <w:ins w:id="278" w:author="Alexander Piper (DEDJTR) [2]" w:date="2020-04-13T11:32:00Z">
        <w:r w:rsidR="00C42469">
          <w:rPr>
            <w:rFonts w:cstheme="minorHAnsi"/>
            <w:color w:val="000000"/>
            <w:shd w:val="clear" w:color="auto" w:fill="FFFFFF"/>
          </w:rPr>
          <w:t xml:space="preserve"> distance matri</w:t>
        </w:r>
      </w:ins>
      <w:ins w:id="279" w:author="Alexander Piper (DEDJTR) [2]" w:date="2020-04-13T11:54:00Z">
        <w:r w:rsidR="00B9160A">
          <w:rPr>
            <w:rFonts w:cstheme="minorHAnsi"/>
            <w:color w:val="000000"/>
            <w:shd w:val="clear" w:color="auto" w:fill="FFFFFF"/>
          </w:rPr>
          <w:t>x</w:t>
        </w:r>
      </w:ins>
      <w:ins w:id="280" w:author="Alexander Piper (DEDJTR) [2]" w:date="2020-04-13T11:32:00Z">
        <w:r w:rsidR="00C42469">
          <w:rPr>
            <w:rFonts w:cstheme="minorHAnsi"/>
            <w:color w:val="000000"/>
            <w:shd w:val="clear" w:color="auto" w:fill="FFFFFF"/>
          </w:rPr>
          <w:t xml:space="preserve"> w</w:t>
        </w:r>
      </w:ins>
      <w:ins w:id="281" w:author="Alexander Piper (DEDJTR) [2]" w:date="2020-04-13T11:54:00Z">
        <w:r w:rsidR="00B9160A">
          <w:rPr>
            <w:rFonts w:cstheme="minorHAnsi"/>
            <w:color w:val="000000"/>
            <w:shd w:val="clear" w:color="auto" w:fill="FFFFFF"/>
          </w:rPr>
          <w:t>as</w:t>
        </w:r>
      </w:ins>
      <w:ins w:id="282" w:author="Alexander Piper (DEDJTR) [2]" w:date="2020-04-13T11:32:00Z">
        <w:r w:rsidR="00C42469">
          <w:rPr>
            <w:rFonts w:cstheme="minorHAnsi"/>
            <w:color w:val="000000"/>
            <w:shd w:val="clear" w:color="auto" w:fill="FFFFFF"/>
          </w:rPr>
          <w:t xml:space="preserve"> </w:t>
        </w:r>
      </w:ins>
      <w:proofErr w:type="spellStart"/>
      <w:ins w:id="283" w:author="Alexander Piper (DEDJTR) [2]" w:date="2020-04-13T12:01:00Z">
        <w:r w:rsidR="00636B39">
          <w:rPr>
            <w:rFonts w:cstheme="minorHAnsi"/>
            <w:color w:val="000000"/>
            <w:shd w:val="clear" w:color="auto" w:fill="FFFFFF"/>
          </w:rPr>
          <w:t>hierarchally</w:t>
        </w:r>
      </w:ins>
      <w:proofErr w:type="spellEnd"/>
      <w:ins w:id="284" w:author="Alexander Piper (DEDJTR) [2]" w:date="2020-04-13T11:32:00Z">
        <w:r w:rsidR="00C42469">
          <w:rPr>
            <w:rFonts w:cstheme="minorHAnsi"/>
            <w:color w:val="000000"/>
            <w:shd w:val="clear" w:color="auto" w:fill="FFFFFF"/>
          </w:rPr>
          <w:t xml:space="preserve"> clustered using UPGMA and their</w:t>
        </w:r>
      </w:ins>
      <w:ins w:id="285" w:author="Alexander Piper (DEDJTR) [2]" w:date="2020-04-13T11:33:00Z">
        <w:r w:rsidR="00C42469">
          <w:rPr>
            <w:rFonts w:cstheme="minorHAnsi"/>
            <w:color w:val="000000"/>
            <w:shd w:val="clear" w:color="auto" w:fill="FFFFFF"/>
          </w:rPr>
          <w:t xml:space="preserve"> dendrogram topologies compared </w:t>
        </w:r>
      </w:ins>
      <w:ins w:id="286" w:author="Alexander Piper (DEDJTR)" w:date="2020-03-20T15:19:00Z">
        <w:del w:id="287" w:author="Alexander Piper (DEDJTR) [2]" w:date="2020-04-13T11:31:00Z">
          <w:r w:rsidDel="00C42469">
            <w:rPr>
              <w:rFonts w:cstheme="minorHAnsi"/>
              <w:color w:val="000000"/>
              <w:shd w:val="clear" w:color="auto" w:fill="FFFFFF"/>
            </w:rPr>
            <w:delText xml:space="preserve">tree topology between the psyllid phylogeny and a ward.d2 hierarchical clustering of the microbial distance matrix </w:delText>
          </w:r>
        </w:del>
        <w:del w:id="288" w:author="Alexander Piper (DEDJTR) [2]" w:date="2020-04-13T11:33:00Z">
          <w:r w:rsidDel="00C42469">
            <w:rPr>
              <w:rFonts w:cstheme="minorHAnsi"/>
              <w:color w:val="000000"/>
              <w:shd w:val="clear" w:color="auto" w:fill="FFFFFF"/>
            </w:rPr>
            <w:delText xml:space="preserve">was assessed </w:delText>
          </w:r>
        </w:del>
        <w:r>
          <w:rPr>
            <w:rFonts w:cstheme="minorHAnsi"/>
            <w:color w:val="000000"/>
            <w:shd w:val="clear" w:color="auto" w:fill="FFFFFF"/>
          </w:rPr>
          <w:t xml:space="preserve">using both the </w:t>
        </w:r>
      </w:ins>
      <w:ins w:id="289" w:author="Alexander Piper (DEDJTR) [2]" w:date="2020-04-13T12:01:00Z">
        <w:r w:rsidR="00636B39">
          <w:rPr>
            <w:rFonts w:cstheme="minorHAnsi"/>
            <w:color w:val="000000"/>
            <w:shd w:val="clear" w:color="auto" w:fill="FFFFFF"/>
          </w:rPr>
          <w:t xml:space="preserve">normalized </w:t>
        </w:r>
      </w:ins>
      <w:ins w:id="290" w:author="Alexander Piper (DEDJTR)" w:date="2020-03-20T15:19:00Z">
        <w:r>
          <w:rPr>
            <w:rFonts w:cstheme="minorHAnsi"/>
            <w:color w:val="000000"/>
            <w:shd w:val="clear" w:color="auto" w:fill="FFFFFF"/>
          </w:rPr>
          <w:t>Robinson-</w:t>
        </w:r>
        <w:proofErr w:type="spellStart"/>
        <w:r>
          <w:rPr>
            <w:rFonts w:cstheme="minorHAnsi"/>
            <w:color w:val="000000"/>
            <w:shd w:val="clear" w:color="auto" w:fill="FFFFFF"/>
          </w:rPr>
          <w:t>Foulds</w:t>
        </w:r>
        <w:proofErr w:type="spellEnd"/>
        <w:r>
          <w:rPr>
            <w:rFonts w:cstheme="minorHAnsi"/>
            <w:color w:val="000000"/>
            <w:shd w:val="clear" w:color="auto" w:fill="FFFFFF"/>
          </w:rPr>
          <w:t xml:space="preserve"> </w:t>
        </w:r>
        <w:r w:rsidRPr="005218B8">
          <w:rPr>
            <w:rFonts w:cstheme="minorHAnsi"/>
            <w:color w:val="000000"/>
            <w:highlight w:val="red"/>
            <w:shd w:val="clear" w:color="auto" w:fill="FFFFFF"/>
          </w:rPr>
          <w:t>(ref</w:t>
        </w:r>
        <w:r>
          <w:rPr>
            <w:rFonts w:cstheme="minorHAnsi"/>
            <w:color w:val="000000"/>
            <w:shd w:val="clear" w:color="auto" w:fill="FFFFFF"/>
          </w:rPr>
          <w:t>) and Matching Cluster (</w:t>
        </w:r>
        <w:r w:rsidRPr="005218B8">
          <w:rPr>
            <w:rFonts w:cstheme="minorHAnsi"/>
            <w:color w:val="000000"/>
            <w:highlight w:val="red"/>
            <w:shd w:val="clear" w:color="auto" w:fill="FFFFFF"/>
          </w:rPr>
          <w:t>ref</w:t>
        </w:r>
        <w:r>
          <w:rPr>
            <w:rFonts w:cstheme="minorHAnsi"/>
            <w:color w:val="000000"/>
            <w:shd w:val="clear" w:color="auto" w:fill="FFFFFF"/>
          </w:rPr>
          <w:t>) metrics</w:t>
        </w:r>
      </w:ins>
      <w:ins w:id="291" w:author="Alexander Piper (DEDJTR) [2]" w:date="2020-04-13T12:01:00Z">
        <w:r w:rsidR="00636B39">
          <w:rPr>
            <w:rFonts w:cstheme="minorHAnsi"/>
            <w:color w:val="000000"/>
            <w:shd w:val="clear" w:color="auto" w:fill="FFFFFF"/>
          </w:rPr>
          <w:t xml:space="preserve"> with s</w:t>
        </w:r>
      </w:ins>
      <w:ins w:id="292" w:author="Alexander Piper (DEDJTR) [2]" w:date="2020-04-13T12:02:00Z">
        <w:r w:rsidR="00636B39">
          <w:t xml:space="preserve">ignificance assessed </w:t>
        </w:r>
        <w:r w:rsidR="00636B39" w:rsidRPr="00636B39">
          <w:rPr>
            <w:rFonts w:cstheme="minorHAnsi"/>
            <w:color w:val="000000"/>
            <w:shd w:val="clear" w:color="auto" w:fill="FFFFFF"/>
          </w:rPr>
          <w:t xml:space="preserve">based on 999 permutations of </w:t>
        </w:r>
      </w:ins>
      <w:ins w:id="293" w:author="Alexander Piper (DEDJTR) [2]" w:date="2020-04-13T12:03:00Z">
        <w:r w:rsidR="00636B39">
          <w:rPr>
            <w:rFonts w:cstheme="minorHAnsi"/>
            <w:color w:val="000000"/>
            <w:shd w:val="clear" w:color="auto" w:fill="FFFFFF"/>
          </w:rPr>
          <w:t xml:space="preserve">tip labels on </w:t>
        </w:r>
      </w:ins>
      <w:ins w:id="294" w:author="Alexander Piper (DEDJTR) [2]" w:date="2020-04-13T12:02:00Z">
        <w:r w:rsidR="00636B39">
          <w:rPr>
            <w:rFonts w:cstheme="minorHAnsi"/>
            <w:color w:val="000000"/>
            <w:shd w:val="clear" w:color="auto" w:fill="FFFFFF"/>
          </w:rPr>
          <w:t>the non-microbial (explanatory)</w:t>
        </w:r>
        <w:r w:rsidR="00636B39" w:rsidRPr="00636B39">
          <w:rPr>
            <w:rFonts w:cstheme="minorHAnsi"/>
            <w:color w:val="000000"/>
            <w:shd w:val="clear" w:color="auto" w:fill="FFFFFF"/>
          </w:rPr>
          <w:t xml:space="preserve"> </w:t>
        </w:r>
        <w:proofErr w:type="spellStart"/>
        <w:r w:rsidR="00636B39">
          <w:rPr>
            <w:rFonts w:cstheme="minorHAnsi"/>
            <w:color w:val="000000"/>
            <w:shd w:val="clear" w:color="auto" w:fill="FFFFFF"/>
          </w:rPr>
          <w:t>dendogram</w:t>
        </w:r>
        <w:proofErr w:type="spellEnd"/>
        <w:r w:rsidR="00636B39" w:rsidRPr="00636B39">
          <w:rPr>
            <w:rFonts w:cstheme="minorHAnsi"/>
            <w:color w:val="000000"/>
            <w:shd w:val="clear" w:color="auto" w:fill="FFFFFF"/>
          </w:rPr>
          <w:t>.</w:t>
        </w:r>
      </w:ins>
      <w:ins w:id="295" w:author="Alexander Piper (DEDJTR)" w:date="2020-03-20T15:19:00Z">
        <w:del w:id="296" w:author="Alexander Piper (DEDJTR) [2]" w:date="2020-04-13T12:01:00Z">
          <w:r w:rsidDel="00636B39">
            <w:rPr>
              <w:rFonts w:cstheme="minorHAnsi"/>
              <w:color w:val="000000"/>
              <w:shd w:val="clear" w:color="auto" w:fill="FFFFFF"/>
            </w:rPr>
            <w:delText xml:space="preserve">.  </w:delText>
          </w:r>
        </w:del>
      </w:ins>
    </w:p>
    <w:p w14:paraId="32E3B3AE" w14:textId="169F5C55" w:rsidR="00872E27" w:rsidDel="00B9160A" w:rsidRDefault="00C46C42" w:rsidP="00EC6F6E">
      <w:pPr>
        <w:spacing w:after="240" w:line="360" w:lineRule="auto"/>
        <w:rPr>
          <w:ins w:id="297" w:author="Alexander Piper (DEDJTR)" w:date="2020-03-20T15:19:00Z"/>
          <w:del w:id="298" w:author="Alexander Piper (DEDJTR) [2]" w:date="2020-04-13T11:54:00Z"/>
          <w:rFonts w:cstheme="minorHAnsi"/>
          <w:color w:val="000000"/>
          <w:shd w:val="clear" w:color="auto" w:fill="FFFFFF"/>
        </w:rPr>
      </w:pPr>
      <w:ins w:id="299" w:author="Alexander Piper (DEDJTR)" w:date="2020-03-20T15:19:00Z">
        <w:del w:id="300" w:author="Alexander Piper (DEDJTR) [2]" w:date="2020-04-13T11:54:00Z">
          <w:r w:rsidDel="00B9160A">
            <w:rPr>
              <w:rFonts w:cstheme="minorHAnsi"/>
              <w:color w:val="000000"/>
              <w:shd w:val="clear" w:color="auto" w:fill="FFFFFF"/>
            </w:rPr>
            <w:delText>As community assembly models</w:delText>
          </w:r>
          <w:r w:rsidDel="00B9160A">
            <w:rPr>
              <w:rFonts w:cstheme="minorHAnsi"/>
              <w:iCs/>
              <w:color w:val="000000"/>
              <w:u w:val="single"/>
              <w:shd w:val="clear" w:color="auto" w:fill="FFFFFF"/>
            </w:rPr>
            <w:delText xml:space="preserve"> indicated potential disparity In the phylogenetic scale of community assembly patterns, beta diversity through time analysis (BDTT) was used to sample the bacterial community in 0.01 time intervals backwards in evolutionary time and conduct the above tests at each time slice in order to differentiate patterns arising from recent co-diversification from those due to more ancient bacterial evolution. These analyses were conducted both with and without the family </w:delText>
          </w:r>
          <w:r w:rsidRPr="00954A82" w:rsidDel="00B9160A">
            <w:rPr>
              <w:rFonts w:cstheme="minorHAnsi"/>
              <w:iCs/>
              <w:color w:val="000000"/>
              <w:u w:val="single"/>
              <w:shd w:val="clear" w:color="auto" w:fill="FFFFFF"/>
            </w:rPr>
            <w:delText xml:space="preserve">Enterobacteriaceae </w:delText>
          </w:r>
          <w:r w:rsidDel="00B9160A">
            <w:rPr>
              <w:rFonts w:cstheme="minorHAnsi"/>
              <w:iCs/>
              <w:color w:val="000000"/>
              <w:u w:val="single"/>
              <w:shd w:val="clear" w:color="auto" w:fill="FFFFFF"/>
            </w:rPr>
            <w:delText xml:space="preserve">to determine if these patterns were being driven primarily by the known primary symbiont </w:delText>
          </w:r>
          <w:r w:rsidRPr="00F72A67" w:rsidDel="00B9160A">
            <w:rPr>
              <w:rFonts w:cstheme="minorHAnsi"/>
              <w:i/>
              <w:color w:val="000000"/>
              <w:shd w:val="clear" w:color="auto" w:fill="FFFFFF"/>
            </w:rPr>
            <w:delText>Candidatus</w:delText>
          </w:r>
          <w:r w:rsidDel="00B9160A">
            <w:rPr>
              <w:rFonts w:cstheme="minorHAnsi"/>
              <w:color w:val="000000"/>
              <w:shd w:val="clear" w:color="auto" w:fill="FFFFFF"/>
            </w:rPr>
            <w:delText xml:space="preserve"> Carsonella rudii</w:delText>
          </w:r>
        </w:del>
        <w:del w:id="301" w:author="Alexander Piper (DEDJTR) [2]" w:date="2020-04-12T23:03:00Z">
          <w:r w:rsidDel="009B30AE">
            <w:rPr>
              <w:rFonts w:cstheme="minorHAnsi"/>
              <w:color w:val="000000"/>
              <w:shd w:val="clear" w:color="auto" w:fill="FFFFFF"/>
            </w:rPr>
            <w:delText>.</w:delText>
          </w:r>
        </w:del>
      </w:ins>
    </w:p>
    <w:p w14:paraId="2A28601B" w14:textId="77777777" w:rsidR="00C46C42" w:rsidRPr="007A5043" w:rsidRDefault="00C46C42" w:rsidP="00C46C42">
      <w:pPr>
        <w:spacing w:after="240" w:line="360" w:lineRule="auto"/>
        <w:rPr>
          <w:ins w:id="302" w:author="Alexander Piper (DEDJTR)" w:date="2020-03-20T15:19:00Z"/>
          <w:rFonts w:cstheme="minorHAnsi"/>
          <w:color w:val="000000"/>
          <w:u w:val="single"/>
          <w:shd w:val="clear" w:color="auto" w:fill="FFFFFF"/>
        </w:rPr>
      </w:pPr>
      <w:ins w:id="303" w:author="Alexander Piper (DEDJTR)" w:date="2020-03-20T15:19:00Z">
        <w:r w:rsidRPr="007A5043">
          <w:rPr>
            <w:rFonts w:cstheme="minorHAnsi"/>
            <w:color w:val="000000"/>
            <w:u w:val="single"/>
            <w:shd w:val="clear" w:color="auto" w:fill="FFFFFF"/>
          </w:rPr>
          <w:t>Co-phylogeny / Co-speciation</w:t>
        </w:r>
      </w:ins>
    </w:p>
    <w:p w14:paraId="3B39E86A" w14:textId="2B6BF6DE" w:rsidR="005932CB" w:rsidDel="00B9160A" w:rsidRDefault="00C46C42" w:rsidP="00A54123">
      <w:pPr>
        <w:spacing w:after="240" w:line="360" w:lineRule="auto"/>
        <w:rPr>
          <w:del w:id="304" w:author="Alexander Piper (DEDJTR)" w:date="2020-03-20T15:19:00Z"/>
        </w:rPr>
      </w:pPr>
      <w:ins w:id="305" w:author="Alexander Piper (DEDJTR)" w:date="2020-03-20T15:19:00Z">
        <w:r>
          <w:rPr>
            <w:rFonts w:cstheme="minorHAnsi"/>
            <w:color w:val="000000"/>
            <w:shd w:val="clear" w:color="auto" w:fill="FFFFFF"/>
          </w:rPr>
          <w:t xml:space="preserve">In addition to the well-known association with their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 psyllid species can be associated various secondary symbionts with differing rates of vertical inheritance. Microbial taxa with more strict vertical inheritance should show stronger signs of co-phylogeny with the psyllid host. To identify these groups, phylogenetic congruence</w:t>
        </w:r>
      </w:ins>
      <w:ins w:id="306" w:author="Alexander Piper (DEDJTR) [2]" w:date="2020-04-13T12:20:00Z">
        <w:r w:rsidR="00C16B52">
          <w:rPr>
            <w:rFonts w:cstheme="minorHAnsi"/>
            <w:color w:val="000000"/>
            <w:shd w:val="clear" w:color="auto" w:fill="FFFFFF"/>
          </w:rPr>
          <w:t xml:space="preserve"> between the </w:t>
        </w:r>
        <w:r w:rsidR="00C16B52">
          <w:rPr>
            <w:rFonts w:cstheme="minorHAnsi"/>
            <w:color w:val="000000"/>
            <w:shd w:val="clear" w:color="auto" w:fill="FFFFFF"/>
          </w:rPr>
          <w:lastRenderedPageBreak/>
          <w:t>psyllid and microbial phyloge</w:t>
        </w:r>
      </w:ins>
      <w:ins w:id="307" w:author="Alexander Piper (DEDJTR) [2]" w:date="2020-04-13T12:21:00Z">
        <w:r w:rsidR="00C16B52">
          <w:rPr>
            <w:rFonts w:cstheme="minorHAnsi"/>
            <w:color w:val="000000"/>
            <w:shd w:val="clear" w:color="auto" w:fill="FFFFFF"/>
          </w:rPr>
          <w:t>nies</w:t>
        </w:r>
      </w:ins>
      <w:ins w:id="308" w:author="Alexander Piper (DEDJTR)" w:date="2020-03-20T15:19:00Z">
        <w:r>
          <w:rPr>
            <w:rFonts w:cstheme="minorHAnsi"/>
            <w:color w:val="000000"/>
            <w:shd w:val="clear" w:color="auto" w:fill="FFFFFF"/>
          </w:rPr>
          <w:t xml:space="preserve"> was </w:t>
        </w:r>
        <w:del w:id="309" w:author="Alexander Piper (DEDJTR) [2]" w:date="2020-04-13T12:13:00Z">
          <w:r w:rsidDel="00C16B52">
            <w:rPr>
              <w:rFonts w:cstheme="minorHAnsi"/>
              <w:color w:val="000000"/>
              <w:shd w:val="clear" w:color="auto" w:fill="FFFFFF"/>
            </w:rPr>
            <w:delText xml:space="preserve">first </w:delText>
          </w:r>
        </w:del>
        <w:r>
          <w:rPr>
            <w:rFonts w:cstheme="minorHAnsi"/>
            <w:color w:val="000000"/>
            <w:shd w:val="clear" w:color="auto" w:fill="FFFFFF"/>
          </w:rPr>
          <w:t>investigated at the scale of the entire community of co-</w:t>
        </w:r>
        <w:del w:id="310" w:author="Alexander Piper (DEDJTR) [2]" w:date="2020-04-13T11:26:00Z">
          <w:r w:rsidDel="00A54123">
            <w:rPr>
              <w:rFonts w:cstheme="minorHAnsi"/>
              <w:color w:val="000000"/>
              <w:shd w:val="clear" w:color="auto" w:fill="FFFFFF"/>
            </w:rPr>
            <w:delText>occuring</w:delText>
          </w:r>
        </w:del>
      </w:ins>
      <w:ins w:id="311" w:author="Alexander Piper (DEDJTR) [2]" w:date="2020-04-13T11:26:00Z">
        <w:r w:rsidR="00A54123">
          <w:rPr>
            <w:rFonts w:cstheme="minorHAnsi"/>
            <w:color w:val="000000"/>
            <w:shd w:val="clear" w:color="auto" w:fill="FFFFFF"/>
          </w:rPr>
          <w:t>occurring</w:t>
        </w:r>
      </w:ins>
      <w:ins w:id="312" w:author="Alexander Piper (DEDJTR)" w:date="2020-03-20T15:19:00Z">
        <w:r>
          <w:rPr>
            <w:rFonts w:cstheme="minorHAnsi"/>
            <w:color w:val="000000"/>
            <w:shd w:val="clear" w:color="auto" w:fill="FFFFFF"/>
          </w:rPr>
          <w:t xml:space="preserve"> species usin</w:t>
        </w:r>
      </w:ins>
      <w:ins w:id="313" w:author="Alexander Piper (DEDJTR) [2]" w:date="2020-04-13T13:16:00Z">
        <w:r w:rsidR="00105C84">
          <w:rPr>
            <w:rFonts w:cstheme="minorHAnsi"/>
            <w:color w:val="000000"/>
            <w:shd w:val="clear" w:color="auto" w:fill="FFFFFF"/>
          </w:rPr>
          <w:t>g</w:t>
        </w:r>
      </w:ins>
      <w:ins w:id="314" w:author="Alexander Piper (DEDJTR) [2]" w:date="2020-04-13T12:21:00Z">
        <w:r w:rsidR="00C16B52">
          <w:rPr>
            <w:rFonts w:cstheme="minorHAnsi"/>
            <w:color w:val="000000"/>
            <w:shd w:val="clear" w:color="auto" w:fill="FFFFFF"/>
          </w:rPr>
          <w:t xml:space="preserve"> </w:t>
        </w:r>
      </w:ins>
      <w:ins w:id="315" w:author="Alexander Piper (DEDJTR)" w:date="2020-03-20T15:19:00Z">
        <w:del w:id="316" w:author="Alexander Piper (DEDJTR) [2]" w:date="2020-04-13T12:21:00Z">
          <w:r w:rsidDel="00C16B52">
            <w:rPr>
              <w:rFonts w:cstheme="minorHAnsi"/>
              <w:color w:val="000000"/>
              <w:shd w:val="clear" w:color="auto" w:fill="FFFFFF"/>
            </w:rPr>
            <w:delText xml:space="preserve">g </w:delText>
          </w:r>
        </w:del>
        <w:r>
          <w:rPr>
            <w:rFonts w:cstheme="minorHAnsi"/>
            <w:color w:val="000000"/>
            <w:shd w:val="clear" w:color="auto" w:fill="FFFFFF"/>
          </w:rPr>
          <w:t xml:space="preserve">the </w:t>
        </w:r>
        <w:del w:id="317" w:author="Alexander Piper (DEDJTR) [2]" w:date="2020-04-13T11:19:00Z">
          <w:r w:rsidDel="00A54123">
            <w:rPr>
              <w:rFonts w:cstheme="minorHAnsi"/>
              <w:color w:val="000000"/>
              <w:shd w:val="clear" w:color="auto" w:fill="FFFFFF"/>
            </w:rPr>
            <w:delText xml:space="preserve">Random Tanglegram Partitions (Random TaPas) </w:delText>
          </w:r>
        </w:del>
      </w:ins>
      <w:ins w:id="318" w:author="Alexander Piper (DEDJTR) [2]" w:date="2020-04-13T11:19:00Z">
        <w:r w:rsidR="00A54123">
          <w:rPr>
            <w:rFonts w:cstheme="minorHAnsi"/>
            <w:color w:val="000000"/>
            <w:shd w:val="clear" w:color="auto" w:fill="FFFFFF"/>
          </w:rPr>
          <w:t>Procrustean Approach to Co-phylogeny (</w:t>
        </w:r>
        <w:proofErr w:type="spellStart"/>
        <w:r w:rsidR="00A54123">
          <w:rPr>
            <w:rFonts w:cstheme="minorHAnsi"/>
            <w:color w:val="000000"/>
            <w:shd w:val="clear" w:color="auto" w:fill="FFFFFF"/>
          </w:rPr>
          <w:t>PACo</w:t>
        </w:r>
        <w:proofErr w:type="spellEnd"/>
        <w:r w:rsidR="00A54123">
          <w:rPr>
            <w:rFonts w:cstheme="minorHAnsi"/>
            <w:color w:val="000000"/>
            <w:shd w:val="clear" w:color="auto" w:fill="FFFFFF"/>
          </w:rPr>
          <w:t xml:space="preserve">) </w:t>
        </w:r>
      </w:ins>
      <w:ins w:id="319" w:author="Alexander Piper (DEDJTR)" w:date="2020-03-20T15:19:00Z">
        <w:r>
          <w:rPr>
            <w:rFonts w:cstheme="minorHAnsi"/>
            <w:color w:val="000000"/>
            <w:shd w:val="clear" w:color="auto" w:fill="FFFFFF"/>
          </w:rPr>
          <w:t>algorithm</w:t>
        </w:r>
      </w:ins>
      <w:ins w:id="320" w:author="Alexander Piper (DEDJTR) [2]" w:date="2020-04-13T12:21:00Z">
        <w:r w:rsidR="00C16B52">
          <w:rPr>
            <w:rFonts w:cstheme="minorHAnsi"/>
            <w:color w:val="000000"/>
            <w:shd w:val="clear" w:color="auto" w:fill="FFFFFF"/>
          </w:rPr>
          <w:t xml:space="preserve"> and a matrix of presence/absences amongst psyllid species</w:t>
        </w:r>
      </w:ins>
      <w:ins w:id="321" w:author="Alexander Piper (DEDJTR)" w:date="2020-03-20T15:19:00Z">
        <w:r>
          <w:rPr>
            <w:rFonts w:cstheme="minorHAnsi"/>
            <w:color w:val="000000"/>
            <w:shd w:val="clear" w:color="auto" w:fill="FFFFFF"/>
          </w:rPr>
          <w:t xml:space="preserve">.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ins>
      <w:ins w:id="322" w:author="Alexander Piper (DEDJTR) [2]" w:date="2020-04-13T11:20:00Z">
        <w:r w:rsidR="00A54123" w:rsidRPr="00A54123">
          <w:t xml:space="preserve"> </w:t>
        </w:r>
        <w:r w:rsidR="00A54123">
          <w:t xml:space="preserve">To </w:t>
        </w:r>
        <w:r w:rsidR="00A54123" w:rsidRPr="00A54123">
          <w:rPr>
            <w:rFonts w:cstheme="minorHAnsi"/>
            <w:color w:val="000000"/>
            <w:shd w:val="clear" w:color="auto" w:fill="FFFFFF"/>
          </w:rPr>
          <w:t>estimate the degree to which individual interactions are more supportive of a hypothesis of phylogenetic congruence than others</w:t>
        </w:r>
      </w:ins>
      <w:ins w:id="323" w:author="Alexander Piper (DEDJTR) [2]" w:date="2020-04-13T11:21:00Z">
        <w:r w:rsidR="00A54123">
          <w:rPr>
            <w:rFonts w:cstheme="minorHAnsi"/>
            <w:color w:val="000000"/>
            <w:shd w:val="clear" w:color="auto" w:fill="FFFFFF"/>
          </w:rPr>
          <w:t>, a leave-one-out approach was used where</w:t>
        </w:r>
      </w:ins>
      <w:ins w:id="324" w:author="Alexander Piper (DEDJTR) [2]" w:date="2020-04-13T11:20:00Z">
        <w:r w:rsidR="00A54123" w:rsidRPr="00A54123">
          <w:rPr>
            <w:rFonts w:cstheme="minorHAnsi"/>
            <w:color w:val="000000"/>
            <w:shd w:val="clear" w:color="auto" w:fill="FFFFFF"/>
          </w:rPr>
          <w:t xml:space="preserve"> </w:t>
        </w:r>
      </w:ins>
      <w:ins w:id="325" w:author="Alexander Piper (DEDJTR) [2]" w:date="2020-04-13T11:21:00Z">
        <w:r w:rsidR="00A54123">
          <w:rPr>
            <w:rFonts w:cstheme="minorHAnsi"/>
            <w:color w:val="000000"/>
            <w:shd w:val="clear" w:color="auto" w:fill="FFFFFF"/>
          </w:rPr>
          <w:t xml:space="preserve">individual host-microbe </w:t>
        </w:r>
      </w:ins>
      <w:ins w:id="326" w:author="Alexander Piper (DEDJTR) [2]" w:date="2020-04-13T11:20:00Z">
        <w:r w:rsidR="00A54123" w:rsidRPr="00A54123">
          <w:rPr>
            <w:rFonts w:cstheme="minorHAnsi"/>
            <w:color w:val="000000"/>
            <w:shd w:val="clear" w:color="auto" w:fill="FFFFFF"/>
          </w:rPr>
          <w:t xml:space="preserve">Interactions </w:t>
        </w:r>
      </w:ins>
      <w:ins w:id="327" w:author="Alexander Piper (DEDJTR) [2]" w:date="2020-04-13T11:21:00Z">
        <w:r w:rsidR="00A54123">
          <w:rPr>
            <w:rFonts w:cstheme="minorHAnsi"/>
            <w:color w:val="000000"/>
            <w:shd w:val="clear" w:color="auto" w:fill="FFFFFF"/>
          </w:rPr>
          <w:t>were</w:t>
        </w:r>
      </w:ins>
      <w:ins w:id="328" w:author="Alexander Piper (DEDJTR) [2]" w:date="2020-04-13T11:20:00Z">
        <w:r w:rsidR="00A54123" w:rsidRPr="00A54123">
          <w:rPr>
            <w:rFonts w:cstheme="minorHAnsi"/>
            <w:color w:val="000000"/>
            <w:shd w:val="clear" w:color="auto" w:fill="FFFFFF"/>
          </w:rPr>
          <w:t xml:space="preserve"> iteratively removed</w:t>
        </w:r>
      </w:ins>
      <w:ins w:id="329" w:author="Alexander Piper (DEDJTR) [2]" w:date="2020-04-13T11:21:00Z">
        <w:r w:rsidR="00A54123">
          <w:rPr>
            <w:rFonts w:cstheme="minorHAnsi"/>
            <w:color w:val="000000"/>
            <w:shd w:val="clear" w:color="auto" w:fill="FFFFFF"/>
          </w:rPr>
          <w:t xml:space="preserve"> and</w:t>
        </w:r>
      </w:ins>
      <w:ins w:id="330" w:author="Alexander Piper (DEDJTR) [2]" w:date="2020-04-13T11:20:00Z">
        <w:r w:rsidR="00A54123" w:rsidRPr="00A54123">
          <w:rPr>
            <w:rFonts w:cstheme="minorHAnsi"/>
            <w:color w:val="000000"/>
            <w:shd w:val="clear" w:color="auto" w:fill="FFFFFF"/>
          </w:rPr>
          <w:t xml:space="preserve"> the global fit of the two phylogenies reassessed</w:t>
        </w:r>
      </w:ins>
      <w:ins w:id="331" w:author="Alexander Piper (DEDJTR) [2]" w:date="2020-04-13T11:21:00Z">
        <w:r w:rsidR="00A54123">
          <w:rPr>
            <w:rFonts w:cstheme="minorHAnsi"/>
            <w:color w:val="000000"/>
            <w:shd w:val="clear" w:color="auto" w:fill="FFFFFF"/>
          </w:rPr>
          <w:t xml:space="preserve">, </w:t>
        </w:r>
      </w:ins>
      <w:ins w:id="332" w:author="Alexander Piper (DEDJTR) [2]" w:date="2020-04-13T11:22:00Z">
        <w:r w:rsidR="00A54123">
          <w:rPr>
            <w:rFonts w:cstheme="minorHAnsi"/>
            <w:color w:val="000000"/>
            <w:shd w:val="clear" w:color="auto" w:fill="FFFFFF"/>
          </w:rPr>
          <w:t>and the individual interaction strength calculated as the difference</w:t>
        </w:r>
      </w:ins>
      <w:ins w:id="333" w:author="Alexander Piper (DEDJTR) [2]" w:date="2020-04-13T11:20:00Z">
        <w:r w:rsidR="00A54123" w:rsidRPr="00A54123">
          <w:rPr>
            <w:rFonts w:cstheme="minorHAnsi"/>
            <w:color w:val="000000"/>
            <w:shd w:val="clear" w:color="auto" w:fill="FFFFFF"/>
          </w:rPr>
          <w:t xml:space="preserve"> between global fit </w:t>
        </w:r>
      </w:ins>
      <w:ins w:id="334" w:author="Alexander Piper (DEDJTR) [2]" w:date="2020-04-13T11:22:00Z">
        <w:r w:rsidR="00A54123">
          <w:rPr>
            <w:rFonts w:cstheme="minorHAnsi"/>
            <w:color w:val="000000"/>
            <w:shd w:val="clear" w:color="auto" w:fill="FFFFFF"/>
          </w:rPr>
          <w:t xml:space="preserve">and the fit </w:t>
        </w:r>
      </w:ins>
      <w:ins w:id="335" w:author="Alexander Piper (DEDJTR) [2]" w:date="2020-04-13T11:20:00Z">
        <w:r w:rsidR="00A54123" w:rsidRPr="00A54123">
          <w:rPr>
            <w:rFonts w:cstheme="minorHAnsi"/>
            <w:color w:val="000000"/>
            <w:shd w:val="clear" w:color="auto" w:fill="FFFFFF"/>
          </w:rPr>
          <w:t>without an interaction</w:t>
        </w:r>
      </w:ins>
      <w:ins w:id="336" w:author="Alexander Piper (DEDJTR) [2]" w:date="2020-04-13T11:22:00Z">
        <w:r w:rsidR="00A54123">
          <w:rPr>
            <w:rFonts w:cstheme="minorHAnsi"/>
            <w:color w:val="000000"/>
            <w:shd w:val="clear" w:color="auto" w:fill="FFFFFF"/>
          </w:rPr>
          <w:t>.</w:t>
        </w:r>
      </w:ins>
      <w:ins w:id="337" w:author="Alexander Piper (DEDJTR)" w:date="2020-03-20T15:19:00Z">
        <w:del w:id="338" w:author="Alexander Piper (DEDJTR) [2]" w:date="2020-04-13T11:26:00Z">
          <w:r w:rsidDel="00A54123">
            <w:rPr>
              <w:rFonts w:cstheme="minorHAnsi"/>
              <w:color w:val="000000"/>
              <w:shd w:val="clear" w:color="auto" w:fill="FFFFFF"/>
            </w:rPr>
            <w:delText xml:space="preserve"> Therefore, the dataset was further subset to bacterial clades whose interactions contribute most to cophylogenetic congruence by comparing the residuals from clade level interactions to those of the remainder of global interactions using Welsh’s t test.</w:delText>
          </w:r>
        </w:del>
        <w:r w:rsidRPr="00223775">
          <w:t xml:space="preserve"> </w:t>
        </w:r>
        <w:r>
          <w:t xml:space="preserve">The </w:t>
        </w:r>
        <w:del w:id="339" w:author="Alexander Piper (DEDJTR) [2]" w:date="2020-04-13T11:26:00Z">
          <w:r w:rsidDel="00A54123">
            <w:delText>Random TaPas</w:delText>
          </w:r>
        </w:del>
      </w:ins>
      <w:proofErr w:type="spellStart"/>
      <w:ins w:id="340" w:author="Alexander Piper (DEDJTR) [2]" w:date="2020-04-13T11:26:00Z">
        <w:r w:rsidR="00A54123">
          <w:t>PACo</w:t>
        </w:r>
        <w:proofErr w:type="spellEnd"/>
        <w:r w:rsidR="00A54123">
          <w:t xml:space="preserve"> </w:t>
        </w:r>
      </w:ins>
      <w:ins w:id="341" w:author="Alexander Piper (DEDJTR)" w:date="2020-03-20T15:19:00Z">
        <w:r>
          <w:t xml:space="preserve"> algorithm was then fit separately to these individual clades to identify fine-scale co-phylogeny.</w:t>
        </w:r>
        <w:r>
          <w:rPr>
            <w:rFonts w:cstheme="minorHAnsi"/>
            <w:color w:val="000000"/>
            <w:shd w:val="clear" w:color="auto" w:fill="FFFFFF"/>
          </w:rPr>
          <w:t xml:space="preserve"> In addition to psyllid microbiome phylogeny, this approach was further </w:t>
        </w:r>
        <w:r>
          <w:t xml:space="preserve">conducted between the psyllid species tree and the hostplant tree, as well as just the </w:t>
        </w:r>
        <w:proofErr w:type="spellStart"/>
        <w:r>
          <w:t>Trioza</w:t>
        </w:r>
        <w:proofErr w:type="spellEnd"/>
        <w:r>
          <w:t xml:space="preserve"> genus and the hostplant tree.</w:t>
        </w:r>
      </w:ins>
      <w:del w:id="342" w:author="Alexander Piper (DEDJTR)" w:date="2020-03-20T15:19:00Z">
        <w:r w:rsidR="005932CB" w:rsidRPr="007A5043" w:rsidDel="00C46C42">
          <w:rPr>
            <w:rFonts w:cstheme="minorHAnsi"/>
            <w:b/>
            <w:i/>
            <w:color w:val="000000"/>
            <w:sz w:val="24"/>
            <w:shd w:val="clear" w:color="auto" w:fill="FFFFFF"/>
          </w:rPr>
          <w:delText>Statistical Analysis</w:delText>
        </w:r>
      </w:del>
    </w:p>
    <w:p w14:paraId="41970EB0" w14:textId="77777777" w:rsidR="00B9160A" w:rsidRPr="007A5043" w:rsidRDefault="00B9160A" w:rsidP="00A54123">
      <w:pPr>
        <w:spacing w:after="240" w:line="360" w:lineRule="auto"/>
        <w:rPr>
          <w:ins w:id="343" w:author="Alexander Piper (DEDJTR) [2]" w:date="2020-04-13T11:54:00Z"/>
          <w:rFonts w:cstheme="minorHAnsi"/>
          <w:b/>
          <w:i/>
          <w:color w:val="000000"/>
          <w:sz w:val="24"/>
          <w:shd w:val="clear" w:color="auto" w:fill="FFFFFF"/>
        </w:rPr>
        <w:pPrChange w:id="344" w:author="Alexander Piper (DEDJTR) [2]" w:date="2020-04-13T11:26:00Z">
          <w:pPr>
            <w:pStyle w:val="ListParagraph"/>
            <w:numPr>
              <w:ilvl w:val="1"/>
              <w:numId w:val="3"/>
            </w:numPr>
            <w:spacing w:after="240" w:line="360" w:lineRule="auto"/>
            <w:ind w:left="1080" w:hanging="720"/>
          </w:pPr>
        </w:pPrChange>
      </w:pPr>
    </w:p>
    <w:p w14:paraId="49844DEC" w14:textId="707930F2" w:rsidR="0044479C" w:rsidDel="00B9160A" w:rsidRDefault="00B9160A" w:rsidP="00B9160A">
      <w:pPr>
        <w:spacing w:after="240" w:line="360" w:lineRule="auto"/>
        <w:rPr>
          <w:del w:id="345" w:author="Alexander Piper (DEDJTR)" w:date="2020-03-20T15:19:00Z"/>
          <w:rFonts w:cstheme="minorHAnsi"/>
          <w:i/>
          <w:color w:val="000000"/>
          <w:u w:val="single"/>
          <w:shd w:val="clear" w:color="auto" w:fill="FFFFFF"/>
        </w:rPr>
      </w:pPr>
      <w:ins w:id="346" w:author="Alexander Piper (DEDJTR) [2]" w:date="2020-04-13T11:54:00Z">
        <w:r>
          <w:rPr>
            <w:rFonts w:cstheme="minorHAnsi"/>
            <w:i/>
            <w:color w:val="000000"/>
            <w:u w:val="single"/>
            <w:shd w:val="clear" w:color="auto" w:fill="FFFFFF"/>
          </w:rPr>
          <w:t>Beta diversi</w:t>
        </w:r>
      </w:ins>
      <w:ins w:id="347" w:author="Alexander Piper (DEDJTR) [2]" w:date="2020-04-13T11:55:00Z">
        <w:r>
          <w:rPr>
            <w:rFonts w:cstheme="minorHAnsi"/>
            <w:i/>
            <w:color w:val="000000"/>
            <w:u w:val="single"/>
            <w:shd w:val="clear" w:color="auto" w:fill="FFFFFF"/>
          </w:rPr>
          <w:t>ty through time</w:t>
        </w:r>
      </w:ins>
      <w:del w:id="348" w:author="Alexander Piper (DEDJTR)" w:date="2020-03-20T15:19:00Z">
        <w:r w:rsidR="0044479C" w:rsidRPr="007A5043" w:rsidDel="00C46C42">
          <w:rPr>
            <w:rFonts w:cstheme="minorHAnsi"/>
            <w:i/>
            <w:color w:val="000000"/>
            <w:u w:val="single"/>
            <w:shd w:val="clear" w:color="auto" w:fill="FFFFFF"/>
          </w:rPr>
          <w:delText>Alpha diversity</w:delText>
        </w:r>
      </w:del>
    </w:p>
    <w:p w14:paraId="7457AE6B" w14:textId="77777777" w:rsidR="00B9160A" w:rsidRDefault="00B9160A" w:rsidP="00A54123">
      <w:pPr>
        <w:spacing w:after="240" w:line="360" w:lineRule="auto"/>
        <w:rPr>
          <w:ins w:id="349" w:author="Alexander Piper (DEDJTR) [2]" w:date="2020-04-13T11:55:00Z"/>
          <w:rFonts w:cstheme="minorHAnsi"/>
          <w:i/>
          <w:color w:val="000000"/>
          <w:u w:val="single"/>
          <w:shd w:val="clear" w:color="auto" w:fill="FFFFFF"/>
        </w:rPr>
      </w:pPr>
    </w:p>
    <w:p w14:paraId="2F576556" w14:textId="528B7EAA" w:rsidR="00B9160A" w:rsidRPr="007A5043" w:rsidRDefault="00B9160A" w:rsidP="00B9160A">
      <w:pPr>
        <w:spacing w:after="240" w:line="360" w:lineRule="auto"/>
        <w:rPr>
          <w:ins w:id="350" w:author="Alexander Piper (DEDJTR) [2]" w:date="2020-04-13T11:55:00Z"/>
          <w:rFonts w:cstheme="minorHAnsi"/>
          <w:i/>
          <w:color w:val="000000"/>
          <w:u w:val="single"/>
          <w:shd w:val="clear" w:color="auto" w:fill="FFFFFF"/>
        </w:rPr>
      </w:pPr>
      <w:ins w:id="351" w:author="Alexander Piper (DEDJTR) [2]" w:date="2020-04-13T11:55:00Z">
        <w:r>
          <w:rPr>
            <w:rFonts w:cstheme="minorHAnsi"/>
            <w:color w:val="000000"/>
            <w:shd w:val="clear" w:color="auto" w:fill="FFFFFF"/>
          </w:rPr>
          <w:t>As community assembly models</w:t>
        </w:r>
        <w:r>
          <w:rPr>
            <w:rFonts w:cstheme="minorHAnsi"/>
            <w:iCs/>
            <w:color w:val="000000"/>
            <w:u w:val="single"/>
            <w:shd w:val="clear" w:color="auto" w:fill="FFFFFF"/>
          </w:rPr>
          <w:t xml:space="preserve"> indicated potential disparity In the phylogenetic scale of community assembly patterns, beta diversity through time analysis (BDTT) was used to sample the bacterial community in 0.01 time intervals backwards in evolutionary time and conduct the above tests at each time slice in order to differentiate patterns arising from recent co-diversification from those due to more ancient bacterial evolution. These analyses were conducted both with and without the family </w:t>
        </w:r>
        <w:r w:rsidRPr="00954A82">
          <w:rPr>
            <w:rFonts w:cstheme="minorHAnsi"/>
            <w:iCs/>
            <w:color w:val="000000"/>
            <w:u w:val="single"/>
            <w:shd w:val="clear" w:color="auto" w:fill="FFFFFF"/>
          </w:rPr>
          <w:t xml:space="preserve">Enterobacteriaceae </w:t>
        </w:r>
        <w:r>
          <w:rPr>
            <w:rFonts w:cstheme="minorHAnsi"/>
            <w:iCs/>
            <w:color w:val="000000"/>
            <w:u w:val="single"/>
            <w:shd w:val="clear" w:color="auto" w:fill="FFFFFF"/>
          </w:rPr>
          <w:t xml:space="preserve">to determine if these patterns were being driven primarily by the known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 xml:space="preserve">. </w:t>
        </w:r>
      </w:ins>
    </w:p>
    <w:p w14:paraId="440DA381" w14:textId="74C41E04" w:rsidR="006444E1" w:rsidDel="00C46C42" w:rsidRDefault="000E5870" w:rsidP="00A54123">
      <w:pPr>
        <w:spacing w:after="240" w:line="360" w:lineRule="auto"/>
        <w:rPr>
          <w:del w:id="352" w:author="Alexander Piper (DEDJTR)" w:date="2020-03-20T15:19:00Z"/>
          <w:rFonts w:cstheme="minorHAnsi"/>
          <w:color w:val="000000"/>
          <w:shd w:val="clear" w:color="auto" w:fill="FFFFFF"/>
        </w:rPr>
        <w:pPrChange w:id="353" w:author="Alexander Piper (DEDJTR) [2]" w:date="2020-04-13T11:26:00Z">
          <w:pPr>
            <w:spacing w:after="240" w:line="360" w:lineRule="auto"/>
          </w:pPr>
        </w:pPrChange>
      </w:pPr>
      <w:del w:id="354" w:author="Alexander Piper (DEDJTR)" w:date="2020-03-20T15:19:00Z">
        <w:r w:rsidDel="00C46C42">
          <w:rPr>
            <w:rFonts w:cstheme="minorHAnsi"/>
            <w:color w:val="000000"/>
            <w:shd w:val="clear" w:color="auto" w:fill="FFFFFF"/>
          </w:rPr>
          <w:delText>As species richness for samples is positively correlated to sequencing depth, this needs to be accounted for to allow comparison across samples. The common procedure of rarefying samples to the same read depth has been found to be statistical inadmissible (</w:delText>
        </w:r>
        <w:r w:rsidR="00213DA7" w:rsidDel="00C46C42">
          <w:rPr>
            <w:rFonts w:cstheme="minorHAnsi"/>
            <w:color w:val="000000"/>
            <w:shd w:val="clear" w:color="auto" w:fill="FFFFFF"/>
          </w:rPr>
          <w:delText xml:space="preserve">McMurdie </w:delText>
        </w:r>
        <w:r w:rsidR="00213DA7" w:rsidDel="00C46C42">
          <w:rPr>
            <w:rFonts w:cstheme="minorHAnsi"/>
            <w:i/>
            <w:color w:val="000000"/>
            <w:shd w:val="clear" w:color="auto" w:fill="FFFFFF"/>
          </w:rPr>
          <w:delText xml:space="preserve">et al. </w:delText>
        </w:r>
        <w:r w:rsidR="00213DA7" w:rsidDel="00C46C42">
          <w:rPr>
            <w:rFonts w:cstheme="minorHAnsi"/>
            <w:color w:val="000000"/>
            <w:shd w:val="clear" w:color="auto" w:fill="FFFFFF"/>
          </w:rPr>
          <w:delText>2014, Willis 2019)</w:delText>
        </w:r>
        <w:r w:rsidDel="00C46C42">
          <w:rPr>
            <w:rFonts w:cstheme="minorHAnsi"/>
            <w:color w:val="000000"/>
            <w:shd w:val="clear" w:color="auto" w:fill="FFFFFF"/>
          </w:rPr>
          <w:delText xml:space="preserve">.  Instead the </w:delText>
        </w:r>
        <w:r w:rsidR="008846FC" w:rsidDel="00C46C42">
          <w:rPr>
            <w:rFonts w:cstheme="minorHAnsi"/>
            <w:color w:val="000000"/>
            <w:shd w:val="clear" w:color="auto" w:fill="FFFFFF"/>
          </w:rPr>
          <w:delText>breakaway</w:delText>
        </w:r>
        <w:r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method</w:delText>
        </w:r>
        <w:r w:rsidR="0044479C" w:rsidRPr="0044479C" w:rsidDel="00C46C42">
          <w:rPr>
            <w:rFonts w:cstheme="minorHAnsi"/>
            <w:color w:val="000000"/>
            <w:shd w:val="clear" w:color="auto" w:fill="FFFFFF"/>
          </w:rPr>
          <w:delText xml:space="preserve"> uses </w:delText>
        </w:r>
        <w:r w:rsidR="008846FC" w:rsidDel="00C46C42">
          <w:rPr>
            <w:rFonts w:cstheme="minorHAnsi"/>
            <w:color w:val="000000"/>
            <w:shd w:val="clear" w:color="auto" w:fill="FFFFFF"/>
          </w:rPr>
          <w:delText xml:space="preserve">biological replicates and </w:delText>
        </w:r>
        <w:r w:rsidR="00352A61" w:rsidDel="00C46C42">
          <w:rPr>
            <w:rFonts w:cstheme="minorHAnsi"/>
            <w:color w:val="000000"/>
            <w:shd w:val="clear" w:color="auto" w:fill="FFFFFF"/>
          </w:rPr>
          <w:delText>abundances of taxa</w:delText>
        </w:r>
        <w:r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within e</w:delText>
        </w:r>
        <w:r w:rsidDel="00C46C42">
          <w:rPr>
            <w:rFonts w:cstheme="minorHAnsi"/>
            <w:color w:val="000000"/>
            <w:shd w:val="clear" w:color="auto" w:fill="FFFFFF"/>
          </w:rPr>
          <w:delText xml:space="preserve">ach </w:delText>
        </w:r>
        <w:r w:rsidR="008846FC" w:rsidDel="00C46C42">
          <w:rPr>
            <w:rFonts w:cstheme="minorHAnsi"/>
            <w:color w:val="000000"/>
            <w:shd w:val="clear" w:color="auto" w:fill="FFFFFF"/>
          </w:rPr>
          <w:delText>sample</w:delText>
        </w:r>
        <w:r w:rsidR="0044479C" w:rsidRPr="0044479C" w:rsidDel="00C46C42">
          <w:rPr>
            <w:rFonts w:cstheme="minorHAnsi"/>
            <w:color w:val="000000"/>
            <w:shd w:val="clear" w:color="auto" w:fill="FFFFFF"/>
          </w:rPr>
          <w:delText xml:space="preserve"> to estimate the </w:delText>
        </w:r>
        <w:r w:rsidR="00352A61" w:rsidDel="00C46C42">
          <w:rPr>
            <w:rFonts w:cstheme="minorHAnsi"/>
            <w:color w:val="000000"/>
            <w:shd w:val="clear" w:color="auto" w:fill="FFFFFF"/>
          </w:rPr>
          <w:delText>additional unsampled</w:delText>
        </w:r>
        <w:r w:rsidR="008846FC" w:rsidDel="00C46C42">
          <w:rPr>
            <w:rFonts w:cstheme="minorHAnsi"/>
            <w:color w:val="000000"/>
            <w:shd w:val="clear" w:color="auto" w:fill="FFFFFF"/>
          </w:rPr>
          <w:delText xml:space="preserve"> diversity</w:delText>
        </w:r>
        <w:r w:rsidR="0044479C" w:rsidRPr="0044479C" w:rsidDel="00C46C42">
          <w:rPr>
            <w:rFonts w:cstheme="minorHAnsi"/>
            <w:color w:val="000000"/>
            <w:shd w:val="clear" w:color="auto" w:fill="FFFFFF"/>
          </w:rPr>
          <w:delText xml:space="preserve"> in the environment</w:delText>
        </w:r>
        <w:r w:rsidR="00352A61" w:rsidDel="00C46C42">
          <w:rPr>
            <w:rFonts w:cstheme="minorHAnsi"/>
            <w:color w:val="000000"/>
            <w:shd w:val="clear" w:color="auto" w:fill="FFFFFF"/>
          </w:rPr>
          <w:delText xml:space="preserve"> (i.e. population of that psyllid species) (</w:delText>
        </w:r>
        <w:r w:rsidR="00213DA7" w:rsidDel="00C46C42">
          <w:rPr>
            <w:rFonts w:cstheme="minorHAnsi"/>
            <w:color w:val="000000"/>
            <w:shd w:val="clear" w:color="auto" w:fill="FFFFFF"/>
          </w:rPr>
          <w:delText>Willis &amp; Bunge 2015</w:delText>
        </w:r>
        <w:r w:rsidR="00352A61" w:rsidDel="00C46C42">
          <w:rPr>
            <w:rFonts w:cstheme="minorHAnsi"/>
            <w:color w:val="000000"/>
            <w:shd w:val="clear" w:color="auto" w:fill="FFFFFF"/>
          </w:rPr>
          <w:delText>)</w:delText>
        </w:r>
        <w:r w:rsidR="0044479C" w:rsidDel="00C46C42">
          <w:rPr>
            <w:rFonts w:cstheme="minorHAnsi"/>
            <w:color w:val="000000"/>
            <w:shd w:val="clear" w:color="auto" w:fill="FFFFFF"/>
          </w:rPr>
          <w:delText>. B</w:delText>
        </w:r>
        <w:r w:rsidR="0044479C" w:rsidRPr="0044479C" w:rsidDel="00C46C42">
          <w:rPr>
            <w:rFonts w:cstheme="minorHAnsi"/>
            <w:color w:val="000000"/>
            <w:shd w:val="clear" w:color="auto" w:fill="FFFFFF"/>
          </w:rPr>
          <w:delText>reakaway estimates the number of missing species based on the sequence depth and number of rare taxa in the data, and accounts for experimental noise such as the correlation between observed richness and the sequencing depth.</w:delText>
        </w:r>
        <w:r w:rsidR="0044479C" w:rsidRPr="0044479C" w:rsidDel="00C46C42">
          <w:delText xml:space="preserve"> </w:delText>
        </w:r>
        <w:r w:rsidR="0044479C" w:rsidDel="00C46C42">
          <w:rPr>
            <w:rFonts w:cstheme="minorHAnsi"/>
            <w:color w:val="000000"/>
            <w:shd w:val="clear" w:color="auto" w:fill="FFFFFF"/>
          </w:rPr>
          <w:delText xml:space="preserve">To assess </w:delText>
        </w:r>
        <w:r w:rsidR="008846FC" w:rsidDel="00C46C42">
          <w:rPr>
            <w:rFonts w:cstheme="minorHAnsi"/>
            <w:color w:val="000000"/>
            <w:shd w:val="clear" w:color="auto" w:fill="FFFFFF"/>
          </w:rPr>
          <w:delText>how</w:delText>
        </w:r>
        <w:r w:rsidR="0044479C" w:rsidDel="00C46C42">
          <w:rPr>
            <w:rFonts w:cstheme="minorHAnsi"/>
            <w:color w:val="000000"/>
            <w:shd w:val="clear" w:color="auto" w:fill="FFFFFF"/>
          </w:rPr>
          <w:delText xml:space="preserve"> alpha diversity </w:delText>
        </w:r>
        <w:r w:rsidR="008846FC" w:rsidDel="00C46C42">
          <w:rPr>
            <w:rFonts w:cstheme="minorHAnsi"/>
            <w:color w:val="000000"/>
            <w:shd w:val="clear" w:color="auto" w:fill="FFFFFF"/>
          </w:rPr>
          <w:delText xml:space="preserve">changes </w:delText>
        </w:r>
        <w:r w:rsidR="00352A61" w:rsidDel="00C46C42">
          <w:rPr>
            <w:rFonts w:cstheme="minorHAnsi"/>
            <w:color w:val="000000"/>
            <w:shd w:val="clear" w:color="auto" w:fill="FFFFFF"/>
          </w:rPr>
          <w:delText>across</w:delText>
        </w:r>
        <w:r w:rsidR="0044479C" w:rsidDel="00C46C42">
          <w:rPr>
            <w:rFonts w:cstheme="minorHAnsi"/>
            <w:color w:val="000000"/>
            <w:shd w:val="clear" w:color="auto" w:fill="FFFFFF"/>
          </w:rPr>
          <w:delText xml:space="preserve"> psyllid species, </w:delText>
        </w:r>
        <w:r w:rsidR="0044479C" w:rsidRPr="0044479C" w:rsidDel="00C46C42">
          <w:rPr>
            <w:rFonts w:cstheme="minorHAnsi"/>
            <w:color w:val="000000"/>
            <w:shd w:val="clear" w:color="auto" w:fill="FFFFFF"/>
          </w:rPr>
          <w:delText>we use the</w:delText>
        </w:r>
        <w:r w:rsidR="008846FC" w:rsidDel="00C46C42">
          <w:rPr>
            <w:rFonts w:cstheme="minorHAnsi"/>
            <w:color w:val="000000"/>
            <w:shd w:val="clear" w:color="auto" w:fill="FFFFFF"/>
          </w:rPr>
          <w:delText xml:space="preserve">n applied </w:delText>
        </w:r>
        <w:r w:rsidR="00352A61" w:rsidDel="00C46C42">
          <w:rPr>
            <w:rFonts w:cstheme="minorHAnsi"/>
            <w:color w:val="000000"/>
            <w:shd w:val="clear" w:color="auto" w:fill="FFFFFF"/>
          </w:rPr>
          <w:delText>a</w:delText>
        </w:r>
        <w:r w:rsidR="0044479C" w:rsidRPr="0044479C" w:rsidDel="00C46C42">
          <w:rPr>
            <w:rFonts w:cstheme="minorHAnsi"/>
            <w:color w:val="000000"/>
            <w:shd w:val="clear" w:color="auto" w:fill="FFFFFF"/>
          </w:rPr>
          <w:delText xml:space="preserve"> betta </w:delText>
        </w:r>
        <w:r w:rsidR="0044479C" w:rsidRPr="005218B8" w:rsidDel="00C46C42">
          <w:rPr>
            <w:rFonts w:cstheme="minorHAnsi"/>
            <w:color w:val="000000"/>
            <w:shd w:val="clear" w:color="auto" w:fill="FFFFFF"/>
          </w:rPr>
          <w:delText>model</w:delText>
        </w:r>
        <w:r w:rsidR="00352A61" w:rsidRPr="005218B8" w:rsidDel="00C46C42">
          <w:rPr>
            <w:rFonts w:cstheme="minorHAnsi"/>
            <w:color w:val="000000"/>
            <w:shd w:val="clear" w:color="auto" w:fill="FFFFFF"/>
          </w:rPr>
          <w:delText xml:space="preserve"> (</w:delText>
        </w:r>
        <w:r w:rsidR="00213DA7" w:rsidRPr="005218B8" w:rsidDel="00C46C42">
          <w:rPr>
            <w:rFonts w:cstheme="minorHAnsi"/>
            <w:color w:val="000000"/>
            <w:shd w:val="clear" w:color="auto" w:fill="FFFFFF"/>
          </w:rPr>
          <w:delText xml:space="preserve">Willis </w:delText>
        </w:r>
        <w:r w:rsidR="00213DA7" w:rsidRPr="005218B8" w:rsidDel="00C46C42">
          <w:rPr>
            <w:rFonts w:cstheme="minorHAnsi"/>
            <w:i/>
            <w:color w:val="000000"/>
            <w:shd w:val="clear" w:color="auto" w:fill="FFFFFF"/>
          </w:rPr>
          <w:delText>et al</w:delText>
        </w:r>
        <w:r w:rsidR="00213DA7" w:rsidRPr="005218B8" w:rsidDel="00C46C42">
          <w:rPr>
            <w:rFonts w:cstheme="minorHAnsi"/>
            <w:color w:val="000000"/>
            <w:shd w:val="clear" w:color="auto" w:fill="FFFFFF"/>
          </w:rPr>
          <w:delText>.</w:delText>
        </w:r>
        <w:r w:rsidR="00213DA7" w:rsidRPr="005218B8" w:rsidDel="00C46C42">
          <w:rPr>
            <w:rFonts w:cstheme="minorHAnsi"/>
            <w:i/>
            <w:color w:val="000000"/>
            <w:shd w:val="clear" w:color="auto" w:fill="FFFFFF"/>
          </w:rPr>
          <w:delText xml:space="preserve"> </w:delText>
        </w:r>
        <w:r w:rsidR="00213DA7" w:rsidRPr="005218B8" w:rsidDel="00C46C42">
          <w:rPr>
            <w:rFonts w:cstheme="minorHAnsi"/>
            <w:color w:val="000000"/>
            <w:shd w:val="clear" w:color="auto" w:fill="FFFFFF"/>
          </w:rPr>
          <w:delText>2017)</w:delText>
        </w:r>
        <w:r w:rsidR="00352A61" w:rsidRPr="005218B8" w:rsidDel="00C46C42">
          <w:rPr>
            <w:rFonts w:cstheme="minorHAnsi"/>
            <w:color w:val="000000"/>
            <w:shd w:val="clear" w:color="auto" w:fill="FFFFFF"/>
          </w:rPr>
          <w:delText xml:space="preserve"> using</w:delText>
        </w:r>
        <w:r w:rsidR="00352A61" w:rsidDel="00C46C42">
          <w:rPr>
            <w:rFonts w:cstheme="minorHAnsi"/>
            <w:color w:val="000000"/>
            <w:shd w:val="clear" w:color="auto" w:fill="FFFFFF"/>
          </w:rPr>
          <w:delText xml:space="preserve"> psyllid species as the predictor, and sequence run as a random effect, in a framework that</w:delText>
        </w:r>
        <w:r w:rsidR="0044479C" w:rsidRP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which</w:delText>
        </w:r>
        <w:r w:rsidR="0044479C" w:rsidRPr="0044479C" w:rsidDel="00C46C42">
          <w:rPr>
            <w:rFonts w:cstheme="minorHAnsi"/>
            <w:color w:val="000000"/>
            <w:shd w:val="clear" w:color="auto" w:fill="FFFFFF"/>
          </w:rPr>
          <w:delText xml:space="preserve"> account</w:delText>
        </w:r>
        <w:r w:rsidR="00352A61" w:rsidDel="00C46C42">
          <w:rPr>
            <w:rFonts w:cstheme="minorHAnsi"/>
            <w:color w:val="000000"/>
            <w:shd w:val="clear" w:color="auto" w:fill="FFFFFF"/>
          </w:rPr>
          <w:delText>s</w:delText>
        </w:r>
        <w:r w:rsidR="0044479C" w:rsidRPr="0044479C" w:rsidDel="00C46C42">
          <w:rPr>
            <w:rFonts w:cstheme="minorHAnsi"/>
            <w:color w:val="000000"/>
            <w:shd w:val="clear" w:color="auto" w:fill="FFFFFF"/>
          </w:rPr>
          <w:delText xml:space="preserve"> </w:delText>
        </w:r>
        <w:r w:rsidR="00352A61" w:rsidDel="00C46C42">
          <w:rPr>
            <w:rFonts w:cstheme="minorHAnsi"/>
            <w:color w:val="000000"/>
            <w:shd w:val="clear" w:color="auto" w:fill="FFFFFF"/>
          </w:rPr>
          <w:delText xml:space="preserve">for </w:delText>
        </w:r>
        <w:r w:rsidR="0044479C" w:rsidRPr="0044479C" w:rsidDel="00C46C42">
          <w:rPr>
            <w:rFonts w:cstheme="minorHAnsi"/>
            <w:color w:val="000000"/>
            <w:shd w:val="clear" w:color="auto" w:fill="FFFFFF"/>
          </w:rPr>
          <w:delText xml:space="preserve">uncertainty in </w:delText>
        </w:r>
        <w:r w:rsidR="00352A61" w:rsidRPr="0044479C" w:rsidDel="00C46C42">
          <w:rPr>
            <w:rFonts w:cstheme="minorHAnsi"/>
            <w:color w:val="000000"/>
            <w:shd w:val="clear" w:color="auto" w:fill="FFFFFF"/>
          </w:rPr>
          <w:delText>diversity</w:delText>
        </w:r>
        <w:r w:rsidR="0044479C" w:rsidRPr="0044479C" w:rsidDel="00C46C42">
          <w:rPr>
            <w:rFonts w:cstheme="minorHAnsi"/>
            <w:color w:val="000000"/>
            <w:shd w:val="clear" w:color="auto" w:fill="FFFFFF"/>
          </w:rPr>
          <w:delText xml:space="preserve"> estimates </w:delText>
        </w:r>
        <w:r w:rsidR="00352A61" w:rsidDel="00C46C42">
          <w:rPr>
            <w:rFonts w:cstheme="minorHAnsi"/>
            <w:color w:val="000000"/>
            <w:shd w:val="clear" w:color="auto" w:fill="FFFFFF"/>
          </w:rPr>
          <w:delText>due to unsampled taxa</w:delText>
        </w:r>
        <w:r w:rsid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 xml:space="preserve">To further </w:delText>
        </w:r>
        <w:r w:rsidR="0044479C" w:rsidDel="00C46C42">
          <w:rPr>
            <w:rFonts w:cstheme="minorHAnsi"/>
            <w:color w:val="000000"/>
            <w:shd w:val="clear" w:color="auto" w:fill="FFFFFF"/>
          </w:rPr>
          <w:delText xml:space="preserve">assess if bacterial </w:delText>
        </w:r>
        <w:r w:rsidR="008846FC" w:rsidDel="00C46C42">
          <w:rPr>
            <w:rFonts w:cstheme="minorHAnsi"/>
            <w:color w:val="000000"/>
            <w:shd w:val="clear" w:color="auto" w:fill="FFFFFF"/>
          </w:rPr>
          <w:delText xml:space="preserve">species </w:delText>
        </w:r>
        <w:r w:rsidR="0044479C" w:rsidDel="00C46C42">
          <w:rPr>
            <w:rFonts w:cstheme="minorHAnsi"/>
            <w:color w:val="000000"/>
            <w:shd w:val="clear" w:color="auto" w:fill="FFFFFF"/>
          </w:rPr>
          <w:delText xml:space="preserve">richness was associated with </w:delText>
        </w:r>
        <w:r w:rsidR="008846FC" w:rsidDel="00C46C42">
          <w:rPr>
            <w:rFonts w:cstheme="minorHAnsi"/>
            <w:color w:val="000000"/>
            <w:shd w:val="clear" w:color="auto" w:fill="FFFFFF"/>
          </w:rPr>
          <w:delText xml:space="preserve">psyllid </w:delText>
        </w:r>
        <w:r w:rsidR="0044479C" w:rsidDel="00C46C42">
          <w:rPr>
            <w:rFonts w:cstheme="minorHAnsi"/>
            <w:color w:val="000000"/>
            <w:shd w:val="clear" w:color="auto" w:fill="FFFFFF"/>
          </w:rPr>
          <w:delText>phylogeny</w:delText>
        </w:r>
        <w:r w:rsidR="008846FC" w:rsidDel="00C46C42">
          <w:rPr>
            <w:rFonts w:cstheme="minorHAnsi"/>
            <w:color w:val="000000"/>
            <w:shd w:val="clear" w:color="auto" w:fill="FFFFFF"/>
          </w:rPr>
          <w:delText>,</w:delText>
        </w:r>
        <w:r w:rsid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M</w:delText>
        </w:r>
        <w:r w:rsidR="0044479C" w:rsidDel="00C46C42">
          <w:rPr>
            <w:rFonts w:cstheme="minorHAnsi"/>
            <w:color w:val="000000"/>
            <w:shd w:val="clear" w:color="auto" w:fill="FFFFFF"/>
          </w:rPr>
          <w:delText xml:space="preserve">orans </w:delText>
        </w:r>
        <w:r w:rsidR="0044479C" w:rsidRPr="005218B8" w:rsidDel="00C46C42">
          <w:rPr>
            <w:rFonts w:cstheme="minorHAnsi"/>
            <w:color w:val="000000"/>
            <w:shd w:val="clear" w:color="auto" w:fill="FFFFFF"/>
          </w:rPr>
          <w:delText>I (</w:delText>
        </w:r>
        <w:r w:rsidR="0085128A" w:rsidRPr="005218B8" w:rsidDel="00C46C42">
          <w:rPr>
            <w:rFonts w:cstheme="minorHAnsi"/>
            <w:color w:val="000000"/>
            <w:shd w:val="clear" w:color="auto" w:fill="FFFFFF"/>
          </w:rPr>
          <w:delText>Moran 1950</w:delText>
        </w:r>
        <w:r w:rsidR="0044479C" w:rsidRPr="005218B8" w:rsidDel="00C46C42">
          <w:rPr>
            <w:rFonts w:cstheme="minorHAnsi"/>
            <w:color w:val="000000"/>
            <w:shd w:val="clear" w:color="auto" w:fill="FFFFFF"/>
          </w:rPr>
          <w:delText>),</w:delText>
        </w:r>
        <w:r w:rsidR="00A71C9E" w:rsidRPr="005218B8" w:rsidDel="00C46C42">
          <w:rPr>
            <w:rFonts w:cstheme="minorHAnsi"/>
            <w:color w:val="000000"/>
            <w:shd w:val="clear" w:color="auto" w:fill="FFFFFF"/>
          </w:rPr>
          <w:delText xml:space="preserve"> </w:delText>
        </w:r>
        <w:r w:rsidR="008846FC" w:rsidRPr="005218B8" w:rsidDel="00C46C42">
          <w:rPr>
            <w:color w:val="000000"/>
            <w:shd w:val="clear" w:color="auto" w:fill="FFFFFF"/>
          </w:rPr>
          <w:delText>Abouheif's</w:delText>
        </w:r>
        <w:r w:rsidR="008846FC" w:rsidDel="00C46C42">
          <w:rPr>
            <w:color w:val="000000"/>
            <w:shd w:val="clear" w:color="auto" w:fill="FFFFFF"/>
          </w:rPr>
          <w:delText xml:space="preserve"> </w:delText>
        </w:r>
        <w:r w:rsidR="00A71C9E" w:rsidDel="00C46C42">
          <w:rPr>
            <w:rFonts w:cstheme="minorHAnsi"/>
            <w:color w:val="000000"/>
            <w:shd w:val="clear" w:color="auto" w:fill="FFFFFF"/>
          </w:rPr>
          <w:delText xml:space="preserve">Cmean </w:delText>
        </w:r>
        <w:r w:rsidR="00A71C9E" w:rsidRPr="005218B8" w:rsidDel="00C46C42">
          <w:rPr>
            <w:rFonts w:cstheme="minorHAnsi"/>
            <w:color w:val="000000"/>
            <w:shd w:val="clear" w:color="auto" w:fill="FFFFFF"/>
          </w:rPr>
          <w:delText>(</w:delText>
        </w:r>
        <w:r w:rsidR="0085128A" w:rsidRPr="005218B8" w:rsidDel="00C46C42">
          <w:delText>Abouheif 1999)</w:delText>
        </w:r>
        <w:r w:rsidR="00A71C9E" w:rsidRPr="005218B8" w:rsidDel="00C46C42">
          <w:rPr>
            <w:rFonts w:cstheme="minorHAnsi"/>
            <w:color w:val="000000"/>
            <w:shd w:val="clear" w:color="auto" w:fill="FFFFFF"/>
          </w:rPr>
          <w:delText>, Bloombergs K (</w:delText>
        </w:r>
        <w:r w:rsidR="0085128A" w:rsidRPr="005218B8" w:rsidDel="00C46C42">
          <w:rPr>
            <w:rFonts w:cstheme="minorHAnsi"/>
            <w:color w:val="000000"/>
            <w:shd w:val="clear" w:color="auto" w:fill="FFFFFF"/>
          </w:rPr>
          <w:delText xml:space="preserve">Blomberg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03)</w:delText>
        </w:r>
        <w:r w:rsidR="00A71C9E" w:rsidRPr="005218B8" w:rsidDel="00C46C42">
          <w:rPr>
            <w:rFonts w:cstheme="minorHAnsi"/>
            <w:color w:val="000000"/>
            <w:shd w:val="clear" w:color="auto" w:fill="FFFFFF"/>
          </w:rPr>
          <w:delText>, and</w:delText>
        </w:r>
        <w:r w:rsidR="00A71C9E" w:rsidDel="00C46C42">
          <w:rPr>
            <w:rFonts w:cstheme="minorHAnsi"/>
            <w:color w:val="000000"/>
            <w:shd w:val="clear" w:color="auto" w:fill="FFFFFF"/>
          </w:rPr>
          <w:delText xml:space="preserve"> </w:delText>
        </w:r>
        <w:r w:rsidR="00A71C9E" w:rsidRPr="005218B8" w:rsidDel="00C46C42">
          <w:rPr>
            <w:color w:val="000000"/>
            <w:shd w:val="clear" w:color="auto" w:fill="FFFFFF"/>
          </w:rPr>
          <w:delText>Pagel's λ</w:delText>
        </w:r>
        <w:r w:rsidR="0044479C" w:rsidRPr="005218B8" w:rsidDel="00C46C42">
          <w:rPr>
            <w:rFonts w:cstheme="minorHAnsi"/>
            <w:color w:val="000000"/>
            <w:shd w:val="clear" w:color="auto" w:fill="FFFFFF"/>
          </w:rPr>
          <w:delText xml:space="preserve"> </w:delText>
        </w:r>
        <w:r w:rsidR="00A71C9E" w:rsidRPr="005218B8" w:rsidDel="00C46C42">
          <w:rPr>
            <w:rFonts w:cstheme="minorHAnsi"/>
            <w:color w:val="000000"/>
            <w:shd w:val="clear" w:color="auto" w:fill="FFFFFF"/>
          </w:rPr>
          <w:delText>(</w:delText>
        </w:r>
        <w:r w:rsidR="0085128A" w:rsidRPr="005218B8" w:rsidDel="00C46C42">
          <w:rPr>
            <w:rFonts w:cstheme="minorHAnsi"/>
            <w:color w:val="000000"/>
            <w:shd w:val="clear" w:color="auto" w:fill="FFFFFF"/>
          </w:rPr>
          <w:delText>Pagel 1999</w:delText>
        </w:r>
        <w:r w:rsidR="00A71C9E" w:rsidRPr="005218B8" w:rsidDel="00C46C42">
          <w:rPr>
            <w:rFonts w:cstheme="minorHAnsi"/>
            <w:color w:val="000000"/>
            <w:shd w:val="clear" w:color="auto" w:fill="FFFFFF"/>
          </w:rPr>
          <w:delText xml:space="preserve">) </w:delText>
        </w:r>
        <w:r w:rsidR="0044479C" w:rsidRPr="005218B8" w:rsidDel="00C46C42">
          <w:rPr>
            <w:rFonts w:cstheme="minorHAnsi"/>
            <w:color w:val="000000"/>
            <w:shd w:val="clear" w:color="auto" w:fill="FFFFFF"/>
          </w:rPr>
          <w:delText xml:space="preserve">were calculated </w:delText>
        </w:r>
        <w:r w:rsidR="00352A61" w:rsidRPr="005218B8" w:rsidDel="00C46C42">
          <w:rPr>
            <w:rFonts w:cstheme="minorHAnsi"/>
            <w:color w:val="000000"/>
            <w:shd w:val="clear" w:color="auto" w:fill="FFFFFF"/>
          </w:rPr>
          <w:delText xml:space="preserve">using </w:delText>
        </w:r>
        <w:r w:rsidR="008846FC" w:rsidRPr="005218B8" w:rsidDel="00C46C42">
          <w:rPr>
            <w:rFonts w:cstheme="minorHAnsi"/>
            <w:color w:val="000000"/>
            <w:shd w:val="clear" w:color="auto" w:fill="FFFFFF"/>
          </w:rPr>
          <w:delText xml:space="preserve">the </w:delText>
        </w:r>
        <w:r w:rsidR="0044479C" w:rsidRPr="005218B8" w:rsidDel="00C46C42">
          <w:rPr>
            <w:rFonts w:cstheme="minorHAnsi"/>
            <w:color w:val="000000"/>
            <w:shd w:val="clear" w:color="auto" w:fill="FFFFFF"/>
          </w:rPr>
          <w:delText>breakaway estimates of</w:delText>
        </w:r>
        <w:r w:rsidR="00A71C9E" w:rsidRPr="005218B8" w:rsidDel="00C46C42">
          <w:rPr>
            <w:rFonts w:cstheme="minorHAnsi"/>
            <w:color w:val="000000"/>
            <w:shd w:val="clear" w:color="auto" w:fill="FFFFFF"/>
          </w:rPr>
          <w:delText xml:space="preserve"> species richness</w:delText>
        </w:r>
        <w:r w:rsidR="0044479C" w:rsidRPr="005218B8" w:rsidDel="00C46C42">
          <w:rPr>
            <w:rFonts w:cstheme="minorHAnsi"/>
            <w:color w:val="000000"/>
            <w:shd w:val="clear" w:color="auto" w:fill="FFFFFF"/>
          </w:rPr>
          <w:delText xml:space="preserve"> and</w:delText>
        </w:r>
        <w:r w:rsidR="008846FC" w:rsidRPr="005218B8" w:rsidDel="00C46C42">
          <w:rPr>
            <w:rFonts w:cstheme="minorHAnsi"/>
            <w:color w:val="000000"/>
            <w:shd w:val="clear" w:color="auto" w:fill="FFFFFF"/>
          </w:rPr>
          <w:delText xml:space="preserve"> a Brownian motion model </w:delText>
        </w:r>
        <w:r w:rsidR="00F22C3F" w:rsidRPr="005218B8" w:rsidDel="00C46C42">
          <w:rPr>
            <w:rFonts w:cstheme="minorHAnsi"/>
            <w:color w:val="000000"/>
            <w:shd w:val="clear" w:color="auto" w:fill="FFFFFF"/>
          </w:rPr>
          <w:delText xml:space="preserve">of evolution </w:delText>
        </w:r>
        <w:r w:rsidR="008846FC" w:rsidRPr="005218B8" w:rsidDel="00C46C42">
          <w:rPr>
            <w:rFonts w:cstheme="minorHAnsi"/>
            <w:color w:val="000000"/>
            <w:shd w:val="clear" w:color="auto" w:fill="FFFFFF"/>
          </w:rPr>
          <w:delText>with the</w:delText>
        </w:r>
        <w:r w:rsidR="0044479C" w:rsidRPr="005218B8" w:rsidDel="00C46C42">
          <w:rPr>
            <w:rFonts w:cstheme="minorHAnsi"/>
            <w:color w:val="000000"/>
            <w:shd w:val="clear" w:color="auto" w:fill="FFFFFF"/>
          </w:rPr>
          <w:delText xml:space="preserve"> phylosignal</w:delText>
        </w:r>
        <w:r w:rsidR="00A71C9E" w:rsidRPr="005218B8" w:rsidDel="00C46C42">
          <w:rPr>
            <w:rFonts w:cstheme="minorHAnsi"/>
            <w:color w:val="000000"/>
            <w:shd w:val="clear" w:color="auto" w:fill="FFFFFF"/>
          </w:rPr>
          <w:delText xml:space="preserve"> R package</w:delText>
        </w:r>
        <w:r w:rsidR="0044479C"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Keck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6)</w:delText>
        </w:r>
        <w:r w:rsidR="0044479C" w:rsidRPr="005218B8" w:rsidDel="00C46C42">
          <w:rPr>
            <w:rFonts w:cstheme="minorHAnsi"/>
            <w:color w:val="000000"/>
            <w:shd w:val="clear" w:color="auto" w:fill="FFFFFF"/>
          </w:rPr>
          <w:delText>.</w:delText>
        </w:r>
        <w:r w:rsidR="0044479C" w:rsidDel="00C46C42">
          <w:rPr>
            <w:rFonts w:cstheme="minorHAnsi"/>
            <w:color w:val="000000"/>
            <w:shd w:val="clear" w:color="auto" w:fill="FFFFFF"/>
          </w:rPr>
          <w:delText xml:space="preserve">  </w:delText>
        </w:r>
      </w:del>
    </w:p>
    <w:p w14:paraId="0B9B945F" w14:textId="4F443276" w:rsidR="0044479C" w:rsidRPr="007A5043" w:rsidDel="00C46C42" w:rsidRDefault="0044479C" w:rsidP="00A54123">
      <w:pPr>
        <w:spacing w:after="240" w:line="360" w:lineRule="auto"/>
        <w:rPr>
          <w:del w:id="355" w:author="Alexander Piper (DEDJTR)" w:date="2020-03-20T15:19:00Z"/>
          <w:rFonts w:cstheme="minorHAnsi"/>
          <w:i/>
          <w:color w:val="000000"/>
          <w:u w:val="single"/>
          <w:shd w:val="clear" w:color="auto" w:fill="FFFFFF"/>
        </w:rPr>
        <w:pPrChange w:id="356" w:author="Alexander Piper (DEDJTR) [2]" w:date="2020-04-13T11:26:00Z">
          <w:pPr>
            <w:spacing w:after="240" w:line="360" w:lineRule="auto"/>
          </w:pPr>
        </w:pPrChange>
      </w:pPr>
      <w:del w:id="357" w:author="Alexander Piper (DEDJTR)" w:date="2020-03-20T15:19:00Z">
        <w:r w:rsidRPr="007A5043" w:rsidDel="00C46C42">
          <w:rPr>
            <w:rFonts w:cstheme="minorHAnsi"/>
            <w:i/>
            <w:color w:val="000000"/>
            <w:u w:val="single"/>
            <w:shd w:val="clear" w:color="auto" w:fill="FFFFFF"/>
          </w:rPr>
          <w:delText>Beta diversity</w:delText>
        </w:r>
      </w:del>
    </w:p>
    <w:p w14:paraId="4E36C8F3" w14:textId="1732D82E" w:rsidR="000E5870" w:rsidDel="00C46C42" w:rsidRDefault="00C3778E" w:rsidP="00A54123">
      <w:pPr>
        <w:spacing w:after="240" w:line="360" w:lineRule="auto"/>
        <w:rPr>
          <w:del w:id="358" w:author="Alexander Piper (DEDJTR)" w:date="2020-03-20T15:19:00Z"/>
          <w:rFonts w:cstheme="minorHAnsi"/>
          <w:color w:val="000000"/>
          <w:shd w:val="clear" w:color="auto" w:fill="FFFFFF"/>
        </w:rPr>
        <w:pPrChange w:id="359" w:author="Alexander Piper (DEDJTR) [2]" w:date="2020-04-13T11:26:00Z">
          <w:pPr>
            <w:spacing w:after="240" w:line="360" w:lineRule="auto"/>
          </w:pPr>
        </w:pPrChange>
      </w:pPr>
      <w:commentRangeStart w:id="360"/>
      <w:del w:id="361" w:author="Alexander Piper (DEDJTR)" w:date="2020-03-20T15:19:00Z">
        <w:r w:rsidDel="00C46C42">
          <w:rPr>
            <w:rFonts w:cstheme="minorHAnsi"/>
            <w:color w:val="000000"/>
            <w:shd w:val="clear" w:color="auto" w:fill="FFFFFF"/>
          </w:rPr>
          <w:delText xml:space="preserve">As the strain level </w:delText>
        </w:r>
        <w:r w:rsidR="00DC4C5C" w:rsidDel="00C46C42">
          <w:rPr>
            <w:rFonts w:cstheme="minorHAnsi"/>
            <w:color w:val="000000"/>
            <w:shd w:val="clear" w:color="auto" w:fill="FFFFFF"/>
          </w:rPr>
          <w:delText>information provided by DADA2 is unnecessarily finescale for our traits of interest</w:delText>
        </w:r>
        <w:r w:rsidDel="00C46C42">
          <w:rPr>
            <w:rFonts w:cstheme="minorHAnsi"/>
            <w:color w:val="000000"/>
            <w:shd w:val="clear" w:color="auto" w:fill="FFFFFF"/>
          </w:rPr>
          <w:delText>, to improve inferences and reduce computation following the assessment of alpha diversity, bacterial taxa were agglomerated at h=0.3 which approximates a genus level taxonomic agglomeration.</w:delText>
        </w:r>
        <w:commentRangeEnd w:id="360"/>
        <w:r w:rsidR="00DC4C5C" w:rsidDel="00C46C42">
          <w:rPr>
            <w:rStyle w:val="CommentReference"/>
            <w:rFonts w:eastAsia="Times New Roman" w:cs="Times New Roman"/>
            <w:lang w:eastAsia="en-AU"/>
          </w:rPr>
          <w:commentReference w:id="360"/>
        </w:r>
        <w:r w:rsidR="00DC4C5C" w:rsidDel="00C46C42">
          <w:rPr>
            <w:rFonts w:cstheme="minorHAnsi"/>
            <w:color w:val="000000"/>
            <w:shd w:val="clear" w:color="auto" w:fill="FFFFFF"/>
          </w:rPr>
          <w:delText xml:space="preserve"> Microbiome sequencing is a fixed sum operation that produces compositional counts that are constrained to a simplex, and must be</w:delText>
        </w:r>
        <w:r w:rsidDel="00C46C42">
          <w:rPr>
            <w:rFonts w:cstheme="minorHAnsi"/>
            <w:color w:val="000000"/>
            <w:shd w:val="clear" w:color="auto" w:fill="FFFFFF"/>
          </w:rPr>
          <w:delText xml:space="preserve"> transformed into </w:delText>
        </w:r>
        <w:r w:rsidRPr="00C3778E" w:rsidDel="00C46C42">
          <w:rPr>
            <w:rFonts w:cstheme="minorHAnsi"/>
            <w:color w:val="000000"/>
            <w:shd w:val="clear" w:color="auto" w:fill="FFFFFF"/>
          </w:rPr>
          <w:delText xml:space="preserve">orthogonal unconstrained space (real space) </w:delText>
        </w:r>
        <w:r w:rsidDel="00C46C42">
          <w:rPr>
            <w:rFonts w:cstheme="minorHAnsi"/>
            <w:color w:val="000000"/>
            <w:shd w:val="clear" w:color="auto" w:fill="FFFFFF"/>
          </w:rPr>
          <w:delText xml:space="preserve">where standard statistical tools can be </w:delText>
        </w:r>
        <w:r w:rsidRPr="005218B8" w:rsidDel="00C46C42">
          <w:rPr>
            <w:rFonts w:cstheme="minorHAnsi"/>
            <w:color w:val="000000"/>
            <w:shd w:val="clear" w:color="auto" w:fill="FFFFFF"/>
          </w:rPr>
          <w:delText>applied</w:delText>
        </w:r>
        <w:r w:rsidR="006E3C20"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Gloor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7)</w:delText>
        </w:r>
        <w:r w:rsidRPr="005218B8" w:rsidDel="00C46C42">
          <w:rPr>
            <w:rFonts w:cstheme="minorHAnsi"/>
            <w:color w:val="000000"/>
            <w:shd w:val="clear" w:color="auto" w:fill="FFFFFF"/>
          </w:rPr>
          <w:delText>.</w:delText>
        </w:r>
        <w:r w:rsidR="00DC4C5C" w:rsidRPr="005218B8" w:rsidDel="00C46C42">
          <w:rPr>
            <w:rFonts w:cstheme="minorHAnsi"/>
            <w:color w:val="000000"/>
            <w:shd w:val="clear" w:color="auto" w:fill="FFFFFF"/>
          </w:rPr>
          <w:delText xml:space="preserve"> This transformation can be achieved using a centred log-ratio </w:delText>
        </w:r>
        <w:r w:rsidR="000E5870" w:rsidRPr="005218B8" w:rsidDel="00C46C42">
          <w:rPr>
            <w:rFonts w:cstheme="minorHAnsi"/>
            <w:color w:val="000000"/>
            <w:shd w:val="clear" w:color="auto" w:fill="FFFFFF"/>
          </w:rPr>
          <w:delText xml:space="preserve">(clr) </w:delText>
        </w:r>
        <w:r w:rsidR="00DC4C5C" w:rsidRPr="005218B8" w:rsidDel="00C46C42">
          <w:rPr>
            <w:rFonts w:cstheme="minorHAnsi"/>
            <w:color w:val="000000"/>
            <w:shd w:val="clear" w:color="auto" w:fill="FFFFFF"/>
          </w:rPr>
          <w:delText>transformation</w:delText>
        </w:r>
        <w:r w:rsidR="000E5870" w:rsidRPr="005218B8" w:rsidDel="00C46C42">
          <w:rPr>
            <w:rFonts w:cstheme="minorHAnsi"/>
            <w:color w:val="000000"/>
            <w:shd w:val="clear" w:color="auto" w:fill="FFFFFF"/>
          </w:rPr>
          <w:delText xml:space="preserve">, </w:delText>
        </w:r>
        <w:r w:rsidR="008846FC" w:rsidRPr="005218B8" w:rsidDel="00C46C42">
          <w:rPr>
            <w:rFonts w:cstheme="minorHAnsi"/>
            <w:color w:val="000000"/>
            <w:shd w:val="clear" w:color="auto" w:fill="FFFFFF"/>
          </w:rPr>
          <w:delText xml:space="preserve">from which taking the euclidean distance </w:delText>
        </w:r>
        <w:r w:rsidR="000E5870" w:rsidRPr="005218B8" w:rsidDel="00C46C42">
          <w:rPr>
            <w:rFonts w:cstheme="minorHAnsi"/>
            <w:color w:val="000000"/>
            <w:shd w:val="clear" w:color="auto" w:fill="FFFFFF"/>
          </w:rPr>
          <w:delText xml:space="preserve">produces a </w:delText>
        </w:r>
        <w:r w:rsidR="008846FC" w:rsidRPr="005218B8" w:rsidDel="00C46C42">
          <w:rPr>
            <w:rFonts w:cstheme="minorHAnsi"/>
            <w:color w:val="000000"/>
            <w:shd w:val="clear" w:color="auto" w:fill="FFFFFF"/>
          </w:rPr>
          <w:delText>compositionally robust distance</w:delText>
        </w:r>
        <w:r w:rsidR="000E5870" w:rsidRPr="005218B8" w:rsidDel="00C46C42">
          <w:rPr>
            <w:rFonts w:cstheme="minorHAnsi"/>
            <w:color w:val="000000"/>
            <w:shd w:val="clear" w:color="auto" w:fill="FFFFFF"/>
          </w:rPr>
          <w:delText xml:space="preserve"> </w:delText>
        </w:r>
        <w:r w:rsidR="008846FC" w:rsidRPr="005218B8" w:rsidDel="00C46C42">
          <w:rPr>
            <w:rFonts w:cstheme="minorHAnsi"/>
            <w:color w:val="000000"/>
            <w:shd w:val="clear" w:color="auto" w:fill="FFFFFF"/>
          </w:rPr>
          <w:delText>metric</w:delText>
        </w:r>
        <w:r w:rsidR="000E5870" w:rsidRPr="005218B8" w:rsidDel="00C46C42">
          <w:rPr>
            <w:rFonts w:cstheme="minorHAnsi"/>
            <w:color w:val="000000"/>
            <w:shd w:val="clear" w:color="auto" w:fill="FFFFFF"/>
          </w:rPr>
          <w:delText xml:space="preserve"> similar to Bray Curtis</w:delText>
        </w:r>
        <w:r w:rsidR="00DC4C5C" w:rsidRPr="005218B8" w:rsidDel="00C46C42">
          <w:rPr>
            <w:rFonts w:cstheme="minorHAnsi"/>
            <w:color w:val="000000"/>
            <w:shd w:val="clear" w:color="auto" w:fill="FFFFFF"/>
          </w:rPr>
          <w:delText>.</w:delText>
        </w:r>
        <w:r w:rsidRPr="005218B8" w:rsidDel="00C46C42">
          <w:rPr>
            <w:rFonts w:cstheme="minorHAnsi"/>
            <w:color w:val="000000"/>
            <w:shd w:val="clear" w:color="auto" w:fill="FFFFFF"/>
          </w:rPr>
          <w:delText xml:space="preserve"> </w:delText>
        </w:r>
        <w:r w:rsidR="000E5870" w:rsidRPr="005218B8" w:rsidDel="00C46C42">
          <w:rPr>
            <w:rFonts w:cstheme="minorHAnsi"/>
            <w:color w:val="000000"/>
            <w:shd w:val="clear" w:color="auto" w:fill="FFFFFF"/>
          </w:rPr>
          <w:delText>The</w:delText>
        </w:r>
        <w:r w:rsidRPr="005218B8" w:rsidDel="00C46C42">
          <w:rPr>
            <w:rFonts w:cstheme="minorHAnsi"/>
            <w:color w:val="000000"/>
            <w:shd w:val="clear" w:color="auto" w:fill="FFFFFF"/>
          </w:rPr>
          <w:delText xml:space="preserve"> </w:delText>
        </w:r>
        <w:r w:rsidR="00693C2E" w:rsidRPr="005218B8" w:rsidDel="00C46C42">
          <w:rPr>
            <w:rFonts w:cstheme="minorHAnsi"/>
            <w:color w:val="000000"/>
            <w:shd w:val="clear" w:color="auto" w:fill="FFFFFF"/>
          </w:rPr>
          <w:delText>Phylogenetic Isometric Log-Ratio Transform (</w:delText>
        </w:r>
        <w:r w:rsidR="00FB4839" w:rsidRPr="005218B8" w:rsidDel="00C46C42">
          <w:rPr>
            <w:rFonts w:cstheme="minorHAnsi"/>
            <w:color w:val="000000"/>
            <w:shd w:val="clear" w:color="auto" w:fill="FFFFFF"/>
          </w:rPr>
          <w:delText>Philr</w:delText>
        </w:r>
        <w:r w:rsidR="00693C2E" w:rsidRPr="005218B8" w:rsidDel="00C46C42">
          <w:rPr>
            <w:rFonts w:cstheme="minorHAnsi"/>
            <w:color w:val="000000"/>
            <w:shd w:val="clear" w:color="auto" w:fill="FFFFFF"/>
          </w:rPr>
          <w:delText>)</w:delText>
        </w:r>
        <w:r w:rsidR="000E5870" w:rsidRPr="005218B8" w:rsidDel="00C46C42">
          <w:rPr>
            <w:rFonts w:cstheme="minorHAnsi"/>
            <w:color w:val="000000"/>
            <w:shd w:val="clear" w:color="auto" w:fill="FFFFFF"/>
          </w:rPr>
          <w:delText xml:space="preserve"> is a recently developed alternative </w:delText>
        </w:r>
        <w:r w:rsidR="006E3C20" w:rsidRPr="005218B8" w:rsidDel="00C46C42">
          <w:rPr>
            <w:rFonts w:cstheme="minorHAnsi"/>
            <w:color w:val="000000"/>
            <w:shd w:val="clear" w:color="auto" w:fill="FFFFFF"/>
          </w:rPr>
          <w:delText xml:space="preserve">to clr </w:delText>
        </w:r>
        <w:r w:rsidR="000E5870" w:rsidRPr="005218B8" w:rsidDel="00C46C42">
          <w:rPr>
            <w:rFonts w:cstheme="minorHAnsi"/>
            <w:color w:val="000000"/>
            <w:shd w:val="clear" w:color="auto" w:fill="FFFFFF"/>
          </w:rPr>
          <w:delText>that</w:delText>
        </w:r>
        <w:r w:rsidR="0044479C" w:rsidRPr="005218B8" w:rsidDel="00C46C42">
          <w:rPr>
            <w:rFonts w:cstheme="minorHAnsi"/>
            <w:color w:val="000000"/>
            <w:shd w:val="clear" w:color="auto" w:fill="FFFFFF"/>
          </w:rPr>
          <w:delText xml:space="preserve"> </w:delText>
        </w:r>
        <w:r w:rsidRPr="005218B8" w:rsidDel="00C46C42">
          <w:rPr>
            <w:rFonts w:cstheme="minorHAnsi"/>
            <w:color w:val="000000"/>
            <w:shd w:val="clear" w:color="auto" w:fill="FFFFFF"/>
          </w:rPr>
          <w:delText>further</w:delText>
        </w:r>
        <w:r w:rsidR="0044479C" w:rsidRPr="005218B8" w:rsidDel="00C46C42">
          <w:rPr>
            <w:rFonts w:cstheme="minorHAnsi"/>
            <w:color w:val="000000"/>
            <w:shd w:val="clear" w:color="auto" w:fill="FFFFFF"/>
          </w:rPr>
          <w:delText xml:space="preserve"> takes into account phylogenetic relatedness</w:delText>
        </w:r>
        <w:r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Silverman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6)</w:delText>
        </w:r>
        <w:r w:rsidR="006E3C20" w:rsidRPr="005218B8" w:rsidDel="00C46C42">
          <w:rPr>
            <w:rFonts w:cstheme="minorHAnsi"/>
            <w:color w:val="000000"/>
            <w:shd w:val="clear" w:color="auto" w:fill="FFFFFF"/>
          </w:rPr>
          <w:delText xml:space="preserve"> and</w:delText>
        </w:r>
        <w:r w:rsidR="000E5870" w:rsidRPr="005218B8" w:rsidDel="00C46C42">
          <w:rPr>
            <w:rFonts w:cstheme="minorHAnsi"/>
            <w:color w:val="000000"/>
            <w:shd w:val="clear" w:color="auto" w:fill="FFFFFF"/>
          </w:rPr>
          <w:delText xml:space="preserve"> can thus</w:delText>
        </w:r>
        <w:r w:rsidR="00C33C69" w:rsidDel="00C46C42">
          <w:rPr>
            <w:rFonts w:cstheme="minorHAnsi"/>
            <w:color w:val="000000"/>
            <w:shd w:val="clear" w:color="auto" w:fill="FFFFFF"/>
          </w:rPr>
          <w:delText xml:space="preserve"> distance matrices generated from this can</w:delText>
        </w:r>
        <w:r w:rsidR="000E5870" w:rsidDel="00C46C42">
          <w:rPr>
            <w:rFonts w:cstheme="minorHAnsi"/>
            <w:color w:val="000000"/>
            <w:shd w:val="clear" w:color="auto" w:fill="FFFFFF"/>
          </w:rPr>
          <w:delText xml:space="preserve"> be thought of as a compositionally robust alternative to Unifrac</w:delText>
        </w:r>
        <w:r w:rsidR="0044479C" w:rsidDel="00C46C42">
          <w:rPr>
            <w:rFonts w:cstheme="minorHAnsi"/>
            <w:color w:val="000000"/>
            <w:shd w:val="clear" w:color="auto" w:fill="FFFFFF"/>
          </w:rPr>
          <w:delText xml:space="preserve">. </w:delText>
        </w:r>
        <w:commentRangeStart w:id="362"/>
        <w:r w:rsidR="000E5870" w:rsidDel="00C46C42">
          <w:rPr>
            <w:rFonts w:cstheme="minorHAnsi"/>
            <w:color w:val="000000"/>
            <w:shd w:val="clear" w:color="auto" w:fill="FFFFFF"/>
          </w:rPr>
          <w:delText xml:space="preserve">All </w:delText>
        </w:r>
        <w:r w:rsidR="00352A61" w:rsidDel="00C46C42">
          <w:rPr>
            <w:rFonts w:cstheme="minorHAnsi"/>
            <w:color w:val="000000"/>
            <w:shd w:val="clear" w:color="auto" w:fill="FFFFFF"/>
          </w:rPr>
          <w:delText xml:space="preserve">following </w:delText>
        </w:r>
        <w:r w:rsidR="000E5870" w:rsidDel="00C46C42">
          <w:rPr>
            <w:rFonts w:cstheme="minorHAnsi"/>
            <w:color w:val="000000"/>
            <w:shd w:val="clear" w:color="auto" w:fill="FFFFFF"/>
          </w:rPr>
          <w:delText>beta</w:delText>
        </w:r>
        <w:r w:rsidDel="00C46C42">
          <w:rPr>
            <w:rFonts w:cstheme="minorHAnsi"/>
            <w:color w:val="000000"/>
            <w:shd w:val="clear" w:color="auto" w:fill="FFFFFF"/>
          </w:rPr>
          <w:delText xml:space="preserve"> diversity r</w:delText>
        </w:r>
        <w:r w:rsidR="0044479C" w:rsidDel="00C46C42">
          <w:rPr>
            <w:rFonts w:cstheme="minorHAnsi"/>
            <w:color w:val="000000"/>
            <w:shd w:val="clear" w:color="auto" w:fill="FFFFFF"/>
          </w:rPr>
          <w:delText>esults are presented for both the clr transformed and philr transformed data</w:delText>
        </w:r>
        <w:r w:rsidR="00E12DEC"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commentRangeEnd w:id="362"/>
        <w:r w:rsidR="006E3C20" w:rsidDel="00C46C42">
          <w:rPr>
            <w:rStyle w:val="CommentReference"/>
            <w:rFonts w:eastAsia="Times New Roman" w:cs="Times New Roman"/>
            <w:lang w:eastAsia="en-AU"/>
          </w:rPr>
          <w:commentReference w:id="362"/>
        </w:r>
      </w:del>
    </w:p>
    <w:p w14:paraId="3EFBBE09" w14:textId="6F2A6703" w:rsidR="0044479C" w:rsidDel="00C46C42" w:rsidRDefault="00594BD7" w:rsidP="00A54123">
      <w:pPr>
        <w:spacing w:after="240" w:line="360" w:lineRule="auto"/>
        <w:rPr>
          <w:del w:id="363" w:author="Alexander Piper (DEDJTR)" w:date="2020-03-20T15:19:00Z"/>
          <w:rFonts w:cstheme="minorHAnsi"/>
          <w:color w:val="000000"/>
          <w:shd w:val="clear" w:color="auto" w:fill="FFFFFF"/>
        </w:rPr>
        <w:pPrChange w:id="364" w:author="Alexander Piper (DEDJTR) [2]" w:date="2020-04-13T11:26:00Z">
          <w:pPr>
            <w:spacing w:after="240" w:line="360" w:lineRule="auto"/>
          </w:pPr>
        </w:pPrChange>
      </w:pPr>
      <w:del w:id="365" w:author="Alexander Piper (DEDJTR)" w:date="2020-03-20T15:19:00Z">
        <w:r w:rsidDel="00C46C42">
          <w:rPr>
            <w:rFonts w:cstheme="minorHAnsi"/>
            <w:color w:val="000000"/>
            <w:shd w:val="clear" w:color="auto" w:fill="FFFFFF"/>
          </w:rPr>
          <w:delText xml:space="preserve">To assess if microbiome could be </w:delText>
        </w:r>
        <w:r w:rsidR="000E5870" w:rsidDel="00C46C42">
          <w:rPr>
            <w:rFonts w:cstheme="minorHAnsi"/>
            <w:color w:val="000000"/>
            <w:shd w:val="clear" w:color="auto" w:fill="FFFFFF"/>
          </w:rPr>
          <w:delText>predicted</w:delText>
        </w:r>
        <w:r w:rsidDel="00C46C42">
          <w:rPr>
            <w:rFonts w:cstheme="minorHAnsi"/>
            <w:color w:val="000000"/>
            <w:shd w:val="clear" w:color="auto" w:fill="FFFFFF"/>
          </w:rPr>
          <w:delText xml:space="preserve"> by psyllid species, the </w:delText>
        </w:r>
        <w:r w:rsidR="00C33C69" w:rsidRPr="00C33C69" w:rsidDel="00C46C42">
          <w:rPr>
            <w:rFonts w:cstheme="minorHAnsi"/>
            <w:color w:val="000000"/>
            <w:shd w:val="clear" w:color="auto" w:fill="FFFFFF"/>
          </w:rPr>
          <w:delText>Permutational Multivariate Analysis Of Variance Using Distance Matrices</w:delText>
        </w:r>
        <w:r w:rsidR="00C33C69" w:rsidDel="00C46C42">
          <w:rPr>
            <w:rFonts w:cstheme="minorHAnsi"/>
            <w:color w:val="000000"/>
            <w:shd w:val="clear" w:color="auto" w:fill="FFFFFF"/>
          </w:rPr>
          <w:delText xml:space="preserve"> (adonis)</w:delText>
        </w:r>
        <w:r w:rsidDel="00C46C42">
          <w:rPr>
            <w:rFonts w:cstheme="minorHAnsi"/>
            <w:color w:val="000000"/>
            <w:shd w:val="clear" w:color="auto" w:fill="FFFFFF"/>
          </w:rPr>
          <w:delText xml:space="preserve"> test was used</w:delText>
        </w:r>
        <w:r w:rsidR="00C3778E" w:rsidDel="00C46C42">
          <w:rPr>
            <w:rFonts w:cstheme="minorHAnsi"/>
            <w:color w:val="000000"/>
            <w:shd w:val="clear" w:color="auto" w:fill="FFFFFF"/>
          </w:rPr>
          <w:delText xml:space="preserve"> on the </w:delText>
        </w:r>
        <w:r w:rsidR="00C33C69" w:rsidDel="00C46C42">
          <w:rPr>
            <w:rFonts w:cstheme="minorHAnsi"/>
            <w:color w:val="000000"/>
            <w:shd w:val="clear" w:color="auto" w:fill="FFFFFF"/>
          </w:rPr>
          <w:delText xml:space="preserve">microbial community </w:delText>
        </w:r>
        <w:r w:rsidR="00C3778E" w:rsidDel="00C46C42">
          <w:rPr>
            <w:rFonts w:cstheme="minorHAnsi"/>
            <w:color w:val="000000"/>
            <w:shd w:val="clear" w:color="auto" w:fill="FFFFFF"/>
          </w:rPr>
          <w:delText xml:space="preserve">distance </w:delText>
        </w:r>
        <w:r w:rsidR="00C33C69" w:rsidDel="00C46C42">
          <w:rPr>
            <w:rFonts w:cstheme="minorHAnsi"/>
            <w:color w:val="000000"/>
            <w:shd w:val="clear" w:color="auto" w:fill="FFFFFF"/>
          </w:rPr>
          <w:delText>matrix</w:delText>
        </w:r>
        <w:r w:rsidR="00C3778E" w:rsidDel="00C46C42">
          <w:rPr>
            <w:rFonts w:cstheme="minorHAnsi"/>
            <w:color w:val="000000"/>
            <w:shd w:val="clear" w:color="auto" w:fill="FFFFFF"/>
          </w:rPr>
          <w:delText xml:space="preserve"> </w:delText>
        </w:r>
        <w:r w:rsidR="00C33C69" w:rsidDel="00C46C42">
          <w:rPr>
            <w:rFonts w:cstheme="minorHAnsi"/>
            <w:color w:val="000000"/>
            <w:shd w:val="clear" w:color="auto" w:fill="FFFFFF"/>
          </w:rPr>
          <w:delText xml:space="preserve">with 999 permutations </w:delText>
        </w:r>
        <w:r w:rsidR="00C3778E" w:rsidDel="00C46C42">
          <w:rPr>
            <w:rFonts w:cstheme="minorHAnsi"/>
            <w:color w:val="000000"/>
            <w:shd w:val="clear" w:color="auto" w:fill="FFFFFF"/>
          </w:rPr>
          <w:delText xml:space="preserve">using the vegan R package (ref). </w:delText>
        </w:r>
        <w:r w:rsidR="00FB4839" w:rsidDel="00C46C42">
          <w:rPr>
            <w:rFonts w:cstheme="minorHAnsi"/>
            <w:color w:val="000000"/>
            <w:shd w:val="clear" w:color="auto" w:fill="FFFFFF"/>
          </w:rPr>
          <w:delText>To assess the concordance between host phylogeny and microbiome,</w:delText>
        </w:r>
        <w:r w:rsidDel="00C46C42">
          <w:rPr>
            <w:rFonts w:cstheme="minorHAnsi"/>
            <w:color w:val="000000"/>
            <w:shd w:val="clear" w:color="auto" w:fill="FFFFFF"/>
          </w:rPr>
          <w:delText xml:space="preserve"> the distance matrices for the microbial community, the psyllid phylogeny, </w:delText>
        </w:r>
        <w:r w:rsidRPr="00B77D32" w:rsidDel="00C46C42">
          <w:rPr>
            <w:rFonts w:cstheme="minorHAnsi"/>
            <w:color w:val="000000"/>
            <w:shd w:val="clear" w:color="auto" w:fill="FFFFFF"/>
          </w:rPr>
          <w:delText>plant genetic distance and geographic distance</w:delText>
        </w:r>
        <w:r w:rsidDel="00C46C42">
          <w:rPr>
            <w:rFonts w:cstheme="minorHAnsi"/>
            <w:color w:val="000000"/>
            <w:shd w:val="clear" w:color="auto" w:fill="FFFFFF"/>
          </w:rPr>
          <w:delText xml:space="preserve"> were compared using</w:delText>
        </w:r>
        <w:r w:rsidR="00FB4839" w:rsidDel="00C46C42">
          <w:rPr>
            <w:rFonts w:cstheme="minorHAnsi"/>
            <w:color w:val="000000"/>
            <w:shd w:val="clear" w:color="auto" w:fill="FFFFFF"/>
          </w:rPr>
          <w:delText xml:space="preserve"> Mantel</w:delText>
        </w:r>
        <w:r w:rsidDel="00C46C42">
          <w:rPr>
            <w:rFonts w:cstheme="minorHAnsi"/>
            <w:color w:val="000000"/>
            <w:shd w:val="clear" w:color="auto" w:fill="FFFFFF"/>
          </w:rPr>
          <w:delText xml:space="preserve"> </w:delText>
        </w:r>
        <w:r w:rsidR="00E77B62" w:rsidDel="00C46C42">
          <w:rPr>
            <w:rFonts w:cstheme="minorHAnsi"/>
            <w:color w:val="000000"/>
            <w:shd w:val="clear" w:color="auto" w:fill="FFFFFF"/>
          </w:rPr>
          <w:delText xml:space="preserve">(Mantel 1967) </w:delText>
        </w:r>
        <w:r w:rsidR="00FB4839" w:rsidDel="00C46C42">
          <w:rPr>
            <w:rFonts w:cstheme="minorHAnsi"/>
            <w:color w:val="000000"/>
            <w:shd w:val="clear" w:color="auto" w:fill="FFFFFF"/>
          </w:rPr>
          <w:delText xml:space="preserve">and </w:delText>
        </w:r>
        <w:r w:rsidDel="00C46C42">
          <w:rPr>
            <w:rFonts w:cstheme="minorHAnsi"/>
            <w:color w:val="000000"/>
            <w:shd w:val="clear" w:color="auto" w:fill="FFFFFF"/>
          </w:rPr>
          <w:delText>p</w:delText>
        </w:r>
        <w:r w:rsidR="00FB4839" w:rsidDel="00C46C42">
          <w:rPr>
            <w:rFonts w:cstheme="minorHAnsi"/>
            <w:color w:val="000000"/>
            <w:shd w:val="clear" w:color="auto" w:fill="FFFFFF"/>
          </w:rPr>
          <w:delText xml:space="preserve">rocrustean </w:delText>
        </w:r>
        <w:r w:rsidDel="00C46C42">
          <w:rPr>
            <w:rFonts w:cstheme="minorHAnsi"/>
            <w:color w:val="000000"/>
            <w:shd w:val="clear" w:color="auto" w:fill="FFFFFF"/>
          </w:rPr>
          <w:delText>superimposition tests.</w:delText>
        </w:r>
        <w:r w:rsidR="00FB4839" w:rsidDel="00C46C42">
          <w:rPr>
            <w:rFonts w:cstheme="minorHAnsi"/>
            <w:color w:val="000000"/>
            <w:shd w:val="clear" w:color="auto" w:fill="FFFFFF"/>
          </w:rPr>
          <w:delText xml:space="preserve"> </w:delText>
        </w:r>
        <w:r w:rsidDel="00C46C42">
          <w:rPr>
            <w:rFonts w:cstheme="minorHAnsi"/>
            <w:color w:val="000000"/>
            <w:shd w:val="clear" w:color="auto" w:fill="FFFFFF"/>
          </w:rPr>
          <w:delText>Partial Mantel tests were further used to measure the correlation between</w:delText>
        </w:r>
        <w:r w:rsidR="00BB4A67" w:rsidDel="00C46C42">
          <w:rPr>
            <w:rFonts w:cstheme="minorHAnsi"/>
            <w:color w:val="000000"/>
            <w:shd w:val="clear" w:color="auto" w:fill="FFFFFF"/>
          </w:rPr>
          <w:delText xml:space="preserve"> matrices while controlling for a third. To assemble distance matrices for h</w:delText>
        </w:r>
        <w:r w:rsidR="005932CB" w:rsidDel="00C46C42">
          <w:rPr>
            <w:rFonts w:cstheme="minorHAnsi"/>
            <w:color w:val="000000"/>
            <w:shd w:val="clear" w:color="auto" w:fill="FFFFFF"/>
          </w:rPr>
          <w:delText xml:space="preserve">ost plant phylogeny, </w:delText>
        </w:r>
        <w:r w:rsidR="005932CB" w:rsidRPr="00A94C72" w:rsidDel="00C46C42">
          <w:rPr>
            <w:rFonts w:ascii="Calibri" w:hAnsi="Calibri" w:cs="Times New Roman"/>
            <w:szCs w:val="24"/>
            <w:lang w:eastAsia="en-AU"/>
          </w:rPr>
          <w:delText xml:space="preserve">Information on the phylogenetic relationships of the New Zealand plants </w:delText>
        </w:r>
        <w:r w:rsidR="005932CB" w:rsidDel="00C46C42">
          <w:rPr>
            <w:rFonts w:ascii="Calibri" w:hAnsi="Calibri" w:cs="Times New Roman"/>
            <w:szCs w:val="24"/>
            <w:lang w:eastAsia="en-AU"/>
          </w:rPr>
          <w:delText>was</w:delText>
        </w:r>
        <w:r w:rsidR="005932CB" w:rsidRPr="00A94C72" w:rsidDel="00C46C42">
          <w:rPr>
            <w:rFonts w:ascii="Calibri" w:hAnsi="Calibri" w:cs="Times New Roman"/>
            <w:szCs w:val="24"/>
            <w:lang w:eastAsia="en-AU"/>
          </w:rPr>
          <w:delText xml:space="preserve"> obtained from the Landcare Research database, Phylogeny of New Zealand Plants (</w:delText>
        </w:r>
        <w:r w:rsidR="00C46C42" w:rsidDel="00C46C42">
          <w:fldChar w:fldCharType="begin"/>
        </w:r>
        <w:r w:rsidR="00C46C42" w:rsidDel="00C46C42">
          <w:delInstrText xml:space="preserve"> HYPERLINK "http://plantphylogeny.landcareresearch.co.nz/WebForms/Home.aspx" </w:delInstrText>
        </w:r>
        <w:r w:rsidR="00C46C42" w:rsidDel="00C46C42">
          <w:fldChar w:fldCharType="separate"/>
        </w:r>
        <w:r w:rsidR="005932CB" w:rsidRPr="005218B8" w:rsidDel="00C46C42">
          <w:rPr>
            <w:rFonts w:ascii="Calibri" w:hAnsi="Calibri" w:cs="Times New Roman"/>
            <w:color w:val="0000FF"/>
            <w:szCs w:val="24"/>
            <w:u w:val="single"/>
            <w:lang w:eastAsia="en-AU"/>
          </w:rPr>
          <w:delText>http://plantphylogeny.landcareresearch.co.nz/WebForms/Home.aspx</w:delText>
        </w:r>
        <w:r w:rsidR="00C46C42" w:rsidDel="00C46C42">
          <w:rPr>
            <w:rFonts w:ascii="Calibri" w:hAnsi="Calibri" w:cs="Times New Roman"/>
            <w:color w:val="0000FF"/>
            <w:szCs w:val="24"/>
            <w:u w:val="single"/>
            <w:lang w:eastAsia="en-AU"/>
          </w:rPr>
          <w:fldChar w:fldCharType="end"/>
        </w:r>
        <w:r w:rsidR="005932CB" w:rsidRPr="005218B8" w:rsidDel="00C46C42">
          <w:rPr>
            <w:rFonts w:ascii="Calibri" w:hAnsi="Calibri" w:cs="Times New Roman"/>
            <w:szCs w:val="24"/>
            <w:lang w:eastAsia="en-AU"/>
          </w:rPr>
          <w:delText>)</w:delText>
        </w:r>
        <w:r w:rsidR="005218B8" w:rsidRPr="005218B8" w:rsidDel="00C46C42">
          <w:rPr>
            <w:rFonts w:ascii="Calibri" w:hAnsi="Calibri" w:cs="Times New Roman"/>
            <w:szCs w:val="24"/>
            <w:lang w:eastAsia="en-AU"/>
          </w:rPr>
          <w:delText xml:space="preserve"> (</w:delText>
        </w:r>
        <w:r w:rsidR="005218B8" w:rsidRPr="005218B8" w:rsidDel="00C46C42">
          <w:rPr>
            <w:rFonts w:ascii="Calibri" w:hAnsi="Calibri" w:cs="Times New Roman"/>
            <w:noProof/>
            <w:szCs w:val="24"/>
            <w:lang w:eastAsia="en-AU"/>
          </w:rPr>
          <w:delText xml:space="preserve">Wagstaff </w:delText>
        </w:r>
        <w:r w:rsidR="005218B8" w:rsidRPr="005218B8" w:rsidDel="00C46C42">
          <w:rPr>
            <w:rFonts w:ascii="Calibri" w:hAnsi="Calibri" w:cs="Times New Roman"/>
            <w:i/>
            <w:noProof/>
            <w:szCs w:val="24"/>
            <w:lang w:eastAsia="en-AU"/>
          </w:rPr>
          <w:delText>et al.</w:delText>
        </w:r>
        <w:r w:rsidR="005218B8" w:rsidRPr="005218B8" w:rsidDel="00C46C42">
          <w:rPr>
            <w:rFonts w:ascii="Calibri" w:hAnsi="Calibri" w:cs="Times New Roman"/>
            <w:noProof/>
            <w:szCs w:val="24"/>
            <w:lang w:eastAsia="en-AU"/>
          </w:rPr>
          <w:delText xml:space="preserve"> 2004)</w:delText>
        </w:r>
        <w:r w:rsidR="005932CB" w:rsidRPr="005218B8" w:rsidDel="00C46C42">
          <w:rPr>
            <w:rFonts w:ascii="Calibri" w:hAnsi="Calibri" w:cs="Times New Roman"/>
            <w:szCs w:val="24"/>
            <w:lang w:eastAsia="en-AU"/>
          </w:rPr>
          <w:delText>.</w:delText>
        </w:r>
        <w:r w:rsidR="005932CB" w:rsidRPr="00A94C72" w:rsidDel="00C46C42">
          <w:rPr>
            <w:rFonts w:ascii="Calibri" w:hAnsi="Calibri" w:cs="Times New Roman"/>
            <w:szCs w:val="24"/>
            <w:lang w:eastAsia="en-AU"/>
          </w:rPr>
          <w:delText xml:space="preserve"> </w:delText>
        </w:r>
        <w:r w:rsidR="005932CB" w:rsidDel="00C46C42">
          <w:rPr>
            <w:rFonts w:ascii="Calibri" w:eastAsia="Times New Roman" w:hAnsi="Calibri" w:cs="Times New Roman"/>
            <w:szCs w:val="24"/>
            <w:lang w:eastAsia="en-AU"/>
          </w:rPr>
          <w:delText>Psyllid</w:delText>
        </w:r>
        <w:r w:rsidR="005932CB" w:rsidRPr="00A94C72" w:rsidDel="00C46C42">
          <w:rPr>
            <w:rFonts w:ascii="Calibri" w:eastAsia="Times New Roman" w:hAnsi="Calibri" w:cs="Times New Roman"/>
            <w:szCs w:val="24"/>
            <w:lang w:eastAsia="en-AU"/>
          </w:rPr>
          <w:delText xml:space="preserve"> host plant </w:delText>
        </w:r>
        <w:r w:rsidR="005932CB" w:rsidDel="00C46C42">
          <w:rPr>
            <w:rFonts w:ascii="Calibri" w:eastAsia="Times New Roman" w:hAnsi="Calibri" w:cs="Times New Roman"/>
            <w:szCs w:val="24"/>
            <w:lang w:eastAsia="en-AU"/>
          </w:rPr>
          <w:delText xml:space="preserve">definitions follow that of </w:delText>
        </w:r>
        <w:r w:rsidR="005932CB" w:rsidDel="00C46C42">
          <w:rPr>
            <w:rFonts w:ascii="Calibri" w:hAnsi="Calibri" w:cs="Times New Roman"/>
            <w:szCs w:val="24"/>
            <w:lang w:eastAsia="en-AU"/>
          </w:rPr>
          <w:delText xml:space="preserve">Burckhardt </w:delText>
        </w:r>
        <w:r w:rsidR="005932CB" w:rsidRPr="00B819D7" w:rsidDel="00C46C42">
          <w:rPr>
            <w:rFonts w:ascii="Calibri" w:hAnsi="Calibri" w:cs="Times New Roman"/>
            <w:i/>
            <w:szCs w:val="24"/>
            <w:lang w:eastAsia="en-AU"/>
          </w:rPr>
          <w:delText>et al.</w:delText>
        </w:r>
        <w:r w:rsidR="005932CB" w:rsidDel="00C46C42">
          <w:rPr>
            <w:rFonts w:ascii="Calibri" w:hAnsi="Calibri" w:cs="Times New Roman"/>
            <w:szCs w:val="24"/>
            <w:lang w:eastAsia="en-AU"/>
          </w:rPr>
          <w:delText xml:space="preserve"> 2014</w:delText>
        </w:r>
        <w:r w:rsidR="005932CB" w:rsidRPr="00A94C72" w:rsidDel="00C46C42">
          <w:rPr>
            <w:rFonts w:ascii="Calibri" w:hAnsi="Calibri" w:cs="Times New Roman"/>
            <w:szCs w:val="24"/>
            <w:lang w:eastAsia="en-AU"/>
          </w:rPr>
          <w:delText xml:space="preserve"> </w:delText>
        </w:r>
        <w:r w:rsidR="005932CB" w:rsidRPr="00A94C72" w:rsidDel="00C46C42">
          <w:rPr>
            <w:rFonts w:ascii="Calibri" w:hAnsi="Calibri"/>
          </w:rPr>
          <w:delText xml:space="preserve">and are either obtained from </w:delText>
        </w:r>
        <w:r w:rsidR="005932CB" w:rsidDel="00C46C42">
          <w:rPr>
            <w:rFonts w:ascii="Calibri" w:hAnsi="Calibri"/>
          </w:rPr>
          <w:delText xml:space="preserve">observations in </w:delText>
        </w:r>
        <w:r w:rsidR="005932CB" w:rsidRPr="00A94C72" w:rsidDel="00C46C42">
          <w:rPr>
            <w:rFonts w:ascii="Calibri" w:hAnsi="Calibri"/>
          </w:rPr>
          <w:delText xml:space="preserve">the literature </w:delText>
        </w:r>
        <w:r w:rsidR="005218B8" w:rsidDel="00C46C42">
          <w:rPr>
            <w:rFonts w:ascii="Calibri" w:hAnsi="Calibri"/>
          </w:rPr>
          <w:delText>(</w:delText>
        </w:r>
        <w:r w:rsidR="005932CB" w:rsidRPr="00A94C72" w:rsidDel="00C46C42">
          <w:rPr>
            <w:rFonts w:ascii="Calibri" w:hAnsi="Calibri"/>
          </w:rPr>
          <w:delText>e.g</w:delText>
        </w:r>
        <w:r w:rsidR="005932CB" w:rsidRPr="005218B8" w:rsidDel="00C46C42">
          <w:rPr>
            <w:rFonts w:ascii="Calibri" w:hAnsi="Calibri"/>
          </w:rPr>
          <w:delText>.</w:delText>
        </w:r>
        <w:r w:rsidR="005218B8" w:rsidDel="00C46C42">
          <w:rPr>
            <w:rFonts w:ascii="Calibri" w:hAnsi="Calibri"/>
          </w:rPr>
          <w:delText xml:space="preserve">, </w:delText>
        </w:r>
        <w:r w:rsidR="0085128A" w:rsidRPr="005218B8" w:rsidDel="00C46C42">
          <w:rPr>
            <w:rFonts w:ascii="Calibri" w:hAnsi="Calibri"/>
            <w:noProof/>
          </w:rPr>
          <w:delText>Dale 1985, Ferris and Klyver 1932, Tuthill 1952)</w:delText>
        </w:r>
        <w:r w:rsidR="005932CB" w:rsidRPr="005218B8" w:rsidDel="00C46C42">
          <w:rPr>
            <w:rFonts w:ascii="Calibri" w:hAnsi="Calibri"/>
          </w:rPr>
          <w:delText xml:space="preserve"> or, for the undescribed taxa, from direct observations on the host plant that the psyllids were located on</w:delText>
        </w:r>
        <w:r w:rsidR="0085128A" w:rsidRPr="005218B8" w:rsidDel="00C46C42">
          <w:rPr>
            <w:rFonts w:ascii="Calibri" w:hAnsi="Calibri"/>
          </w:rPr>
          <w:delText xml:space="preserve"> (Martoni </w:delText>
        </w:r>
        <w:r w:rsidR="0085128A" w:rsidRPr="005218B8" w:rsidDel="00C46C42">
          <w:rPr>
            <w:rFonts w:ascii="Calibri" w:hAnsi="Calibri"/>
            <w:i/>
          </w:rPr>
          <w:delText xml:space="preserve">et al. </w:delText>
        </w:r>
        <w:r w:rsidR="0085128A" w:rsidRPr="005218B8" w:rsidDel="00C46C42">
          <w:rPr>
            <w:rFonts w:ascii="Calibri" w:hAnsi="Calibri"/>
          </w:rPr>
          <w:delText>2018)</w:delText>
        </w:r>
        <w:r w:rsidR="005932CB" w:rsidRPr="005218B8" w:rsidDel="00C46C42">
          <w:rPr>
            <w:rFonts w:ascii="Calibri" w:hAnsi="Calibri"/>
          </w:rPr>
          <w:delText>.</w:delText>
        </w:r>
        <w:r w:rsidR="005932CB" w:rsidRPr="005218B8" w:rsidDel="00C46C42">
          <w:rPr>
            <w:rFonts w:cstheme="minorHAnsi"/>
            <w:color w:val="000000"/>
            <w:shd w:val="clear" w:color="auto" w:fill="FFFFFF"/>
          </w:rPr>
          <w:delText xml:space="preserve"> </w:delText>
        </w:r>
        <w:r w:rsidR="00F72A67" w:rsidDel="00C46C42">
          <w:rPr>
            <w:rFonts w:cstheme="minorHAnsi"/>
            <w:color w:val="000000"/>
            <w:shd w:val="clear" w:color="auto" w:fill="FFFFFF"/>
          </w:rPr>
          <w:delText xml:space="preserve">The </w:delText>
        </w:r>
        <w:r w:rsidR="00F72A67" w:rsidRPr="00F72A67" w:rsidDel="00C46C42">
          <w:rPr>
            <w:rFonts w:cstheme="minorHAnsi"/>
            <w:color w:val="000000"/>
            <w:shd w:val="clear" w:color="auto" w:fill="FFFFFF"/>
          </w:rPr>
          <w:delText xml:space="preserve">host plant evolutionary distance matrix </w:delText>
        </w:r>
        <w:r w:rsidR="00F72A67" w:rsidDel="00C46C42">
          <w:rPr>
            <w:rFonts w:cstheme="minorHAnsi"/>
            <w:color w:val="000000"/>
            <w:shd w:val="clear" w:color="auto" w:fill="FFFFFF"/>
          </w:rPr>
          <w:delText xml:space="preserve">was generated </w:delText>
        </w:r>
        <w:r w:rsidR="00F72A67" w:rsidRPr="00F72A67" w:rsidDel="00C46C42">
          <w:rPr>
            <w:rFonts w:cstheme="minorHAnsi"/>
            <w:color w:val="000000"/>
            <w:shd w:val="clear" w:color="auto" w:fill="FFFFFF"/>
          </w:rPr>
          <w:delText xml:space="preserve">using Phylocom V4.2 (Webb </w:delText>
        </w:r>
        <w:r w:rsidR="00F72A67" w:rsidRPr="00F72A67" w:rsidDel="00C46C42">
          <w:rPr>
            <w:rFonts w:cstheme="minorHAnsi"/>
            <w:i/>
            <w:color w:val="000000"/>
            <w:shd w:val="clear" w:color="auto" w:fill="FFFFFF"/>
          </w:rPr>
          <w:delText>et al.</w:delText>
        </w:r>
        <w:r w:rsidR="00F72A67" w:rsidRPr="00F72A67" w:rsidDel="00C46C42">
          <w:rPr>
            <w:rFonts w:cstheme="minorHAnsi"/>
            <w:color w:val="000000"/>
            <w:shd w:val="clear" w:color="auto" w:fill="FFFFFF"/>
          </w:rPr>
          <w:delText xml:space="preserve"> 2008). </w:delText>
        </w:r>
        <w:r w:rsidR="00BB4A67" w:rsidRPr="005218B8" w:rsidDel="00C46C42">
          <w:rPr>
            <w:rFonts w:ascii="Calibri" w:hAnsi="Calibri"/>
          </w:rPr>
          <w:delText>Geographic dista</w:delText>
        </w:r>
        <w:r w:rsidR="00BB4A67" w:rsidDel="00C46C42">
          <w:rPr>
            <w:rFonts w:ascii="Calibri" w:hAnsi="Calibri"/>
          </w:rPr>
          <w:delText>nce matrices were represented as Great Circle distance between latitude and longitude coordinates from collection locations</w:delText>
        </w:r>
        <w:r w:rsidR="00B77D32" w:rsidRPr="00B77D32"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 xml:space="preserve">As </w:delText>
        </w:r>
        <w:r w:rsidR="00C3778E" w:rsidDel="00C46C42">
          <w:rPr>
            <w:rFonts w:cstheme="minorHAnsi"/>
            <w:color w:val="000000"/>
            <w:shd w:val="clear" w:color="auto" w:fill="FFFFFF"/>
          </w:rPr>
          <w:delText>a</w:delText>
        </w:r>
        <w:r w:rsidR="0044479C" w:rsidDel="00C46C42">
          <w:rPr>
            <w:rFonts w:cstheme="minorHAnsi"/>
            <w:color w:val="000000"/>
            <w:shd w:val="clear" w:color="auto" w:fill="FFFFFF"/>
          </w:rPr>
          <w:delText xml:space="preserve"> complementary measure</w:delText>
        </w:r>
        <w:r w:rsidDel="00C46C42">
          <w:rPr>
            <w:rFonts w:cstheme="minorHAnsi"/>
            <w:color w:val="000000"/>
            <w:shd w:val="clear" w:color="auto" w:fill="FFFFFF"/>
          </w:rPr>
          <w:delText xml:space="preserve"> to matrix correlation</w:delText>
        </w:r>
        <w:r w:rsidR="0044479C" w:rsidDel="00C46C42">
          <w:rPr>
            <w:rFonts w:cstheme="minorHAnsi"/>
            <w:color w:val="000000"/>
            <w:shd w:val="clear" w:color="auto" w:fill="FFFFFF"/>
          </w:rPr>
          <w:delText xml:space="preserve">, </w:delText>
        </w:r>
        <w:r w:rsidDel="00C46C42">
          <w:rPr>
            <w:rFonts w:cstheme="minorHAnsi"/>
            <w:color w:val="000000"/>
            <w:shd w:val="clear" w:color="auto" w:fill="FFFFFF"/>
          </w:rPr>
          <w:delText>tree topology between the psyllid phylogeny and a war</w:delText>
        </w:r>
        <w:r w:rsidR="00C3778E" w:rsidDel="00C46C42">
          <w:rPr>
            <w:rFonts w:cstheme="minorHAnsi"/>
            <w:color w:val="000000"/>
            <w:shd w:val="clear" w:color="auto" w:fill="FFFFFF"/>
          </w:rPr>
          <w:delText>d.</w:delText>
        </w:r>
        <w:r w:rsidDel="00C46C42">
          <w:rPr>
            <w:rFonts w:cstheme="minorHAnsi"/>
            <w:color w:val="000000"/>
            <w:shd w:val="clear" w:color="auto" w:fill="FFFFFF"/>
          </w:rPr>
          <w:delText xml:space="preserve">d2 </w:delText>
        </w:r>
        <w:r w:rsidR="00C3778E" w:rsidDel="00C46C42">
          <w:rPr>
            <w:rFonts w:cstheme="minorHAnsi"/>
            <w:color w:val="000000"/>
            <w:shd w:val="clear" w:color="auto" w:fill="FFFFFF"/>
          </w:rPr>
          <w:delText>hierarchical</w:delText>
        </w:r>
        <w:r w:rsidDel="00C46C42">
          <w:rPr>
            <w:rFonts w:cstheme="minorHAnsi"/>
            <w:color w:val="000000"/>
            <w:shd w:val="clear" w:color="auto" w:fill="FFFFFF"/>
          </w:rPr>
          <w:delText xml:space="preserve"> clustering of the microbial dist</w:delText>
        </w:r>
        <w:r w:rsidR="0044479C" w:rsidDel="00C46C42">
          <w:rPr>
            <w:rFonts w:cstheme="minorHAnsi"/>
            <w:color w:val="000000"/>
            <w:shd w:val="clear" w:color="auto" w:fill="FFFFFF"/>
          </w:rPr>
          <w:delText xml:space="preserve">ance </w:delText>
        </w:r>
        <w:r w:rsidR="00C3778E" w:rsidDel="00C46C42">
          <w:rPr>
            <w:rFonts w:cstheme="minorHAnsi"/>
            <w:color w:val="000000"/>
            <w:shd w:val="clear" w:color="auto" w:fill="FFFFFF"/>
          </w:rPr>
          <w:delText>matrix</w:delText>
        </w:r>
        <w:r w:rsidDel="00C46C42">
          <w:rPr>
            <w:rFonts w:cstheme="minorHAnsi"/>
            <w:color w:val="000000"/>
            <w:shd w:val="clear" w:color="auto" w:fill="FFFFFF"/>
          </w:rPr>
          <w:delText xml:space="preserve"> was assessed using both </w:delText>
        </w:r>
        <w:r w:rsidR="0044479C" w:rsidDel="00C46C42">
          <w:rPr>
            <w:rFonts w:cstheme="minorHAnsi"/>
            <w:color w:val="000000"/>
            <w:shd w:val="clear" w:color="auto" w:fill="FFFFFF"/>
          </w:rPr>
          <w:delText xml:space="preserve">the Robinson-Foulds </w:delText>
        </w:r>
        <w:r w:rsidR="0044479C" w:rsidRPr="005218B8" w:rsidDel="00C46C42">
          <w:rPr>
            <w:rFonts w:cstheme="minorHAnsi"/>
            <w:color w:val="000000"/>
            <w:highlight w:val="red"/>
            <w:shd w:val="clear" w:color="auto" w:fill="FFFFFF"/>
          </w:rPr>
          <w:delText>(ref</w:delText>
        </w:r>
        <w:r w:rsidR="0044479C" w:rsidDel="00C46C42">
          <w:rPr>
            <w:rFonts w:cstheme="minorHAnsi"/>
            <w:color w:val="000000"/>
            <w:shd w:val="clear" w:color="auto" w:fill="FFFFFF"/>
          </w:rPr>
          <w:delText xml:space="preserve">) and Matching Cluster </w:delText>
        </w:r>
        <w:r w:rsidR="00C3778E" w:rsidDel="00C46C42">
          <w:rPr>
            <w:rFonts w:cstheme="minorHAnsi"/>
            <w:color w:val="000000"/>
            <w:shd w:val="clear" w:color="auto" w:fill="FFFFFF"/>
          </w:rPr>
          <w:delText>(</w:delText>
        </w:r>
        <w:r w:rsidR="00C3778E" w:rsidRPr="005218B8" w:rsidDel="00C46C42">
          <w:rPr>
            <w:rFonts w:cstheme="minorHAnsi"/>
            <w:color w:val="000000"/>
            <w:highlight w:val="red"/>
            <w:shd w:val="clear" w:color="auto" w:fill="FFFFFF"/>
          </w:rPr>
          <w:delText>ref</w:delText>
        </w:r>
        <w:r w:rsidR="00C3778E"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 xml:space="preserve">metrics. </w:delText>
        </w:r>
      </w:del>
    </w:p>
    <w:p w14:paraId="444B895C" w14:textId="6E06A384" w:rsidR="00FE5984" w:rsidRPr="007A5043" w:rsidDel="00C46C42" w:rsidRDefault="00FE5984" w:rsidP="00A54123">
      <w:pPr>
        <w:spacing w:after="240" w:line="360" w:lineRule="auto"/>
        <w:rPr>
          <w:del w:id="366" w:author="Alexander Piper (DEDJTR)" w:date="2020-03-20T15:19:00Z"/>
          <w:rFonts w:cstheme="minorHAnsi"/>
          <w:color w:val="000000"/>
          <w:u w:val="single"/>
          <w:shd w:val="clear" w:color="auto" w:fill="FFFFFF"/>
        </w:rPr>
        <w:pPrChange w:id="367" w:author="Alexander Piper (DEDJTR) [2]" w:date="2020-04-13T11:26:00Z">
          <w:pPr>
            <w:spacing w:after="240" w:line="360" w:lineRule="auto"/>
          </w:pPr>
        </w:pPrChange>
      </w:pPr>
      <w:commentRangeStart w:id="368"/>
      <w:del w:id="369" w:author="Alexander Piper (DEDJTR)" w:date="2020-03-20T15:19:00Z">
        <w:r w:rsidRPr="007A5043" w:rsidDel="00C46C42">
          <w:rPr>
            <w:rFonts w:cstheme="minorHAnsi"/>
            <w:color w:val="000000"/>
            <w:u w:val="single"/>
            <w:shd w:val="clear" w:color="auto" w:fill="FFFFFF"/>
          </w:rPr>
          <w:delText>Community assembly</w:delText>
        </w:r>
        <w:commentRangeEnd w:id="368"/>
        <w:r w:rsidR="00E12DEC" w:rsidRPr="007A5043" w:rsidDel="00C46C42">
          <w:rPr>
            <w:rStyle w:val="CommentReference"/>
            <w:rFonts w:eastAsia="Times New Roman" w:cs="Times New Roman"/>
            <w:u w:val="single"/>
            <w:lang w:eastAsia="en-AU"/>
          </w:rPr>
          <w:commentReference w:id="368"/>
        </w:r>
        <w:r w:rsidR="00A23B50" w:rsidRPr="007A5043" w:rsidDel="00C46C42">
          <w:rPr>
            <w:rFonts w:cstheme="minorHAnsi"/>
            <w:color w:val="000000"/>
            <w:u w:val="single"/>
            <w:shd w:val="clear" w:color="auto" w:fill="FFFFFF"/>
          </w:rPr>
          <w:delText xml:space="preserve"> models</w:delText>
        </w:r>
      </w:del>
    </w:p>
    <w:p w14:paraId="524DCC3C" w14:textId="7E37634B" w:rsidR="00CF79AC" w:rsidDel="00C46C42" w:rsidRDefault="004C1F7B" w:rsidP="00A54123">
      <w:pPr>
        <w:spacing w:after="240" w:line="360" w:lineRule="auto"/>
        <w:rPr>
          <w:del w:id="370" w:author="Alexander Piper (DEDJTR)" w:date="2020-03-20T15:19:00Z"/>
          <w:rFonts w:cstheme="minorHAnsi"/>
          <w:color w:val="000000"/>
          <w:shd w:val="clear" w:color="auto" w:fill="FFFFFF"/>
        </w:rPr>
        <w:pPrChange w:id="371" w:author="Alexander Piper (DEDJTR) [2]" w:date="2020-04-13T11:26:00Z">
          <w:pPr>
            <w:spacing w:after="240" w:line="360" w:lineRule="auto"/>
          </w:pPr>
        </w:pPrChange>
      </w:pPr>
      <w:del w:id="372" w:author="Alexander Piper (DEDJTR)" w:date="2020-03-20T15:19:00Z">
        <w:r w:rsidDel="00C46C42">
          <w:rPr>
            <w:rFonts w:cstheme="minorHAnsi"/>
            <w:color w:val="000000"/>
            <w:shd w:val="clear" w:color="auto" w:fill="FFFFFF"/>
          </w:rPr>
          <w:delText xml:space="preserve">In addition to phylosymbiosis there are a number of factors that can contribute to community assembly. To partition the </w:delText>
        </w:r>
        <w:r w:rsidR="00A23B50" w:rsidDel="00C46C42">
          <w:rPr>
            <w:rFonts w:cstheme="minorHAnsi"/>
            <w:color w:val="000000"/>
            <w:shd w:val="clear" w:color="auto" w:fill="FFFFFF"/>
          </w:rPr>
          <w:delText xml:space="preserve">bacterial taxa into those that are plausibly maintained by selective process, from those that could have resulted from passive acquisition the </w:delText>
        </w:r>
        <w:r w:rsidR="00A23B50" w:rsidDel="00C46C42">
          <w:delText xml:space="preserve">Sloan Neutral Community Model </w:delText>
        </w:r>
        <w:r w:rsidR="00F96C25" w:rsidDel="00C46C42">
          <w:delText xml:space="preserve">(Sloan </w:delText>
        </w:r>
        <w:r w:rsidR="00F96C25" w:rsidDel="00C46C42">
          <w:rPr>
            <w:i/>
          </w:rPr>
          <w:delText xml:space="preserve">et al. </w:delText>
        </w:r>
        <w:r w:rsidR="00F96C25" w:rsidDel="00C46C42">
          <w:delText>2006)</w:delText>
        </w:r>
        <w:r w:rsidR="00CF79AC" w:rsidDel="00C46C42">
          <w:delText xml:space="preserve"> </w:delText>
        </w:r>
        <w:r w:rsidR="00A23B50" w:rsidDel="00C46C42">
          <w:rPr>
            <w:rFonts w:cstheme="minorHAnsi"/>
            <w:color w:val="000000"/>
            <w:shd w:val="clear" w:color="auto" w:fill="FFFFFF"/>
          </w:rPr>
          <w:delText>was fit to the prevalence of a taxon in each sample compared to its abundance across the wider metacommunity of all psyllid hosts in the study. Under this model, taxa that are found more frequently than the</w:delText>
        </w:r>
        <w:r w:rsidR="003555FB" w:rsidRPr="003555FB" w:rsidDel="00C46C42">
          <w:rPr>
            <w:rFonts w:cstheme="minorHAnsi"/>
            <w:color w:val="000000"/>
            <w:shd w:val="clear" w:color="auto" w:fill="FFFFFF"/>
          </w:rPr>
          <w:delText xml:space="preserve"> </w:delText>
        </w:r>
        <w:r w:rsidR="003555FB" w:rsidDel="00C46C42">
          <w:rPr>
            <w:rFonts w:cstheme="minorHAnsi"/>
            <w:color w:val="000000"/>
            <w:shd w:val="clear" w:color="auto" w:fill="FFFFFF"/>
          </w:rPr>
          <w:delText xml:space="preserve">neutral </w:delText>
        </w:r>
        <w:r w:rsidR="003555FB" w:rsidRPr="003555FB" w:rsidDel="00C46C42">
          <w:rPr>
            <w:rFonts w:cstheme="minorHAnsi"/>
            <w:color w:val="000000"/>
            <w:shd w:val="clear" w:color="auto" w:fill="FFFFFF"/>
          </w:rPr>
          <w:delText xml:space="preserve">prediction represent taxa </w:delText>
        </w:r>
        <w:r w:rsidR="00A23B50" w:rsidDel="00C46C42">
          <w:rPr>
            <w:rFonts w:cstheme="minorHAnsi"/>
            <w:color w:val="000000"/>
            <w:shd w:val="clear" w:color="auto" w:fill="FFFFFF"/>
          </w:rPr>
          <w:delText xml:space="preserve">suggests </w:delText>
        </w:r>
        <w:r w:rsidR="003555FB" w:rsidRPr="003555FB" w:rsidDel="00C46C42">
          <w:rPr>
            <w:rFonts w:cstheme="minorHAnsi"/>
            <w:color w:val="000000"/>
            <w:shd w:val="clear" w:color="auto" w:fill="FFFFFF"/>
          </w:rPr>
          <w:delText xml:space="preserve">that they are actively being selected for by the host, while </w:delText>
        </w:r>
        <w:r w:rsidR="00A23B50" w:rsidDel="00C46C42">
          <w:rPr>
            <w:rFonts w:cstheme="minorHAnsi"/>
            <w:color w:val="000000"/>
            <w:shd w:val="clear" w:color="auto" w:fill="FFFFFF"/>
          </w:rPr>
          <w:delText>taxa that are found less frequently than the</w:delText>
        </w:r>
        <w:r w:rsidR="003555FB" w:rsidRPr="003555FB" w:rsidDel="00C46C42">
          <w:rPr>
            <w:rFonts w:cstheme="minorHAnsi"/>
            <w:color w:val="000000"/>
            <w:shd w:val="clear" w:color="auto" w:fill="FFFFFF"/>
          </w:rPr>
          <w:delText xml:space="preserve"> prediction </w:delText>
        </w:r>
        <w:r w:rsidR="00A23B50" w:rsidDel="00C46C42">
          <w:rPr>
            <w:rFonts w:cstheme="minorHAnsi"/>
            <w:color w:val="000000"/>
            <w:shd w:val="clear" w:color="auto" w:fill="FFFFFF"/>
          </w:rPr>
          <w:delText xml:space="preserve">suggests </w:delText>
        </w:r>
        <w:r w:rsidR="003555FB" w:rsidRPr="003555FB" w:rsidDel="00C46C42">
          <w:rPr>
            <w:rFonts w:cstheme="minorHAnsi"/>
            <w:color w:val="000000"/>
            <w:shd w:val="clear" w:color="auto" w:fill="FFFFFF"/>
          </w:rPr>
          <w:delText>that they are either selected against by the host or are especially dispersal limited.</w:delText>
        </w:r>
        <w:r w:rsidR="003555FB" w:rsidDel="00C46C42">
          <w:rPr>
            <w:rFonts w:cstheme="minorHAnsi"/>
            <w:color w:val="000000"/>
            <w:shd w:val="clear" w:color="auto" w:fill="FFFFFF"/>
          </w:rPr>
          <w:delText xml:space="preserve"> </w:delText>
        </w:r>
      </w:del>
    </w:p>
    <w:p w14:paraId="56E9A918" w14:textId="1C3A82BD" w:rsidR="00FE5984" w:rsidDel="00C46C42" w:rsidRDefault="003555FB" w:rsidP="00A54123">
      <w:pPr>
        <w:spacing w:after="240" w:line="360" w:lineRule="auto"/>
        <w:rPr>
          <w:del w:id="373" w:author="Alexander Piper (DEDJTR)" w:date="2020-03-20T15:19:00Z"/>
          <w:rFonts w:cstheme="minorHAnsi"/>
          <w:color w:val="000000"/>
          <w:shd w:val="clear" w:color="auto" w:fill="FFFFFF"/>
        </w:rPr>
        <w:pPrChange w:id="374" w:author="Alexander Piper (DEDJTR) [2]" w:date="2020-04-13T11:26:00Z">
          <w:pPr>
            <w:spacing w:after="240" w:line="360" w:lineRule="auto"/>
          </w:pPr>
        </w:pPrChange>
      </w:pPr>
      <w:del w:id="375" w:author="Alexander Piper (DEDJTR)" w:date="2020-03-20T15:19:00Z">
        <w:r w:rsidDel="00C46C42">
          <w:rPr>
            <w:rFonts w:cstheme="minorHAnsi"/>
            <w:color w:val="000000"/>
            <w:shd w:val="clear" w:color="auto" w:fill="FFFFFF"/>
          </w:rPr>
          <w:delText xml:space="preserve">To further assess </w:delText>
        </w:r>
        <w:r w:rsidR="00CF79AC" w:rsidDel="00C46C42">
          <w:rPr>
            <w:rFonts w:cstheme="minorHAnsi"/>
            <w:color w:val="000000"/>
            <w:shd w:val="clear" w:color="auto" w:fill="FFFFFF"/>
          </w:rPr>
          <w:delText>processes that could drive</w:delText>
        </w:r>
        <w:r w:rsidDel="00C46C42">
          <w:rPr>
            <w:rFonts w:cstheme="minorHAnsi"/>
            <w:color w:val="000000"/>
            <w:shd w:val="clear" w:color="auto" w:fill="FFFFFF"/>
          </w:rPr>
          <w:delText xml:space="preserve"> bacterial community assembly in the psyllids, we calculated the mean pairwise</w:delText>
        </w:r>
        <w:r w:rsidR="00FE5984" w:rsidRPr="00FE5984" w:rsidDel="00C46C42">
          <w:rPr>
            <w:rFonts w:cstheme="minorHAnsi"/>
            <w:color w:val="000000"/>
            <w:shd w:val="clear" w:color="auto" w:fill="FFFFFF"/>
          </w:rPr>
          <w:delText xml:space="preserve"> distance (MPD) and mean nearest taxon distance (MNTD)</w:delText>
        </w:r>
        <w:r w:rsidDel="00C46C42">
          <w:rPr>
            <w:rFonts w:cstheme="minorHAnsi"/>
            <w:color w:val="000000"/>
            <w:shd w:val="clear" w:color="auto" w:fill="FFFFFF"/>
          </w:rPr>
          <w:delText xml:space="preserve"> within the 16S gene tree using the Picante R package (</w:delText>
        </w:r>
        <w:r w:rsidRPr="00F72A67" w:rsidDel="00C46C42">
          <w:rPr>
            <w:rFonts w:cstheme="minorHAnsi"/>
            <w:color w:val="000000"/>
            <w:highlight w:val="red"/>
            <w:shd w:val="clear" w:color="auto" w:fill="FFFFFF"/>
          </w:rPr>
          <w:delText>ref)</w:delText>
        </w:r>
        <w:r w:rsidR="00FE5984" w:rsidRPr="00FE5984"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r w:rsidR="00FE5984" w:rsidRPr="00FE5984" w:rsidDel="00C46C42">
          <w:rPr>
            <w:rFonts w:cstheme="minorHAnsi"/>
            <w:color w:val="000000"/>
            <w:shd w:val="clear" w:color="auto" w:fill="FFFFFF"/>
          </w:rPr>
          <w:delText>These tests assess the degree of phylogenetic clustering within each sample (host) relative to a permuted null model</w:delText>
        </w:r>
        <w:r w:rsidDel="00C46C42">
          <w:rPr>
            <w:rFonts w:cstheme="minorHAnsi"/>
            <w:color w:val="000000"/>
            <w:shd w:val="clear" w:color="auto" w:fill="FFFFFF"/>
          </w:rPr>
          <w:delText xml:space="preserve"> generated by creating communities by random draws from the bacterial taxon source pool</w:delText>
        </w:r>
        <w:r w:rsidR="00FE5984" w:rsidRPr="00FE5984" w:rsidDel="00C46C42">
          <w:rPr>
            <w:rFonts w:cstheme="minorHAnsi"/>
            <w:color w:val="000000"/>
            <w:shd w:val="clear" w:color="auto" w:fill="FFFFFF"/>
          </w:rPr>
          <w:delText xml:space="preserve">. </w:delText>
        </w:r>
        <w:r w:rsidDel="00C46C42">
          <w:rPr>
            <w:rFonts w:cstheme="minorHAnsi"/>
            <w:color w:val="000000"/>
            <w:shd w:val="clear" w:color="auto" w:fill="FFFFFF"/>
          </w:rPr>
          <w:delText xml:space="preserve">Positive value of MDP or MNTD indicate phylogenetic clustering while negative values indicated phylogenetic evenness or overdispersion. </w:delText>
        </w:r>
        <w:r w:rsidRPr="00FE5984" w:rsidDel="00C46C42">
          <w:rPr>
            <w:rFonts w:cstheme="minorHAnsi"/>
            <w:color w:val="000000"/>
            <w:shd w:val="clear" w:color="auto" w:fill="FFFFFF"/>
          </w:rPr>
          <w:delText xml:space="preserve"> </w:delText>
        </w:r>
        <w:r w:rsidR="00FE5984" w:rsidRPr="00FE5984" w:rsidDel="00C46C42">
          <w:rPr>
            <w:rFonts w:cstheme="minorHAnsi"/>
            <w:color w:val="000000"/>
            <w:shd w:val="clear" w:color="auto" w:fill="FFFFFF"/>
          </w:rPr>
          <w:delText xml:space="preserve">Assuming </w:delText>
        </w:r>
        <w:r w:rsidR="001C0115" w:rsidDel="00C46C42">
          <w:rPr>
            <w:rFonts w:cstheme="minorHAnsi"/>
            <w:color w:val="000000"/>
            <w:shd w:val="clear" w:color="auto" w:fill="FFFFFF"/>
          </w:rPr>
          <w:delText>closely related bacterial taxa overlap in niche</w:delText>
        </w:r>
        <w:r w:rsidR="00FE5984" w:rsidRPr="00FE5984" w:rsidDel="00C46C42">
          <w:rPr>
            <w:rFonts w:cstheme="minorHAnsi"/>
            <w:color w:val="000000"/>
            <w:shd w:val="clear" w:color="auto" w:fill="FFFFFF"/>
          </w:rPr>
          <w:delText xml:space="preserve">, then </w:delText>
        </w:r>
        <w:r w:rsidDel="00C46C42">
          <w:rPr>
            <w:rFonts w:cstheme="minorHAnsi"/>
            <w:color w:val="000000"/>
            <w:shd w:val="clear" w:color="auto" w:fill="FFFFFF"/>
          </w:rPr>
          <w:delText>psyllid</w:delText>
        </w:r>
        <w:r w:rsidR="00FE5984" w:rsidRPr="00FE5984" w:rsidDel="00C46C42">
          <w:rPr>
            <w:rFonts w:cstheme="minorHAnsi"/>
            <w:color w:val="000000"/>
            <w:shd w:val="clear" w:color="auto" w:fill="FFFFFF"/>
          </w:rPr>
          <w:delText xml:space="preserve"> physiology </w:delText>
        </w:r>
        <w:r w:rsidDel="00C46C42">
          <w:rPr>
            <w:rFonts w:cstheme="minorHAnsi"/>
            <w:color w:val="000000"/>
            <w:shd w:val="clear" w:color="auto" w:fill="FFFFFF"/>
          </w:rPr>
          <w:delText xml:space="preserve">or hostplant diet </w:delText>
        </w:r>
        <w:r w:rsidR="00FE5984" w:rsidRPr="00FE5984" w:rsidDel="00C46C42">
          <w:rPr>
            <w:rFonts w:cstheme="minorHAnsi"/>
            <w:color w:val="000000"/>
            <w:shd w:val="clear" w:color="auto" w:fill="FFFFFF"/>
          </w:rPr>
          <w:delText xml:space="preserve">may select for phylogenetically clustered taxa with overlapping niches, while in the absence of </w:delText>
        </w:r>
        <w:r w:rsidR="001C0115" w:rsidDel="00C46C42">
          <w:rPr>
            <w:rFonts w:cstheme="minorHAnsi"/>
            <w:color w:val="000000"/>
            <w:shd w:val="clear" w:color="auto" w:fill="FFFFFF"/>
          </w:rPr>
          <w:delText>strong</w:delText>
        </w:r>
        <w:r w:rsidR="00FE5984" w:rsidRPr="00FE5984" w:rsidDel="00C46C42">
          <w:rPr>
            <w:rFonts w:cstheme="minorHAnsi"/>
            <w:color w:val="000000"/>
            <w:shd w:val="clear" w:color="auto" w:fill="FFFFFF"/>
          </w:rPr>
          <w:delText xml:space="preserve"> selection</w:delText>
        </w:r>
        <w:r w:rsidR="001C0115" w:rsidDel="00C46C42">
          <w:rPr>
            <w:rFonts w:cstheme="minorHAnsi"/>
            <w:color w:val="000000"/>
            <w:shd w:val="clear" w:color="auto" w:fill="FFFFFF"/>
          </w:rPr>
          <w:delText xml:space="preserve"> pressure from psyllid or diet</w:delText>
        </w:r>
        <w:r w:rsidR="00FE5984" w:rsidRPr="00FE5984" w:rsidDel="00C46C42">
          <w:rPr>
            <w:rFonts w:cstheme="minorHAnsi"/>
            <w:color w:val="000000"/>
            <w:shd w:val="clear" w:color="auto" w:fill="FFFFFF"/>
          </w:rPr>
          <w:delText xml:space="preserve">, competition </w:delText>
        </w:r>
        <w:r w:rsidR="001C0115" w:rsidDel="00C46C42">
          <w:rPr>
            <w:rFonts w:cstheme="minorHAnsi"/>
            <w:color w:val="000000"/>
            <w:shd w:val="clear" w:color="auto" w:fill="FFFFFF"/>
          </w:rPr>
          <w:delText xml:space="preserve">between closely related taxa with overlapping niche </w:delText>
        </w:r>
        <w:r w:rsidR="00FE5984" w:rsidRPr="00FE5984" w:rsidDel="00C46C42">
          <w:rPr>
            <w:rFonts w:cstheme="minorHAnsi"/>
            <w:color w:val="000000"/>
            <w:shd w:val="clear" w:color="auto" w:fill="FFFFFF"/>
          </w:rPr>
          <w:delText xml:space="preserve">would lead to phylogenetic overdispersion. </w:delText>
        </w:r>
        <w:r w:rsidR="001C0115" w:rsidDel="00C46C42">
          <w:rPr>
            <w:rFonts w:cstheme="minorHAnsi"/>
            <w:color w:val="000000"/>
            <w:shd w:val="clear" w:color="auto" w:fill="FFFFFF"/>
          </w:rPr>
          <w:delText xml:space="preserve">Alternatively, phylogenetic </w:delText>
        </w:r>
        <w:r w:rsidR="00FE5984" w:rsidRPr="00FE5984" w:rsidDel="00C46C42">
          <w:rPr>
            <w:rFonts w:cstheme="minorHAnsi"/>
            <w:color w:val="000000"/>
            <w:shd w:val="clear" w:color="auto" w:fill="FFFFFF"/>
          </w:rPr>
          <w:delText xml:space="preserve">overdispersion </w:delText>
        </w:r>
        <w:r w:rsidR="001C0115" w:rsidDel="00C46C42">
          <w:rPr>
            <w:rFonts w:cstheme="minorHAnsi"/>
            <w:color w:val="000000"/>
            <w:shd w:val="clear" w:color="auto" w:fill="FFFFFF"/>
          </w:rPr>
          <w:delText>could also result</w:delText>
        </w:r>
        <w:r w:rsidR="00FE5984" w:rsidRPr="00FE5984" w:rsidDel="00C46C42">
          <w:rPr>
            <w:rFonts w:cstheme="minorHAnsi"/>
            <w:color w:val="000000"/>
            <w:shd w:val="clear" w:color="auto" w:fill="FFFFFF"/>
          </w:rPr>
          <w:delText xml:space="preserve"> from </w:delText>
        </w:r>
        <w:r w:rsidR="001C0115" w:rsidDel="00C46C42">
          <w:rPr>
            <w:rFonts w:cstheme="minorHAnsi"/>
            <w:color w:val="000000"/>
            <w:shd w:val="clear" w:color="auto" w:fill="FFFFFF"/>
          </w:rPr>
          <w:delText>facultative</w:delText>
        </w:r>
        <w:r w:rsidR="00FE5984" w:rsidRPr="00FE5984" w:rsidDel="00C46C42">
          <w:rPr>
            <w:rFonts w:cstheme="minorHAnsi"/>
            <w:color w:val="000000"/>
            <w:shd w:val="clear" w:color="auto" w:fill="FFFFFF"/>
          </w:rPr>
          <w:delText xml:space="preserve"> microbe–microbe interactions</w:delText>
        </w:r>
        <w:r w:rsidR="001C0115" w:rsidDel="00C46C42">
          <w:rPr>
            <w:rFonts w:cstheme="minorHAnsi"/>
            <w:color w:val="000000"/>
            <w:shd w:val="clear" w:color="auto" w:fill="FFFFFF"/>
          </w:rPr>
          <w:delText xml:space="preserve"> if distantly related taxa form consortia to break down plant compounds.</w:delText>
        </w:r>
        <w:r w:rsidR="00FE5984" w:rsidRPr="00FE5984" w:rsidDel="00C46C42">
          <w:rPr>
            <w:rFonts w:cstheme="minorHAnsi"/>
            <w:color w:val="000000"/>
            <w:shd w:val="clear" w:color="auto" w:fill="FFFFFF"/>
          </w:rPr>
          <w:delText xml:space="preserve"> </w:delText>
        </w:r>
      </w:del>
    </w:p>
    <w:p w14:paraId="7C9ACF03" w14:textId="6CC10E1D" w:rsidR="004C1F7B" w:rsidRPr="007A5043" w:rsidDel="00C46C42" w:rsidRDefault="004C1F7B" w:rsidP="00A54123">
      <w:pPr>
        <w:spacing w:after="240" w:line="360" w:lineRule="auto"/>
        <w:rPr>
          <w:del w:id="376" w:author="Alexander Piper (DEDJTR)" w:date="2020-03-20T15:19:00Z"/>
          <w:rFonts w:cstheme="minorHAnsi"/>
          <w:color w:val="000000"/>
          <w:u w:val="single"/>
          <w:shd w:val="clear" w:color="auto" w:fill="FFFFFF"/>
        </w:rPr>
        <w:pPrChange w:id="377" w:author="Alexander Piper (DEDJTR) [2]" w:date="2020-04-13T11:26:00Z">
          <w:pPr>
            <w:spacing w:after="240" w:line="360" w:lineRule="auto"/>
          </w:pPr>
        </w:pPrChange>
      </w:pPr>
      <w:del w:id="378" w:author="Alexander Piper (DEDJTR)" w:date="2020-03-20T15:19:00Z">
        <w:r w:rsidRPr="007A5043" w:rsidDel="00C46C42">
          <w:rPr>
            <w:rFonts w:cstheme="minorHAnsi"/>
            <w:color w:val="000000"/>
            <w:u w:val="single"/>
            <w:shd w:val="clear" w:color="auto" w:fill="FFFFFF"/>
          </w:rPr>
          <w:delText>Co-phylogeny / Co-speciation</w:delText>
        </w:r>
      </w:del>
    </w:p>
    <w:p w14:paraId="5A04AB16" w14:textId="3B5AAB39" w:rsidR="004C1F7B" w:rsidDel="00C46C42" w:rsidRDefault="004C1F7B" w:rsidP="00A54123">
      <w:pPr>
        <w:spacing w:after="240" w:line="360" w:lineRule="auto"/>
        <w:rPr>
          <w:del w:id="379" w:author="Alexander Piper (DEDJTR)" w:date="2020-03-20T15:19:00Z"/>
          <w:rFonts w:cstheme="minorHAnsi"/>
          <w:color w:val="000000"/>
          <w:shd w:val="clear" w:color="auto" w:fill="FFFFFF"/>
        </w:rPr>
        <w:pPrChange w:id="380" w:author="Alexander Piper (DEDJTR) [2]" w:date="2020-04-13T11:26:00Z">
          <w:pPr>
            <w:spacing w:after="240" w:line="360" w:lineRule="auto"/>
          </w:pPr>
        </w:pPrChange>
      </w:pPr>
      <w:del w:id="381" w:author="Alexander Piper (DEDJTR)" w:date="2020-03-20T15:19:00Z">
        <w:r w:rsidDel="00C46C42">
          <w:rPr>
            <w:rFonts w:cstheme="minorHAnsi"/>
            <w:color w:val="000000"/>
            <w:shd w:val="clear" w:color="auto" w:fill="FFFFFF"/>
          </w:rPr>
          <w:delText xml:space="preserve">In addition to the well-known association with their primary symbiont </w:delText>
        </w:r>
        <w:r w:rsidRPr="00F72A67" w:rsidDel="00C46C42">
          <w:rPr>
            <w:rFonts w:cstheme="minorHAnsi"/>
            <w:i/>
            <w:color w:val="000000"/>
            <w:shd w:val="clear" w:color="auto" w:fill="FFFFFF"/>
          </w:rPr>
          <w:delText>Candidatus</w:delText>
        </w:r>
        <w:r w:rsidDel="00C46C42">
          <w:rPr>
            <w:rFonts w:cstheme="minorHAnsi"/>
            <w:color w:val="000000"/>
            <w:shd w:val="clear" w:color="auto" w:fill="FFFFFF"/>
          </w:rPr>
          <w:delText xml:space="preserve"> Carsonella rudii, psyllid species can be associated various secondary symbionts with differing rates of vertical inheritance. Microbial taxa with more strict vertical inheritance should show stronger signs of cophylogeny with the psyllid host. In order to test for cophylogney, the ASV level 16s bacterial gene tree was separated into clades and </w:delText>
        </w:r>
        <w:r w:rsidRPr="00F22C3F" w:rsidDel="00C46C42">
          <w:rPr>
            <w:rFonts w:cstheme="minorHAnsi"/>
            <w:color w:val="000000"/>
            <w:shd w:val="clear" w:color="auto" w:fill="FFFFFF"/>
          </w:rPr>
          <w:delText>congruence between</w:delText>
        </w:r>
        <w:r w:rsidDel="00C46C42">
          <w:rPr>
            <w:rFonts w:cstheme="minorHAnsi"/>
            <w:color w:val="000000"/>
            <w:shd w:val="clear" w:color="auto" w:fill="FFFFFF"/>
          </w:rPr>
          <w:delText xml:space="preserve"> the bacterial clade and psyllid phylogenetic</w:delText>
        </w:r>
        <w:r w:rsidRPr="00F22C3F" w:rsidDel="00C46C42">
          <w:rPr>
            <w:rFonts w:cstheme="minorHAnsi"/>
            <w:color w:val="000000"/>
            <w:shd w:val="clear" w:color="auto" w:fill="FFFFFF"/>
          </w:rPr>
          <w:delText xml:space="preserve"> topologies</w:delText>
        </w:r>
        <w:r w:rsidDel="00C46C42">
          <w:rPr>
            <w:rFonts w:cstheme="minorHAnsi"/>
            <w:color w:val="000000"/>
            <w:shd w:val="clear" w:color="auto" w:fill="FFFFFF"/>
          </w:rPr>
          <w:delText xml:space="preserve"> was assessed using the</w:delText>
        </w:r>
        <w:r w:rsidDel="00C46C42">
          <w:delText xml:space="preserve"> Procrustean approach to cophylogeny (PACo), and principal coordinate based Parafit analysis. </w:delText>
        </w:r>
      </w:del>
    </w:p>
    <w:p w14:paraId="4680DF80" w14:textId="77777777" w:rsidR="004C1F7B" w:rsidRDefault="004C1F7B" w:rsidP="00A54123">
      <w:pPr>
        <w:spacing w:after="240" w:line="360" w:lineRule="auto"/>
        <w:rPr>
          <w:rFonts w:cstheme="minorHAnsi"/>
          <w:color w:val="000000"/>
          <w:shd w:val="clear" w:color="auto" w:fill="FFFFFF"/>
        </w:rPr>
      </w:pPr>
    </w:p>
    <w:p w14:paraId="0EC381B7" w14:textId="665B1D4D" w:rsidR="002052CF" w:rsidRPr="007A5043" w:rsidRDefault="002052CF" w:rsidP="002052CF">
      <w:pPr>
        <w:spacing w:after="240" w:line="360" w:lineRule="auto"/>
        <w:rPr>
          <w:ins w:id="382" w:author="Alexander Piper (DEDJTR) [2]" w:date="2020-04-12T20:48:00Z"/>
          <w:rFonts w:cstheme="minorHAnsi"/>
          <w:color w:val="000000"/>
          <w:u w:val="single"/>
          <w:shd w:val="clear" w:color="auto" w:fill="FFFFFF"/>
        </w:rPr>
      </w:pPr>
      <w:bookmarkStart w:id="383" w:name="_Toc512863591"/>
      <w:commentRangeStart w:id="384"/>
      <w:ins w:id="385" w:author="Alexander Piper (DEDJTR) [2]" w:date="2020-04-12T20:48:00Z">
        <w:r w:rsidRPr="007A5043">
          <w:rPr>
            <w:rFonts w:cstheme="minorHAnsi"/>
            <w:color w:val="000000"/>
            <w:u w:val="single"/>
            <w:shd w:val="clear" w:color="auto" w:fill="FFFFFF"/>
          </w:rPr>
          <w:t>Community assembly</w:t>
        </w:r>
        <w:commentRangeEnd w:id="384"/>
        <w:r w:rsidRPr="007A5043">
          <w:rPr>
            <w:rStyle w:val="CommentReference"/>
            <w:rFonts w:eastAsia="Times New Roman" w:cs="Times New Roman"/>
            <w:u w:val="single"/>
            <w:lang w:eastAsia="en-AU"/>
          </w:rPr>
          <w:commentReference w:id="384"/>
        </w:r>
        <w:r w:rsidRPr="007A5043">
          <w:rPr>
            <w:rFonts w:cstheme="minorHAnsi"/>
            <w:color w:val="000000"/>
            <w:u w:val="single"/>
            <w:shd w:val="clear" w:color="auto" w:fill="FFFFFF"/>
          </w:rPr>
          <w:t xml:space="preserve"> </w:t>
        </w:r>
      </w:ins>
      <w:ins w:id="386" w:author="Alexander Piper (DEDJTR) [2]" w:date="2020-04-13T11:58:00Z">
        <w:r w:rsidR="00B9160A">
          <w:rPr>
            <w:rFonts w:cstheme="minorHAnsi"/>
            <w:color w:val="000000"/>
            <w:u w:val="single"/>
            <w:shd w:val="clear" w:color="auto" w:fill="FFFFFF"/>
          </w:rPr>
          <w:t xml:space="preserve">&amp; Microbe </w:t>
        </w:r>
        <w:proofErr w:type="spellStart"/>
        <w:r w:rsidR="00B9160A">
          <w:rPr>
            <w:rFonts w:cstheme="minorHAnsi"/>
            <w:color w:val="000000"/>
            <w:u w:val="single"/>
            <w:shd w:val="clear" w:color="auto" w:fill="FFFFFF"/>
          </w:rPr>
          <w:t>microbe</w:t>
        </w:r>
        <w:proofErr w:type="spellEnd"/>
        <w:r w:rsidR="00B9160A">
          <w:rPr>
            <w:rFonts w:cstheme="minorHAnsi"/>
            <w:color w:val="000000"/>
            <w:u w:val="single"/>
            <w:shd w:val="clear" w:color="auto" w:fill="FFFFFF"/>
          </w:rPr>
          <w:t xml:space="preserve"> interactions</w:t>
        </w:r>
      </w:ins>
    </w:p>
    <w:p w14:paraId="7D540FC3" w14:textId="7CE21E69" w:rsidR="002052CF" w:rsidRDefault="002052CF" w:rsidP="002052CF">
      <w:pPr>
        <w:spacing w:after="240" w:line="360" w:lineRule="auto"/>
        <w:rPr>
          <w:ins w:id="387" w:author="Alexander Piper (DEDJTR) [2]" w:date="2020-04-13T11:58:00Z"/>
          <w:rFonts w:cstheme="minorHAnsi"/>
          <w:color w:val="000000"/>
          <w:shd w:val="clear" w:color="auto" w:fill="FFFFFF"/>
        </w:rPr>
      </w:pPr>
      <w:ins w:id="388" w:author="Alexander Piper (DEDJTR) [2]" w:date="2020-04-12T20:48:00Z">
        <w:r>
          <w:rPr>
            <w:rFonts w:cstheme="minorHAnsi"/>
            <w:color w:val="000000"/>
            <w:shd w:val="clear" w:color="auto" w:fill="FFFFFF"/>
          </w:rPr>
          <w:t xml:space="preserve">To first investigate whether there was evidence for selective maintenance of microbial taxa,  as opposed random passive acquisition from the environment,  the </w:t>
        </w:r>
        <w:r>
          <w:t xml:space="preserve">Sloan Neutral Community Model (Sloan </w:t>
        </w:r>
        <w:r>
          <w:rPr>
            <w:i/>
          </w:rPr>
          <w:t xml:space="preserve">et al. </w:t>
        </w:r>
        <w:r>
          <w:t xml:space="preserve">2006) </w:t>
        </w:r>
        <w:r>
          <w:rPr>
            <w:rFonts w:cstheme="minorHAnsi"/>
            <w:color w:val="000000"/>
            <w:shd w:val="clear" w:color="auto" w:fill="FFFFFF"/>
          </w:rPr>
          <w:t xml:space="preserve">was fit to the prevalence of a </w:t>
        </w:r>
        <w:proofErr w:type="spellStart"/>
        <w:r>
          <w:rPr>
            <w:rFonts w:cstheme="minorHAnsi"/>
            <w:color w:val="000000"/>
            <w:shd w:val="clear" w:color="auto" w:fill="FFFFFF"/>
          </w:rPr>
          <w:t>taxon</w:t>
        </w:r>
        <w:proofErr w:type="spellEnd"/>
        <w:r>
          <w:rPr>
            <w:rFonts w:cstheme="minorHAnsi"/>
            <w:color w:val="000000"/>
            <w:shd w:val="clear" w:color="auto" w:fill="FFFFFF"/>
          </w:rPr>
          <w:t xml:space="preserve"> in each sample compared to its abundance across the wider metacommunity of all psyllid hosts in the study. </w:t>
        </w:r>
        <w:commentRangeStart w:id="389"/>
        <w:r>
          <w:rPr>
            <w:rFonts w:cstheme="minorHAnsi"/>
            <w:color w:val="000000"/>
            <w:shd w:val="clear" w:color="auto" w:fill="FFFFFF"/>
          </w:rPr>
          <w:t xml:space="preserve">To further assess if bacterial communities were in the psyllids were assembled from phylogenetically clustered, or </w:t>
        </w:r>
        <w:proofErr w:type="spellStart"/>
        <w:r>
          <w:rPr>
            <w:rFonts w:cstheme="minorHAnsi"/>
            <w:color w:val="000000"/>
            <w:shd w:val="clear" w:color="auto" w:fill="FFFFFF"/>
          </w:rPr>
          <w:t>overdispersed</w:t>
        </w:r>
        <w:proofErr w:type="spellEnd"/>
        <w:r>
          <w:rPr>
            <w:rFonts w:cstheme="minorHAnsi"/>
            <w:color w:val="000000"/>
            <w:shd w:val="clear" w:color="auto" w:fill="FFFFFF"/>
          </w:rPr>
          <w:t xml:space="preserve"> taxa, the net relatedness index</w:t>
        </w:r>
        <w:r w:rsidRPr="00FE5984">
          <w:rPr>
            <w:rFonts w:cstheme="minorHAnsi"/>
            <w:color w:val="000000"/>
            <w:shd w:val="clear" w:color="auto" w:fill="FFFFFF"/>
          </w:rPr>
          <w:t xml:space="preserve"> (</w:t>
        </w:r>
        <w:r>
          <w:rPr>
            <w:rFonts w:cstheme="minorHAnsi"/>
            <w:color w:val="000000"/>
            <w:shd w:val="clear" w:color="auto" w:fill="FFFFFF"/>
          </w:rPr>
          <w:t>NRI</w:t>
        </w:r>
        <w:r w:rsidRPr="00FE5984">
          <w:rPr>
            <w:rFonts w:cstheme="minorHAnsi"/>
            <w:color w:val="000000"/>
            <w:shd w:val="clear" w:color="auto" w:fill="FFFFFF"/>
          </w:rPr>
          <w:t xml:space="preserve">) and </w:t>
        </w:r>
        <w:r>
          <w:rPr>
            <w:rFonts w:cstheme="minorHAnsi"/>
            <w:color w:val="000000"/>
            <w:shd w:val="clear" w:color="auto" w:fill="FFFFFF"/>
          </w:rPr>
          <w:t>nearest taxon index</w:t>
        </w:r>
        <w:r w:rsidRPr="00FE5984">
          <w:rPr>
            <w:rFonts w:cstheme="minorHAnsi"/>
            <w:color w:val="000000"/>
            <w:shd w:val="clear" w:color="auto" w:fill="FFFFFF"/>
          </w:rPr>
          <w:t xml:space="preserve"> </w:t>
        </w:r>
        <w:r>
          <w:rPr>
            <w:rFonts w:cstheme="minorHAnsi"/>
            <w:color w:val="000000"/>
            <w:shd w:val="clear" w:color="auto" w:fill="FFFFFF"/>
          </w:rPr>
          <w:t>(NTI</w:t>
        </w:r>
        <w:r w:rsidRPr="00FE5984">
          <w:rPr>
            <w:rFonts w:cstheme="minorHAnsi"/>
            <w:color w:val="000000"/>
            <w:shd w:val="clear" w:color="auto" w:fill="FFFFFF"/>
          </w:rPr>
          <w:t>)</w:t>
        </w:r>
        <w:r>
          <w:rPr>
            <w:rFonts w:cstheme="minorHAnsi"/>
            <w:color w:val="000000"/>
            <w:shd w:val="clear" w:color="auto" w:fill="FFFFFF"/>
          </w:rPr>
          <w:t xml:space="preserve"> were calculated from the 16S gene tree and ASV relative abundance data using the Picante R package (</w:t>
        </w:r>
        <w:r w:rsidRPr="00F72A67">
          <w:rPr>
            <w:rFonts w:cstheme="minorHAnsi"/>
            <w:color w:val="000000"/>
            <w:highlight w:val="red"/>
            <w:shd w:val="clear" w:color="auto" w:fill="FFFFFF"/>
          </w:rPr>
          <w:t>ref</w:t>
        </w:r>
        <w:commentRangeEnd w:id="389"/>
        <w:r>
          <w:rPr>
            <w:rStyle w:val="CommentReference"/>
            <w:rFonts w:eastAsia="Times New Roman" w:cs="Times New Roman"/>
            <w:lang w:eastAsia="en-AU"/>
          </w:rPr>
          <w:commentReference w:id="389"/>
        </w:r>
        <w:r w:rsidRPr="00F72A67">
          <w:rPr>
            <w:rFonts w:cstheme="minorHAnsi"/>
            <w:color w:val="000000"/>
            <w:highlight w:val="red"/>
            <w:shd w:val="clear" w:color="auto" w:fill="FFFFFF"/>
          </w:rPr>
          <w:t>)</w:t>
        </w:r>
        <w:r w:rsidRPr="00FE5984">
          <w:rPr>
            <w:rFonts w:cstheme="minorHAnsi"/>
            <w:color w:val="000000"/>
            <w:shd w:val="clear" w:color="auto" w:fill="FFFFFF"/>
          </w:rPr>
          <w:t>.</w:t>
        </w:r>
        <w:r>
          <w:rPr>
            <w:rFonts w:cstheme="minorHAnsi"/>
            <w:color w:val="000000"/>
            <w:shd w:val="clear" w:color="auto" w:fill="FFFFFF"/>
          </w:rPr>
          <w:t xml:space="preserve"> Significance of phylogenetic  </w:t>
        </w:r>
        <w:r w:rsidRPr="00FE5984">
          <w:rPr>
            <w:rFonts w:cstheme="minorHAnsi"/>
            <w:color w:val="000000"/>
            <w:shd w:val="clear" w:color="auto" w:fill="FFFFFF"/>
          </w:rPr>
          <w:t xml:space="preserve">clustering within each sample </w:t>
        </w:r>
        <w:r>
          <w:rPr>
            <w:rFonts w:cstheme="minorHAnsi"/>
            <w:color w:val="000000"/>
            <w:shd w:val="clear" w:color="auto" w:fill="FFFFFF"/>
          </w:rPr>
          <w:t xml:space="preserve">was </w:t>
        </w:r>
      </w:ins>
    </w:p>
    <w:p w14:paraId="13BCF146" w14:textId="77777777" w:rsidR="00B9160A" w:rsidRPr="00291CA0" w:rsidRDefault="00B9160A" w:rsidP="00B9160A">
      <w:pPr>
        <w:spacing w:after="240" w:line="360" w:lineRule="auto"/>
        <w:rPr>
          <w:ins w:id="390" w:author="Alexander Piper (DEDJTR) [2]" w:date="2020-04-13T11:58:00Z"/>
          <w:rFonts w:cstheme="minorHAnsi"/>
          <w:i/>
          <w:color w:val="000000"/>
          <w:u w:val="single"/>
          <w:shd w:val="clear" w:color="auto" w:fill="FFFFFF"/>
        </w:rPr>
      </w:pPr>
      <w:ins w:id="391" w:author="Alexander Piper (DEDJTR) [2]" w:date="2020-04-13T11:58:00Z">
        <w:r>
          <w:rPr>
            <w:rFonts w:cstheme="minorHAnsi"/>
            <w:color w:val="000000"/>
            <w:shd w:val="clear" w:color="auto" w:fill="FFFFFF"/>
          </w:rPr>
          <w:lastRenderedPageBreak/>
          <w:t>All metrics were assessed for significance against</w:t>
        </w:r>
        <w:r w:rsidRPr="00FE5984">
          <w:rPr>
            <w:rFonts w:cstheme="minorHAnsi"/>
            <w:color w:val="000000"/>
            <w:shd w:val="clear" w:color="auto" w:fill="FFFFFF"/>
          </w:rPr>
          <w:t xml:space="preserve"> a permuted null model</w:t>
        </w:r>
        <w:r>
          <w:rPr>
            <w:rFonts w:cstheme="minorHAnsi"/>
            <w:color w:val="000000"/>
            <w:shd w:val="clear" w:color="auto" w:fill="FFFFFF"/>
          </w:rPr>
          <w:t xml:space="preserve"> generated by randomising ASV’s and their relative abundances across the tips of the phylogeny (</w:t>
        </w:r>
        <w:proofErr w:type="spellStart"/>
        <w:r>
          <w:rPr>
            <w:rFonts w:cstheme="minorHAnsi"/>
            <w:color w:val="000000"/>
            <w:shd w:val="clear" w:color="auto" w:fill="FFFFFF"/>
          </w:rPr>
          <w:t>null.model</w:t>
        </w:r>
        <w:proofErr w:type="spellEnd"/>
        <w:r>
          <w:rPr>
            <w:rFonts w:cstheme="minorHAnsi"/>
            <w:color w:val="000000"/>
            <w:shd w:val="clear" w:color="auto" w:fill="FFFFFF"/>
          </w:rPr>
          <w:t xml:space="preserve"> = ‘</w:t>
        </w:r>
        <w:proofErr w:type="spellStart"/>
        <w:r>
          <w:rPr>
            <w:rFonts w:cstheme="minorHAnsi"/>
            <w:color w:val="000000"/>
            <w:shd w:val="clear" w:color="auto" w:fill="FFFFFF"/>
          </w:rPr>
          <w:t>taxa.labels</w:t>
        </w:r>
        <w:proofErr w:type="spellEnd"/>
        <w:r>
          <w:rPr>
            <w:rFonts w:cstheme="minorHAnsi"/>
            <w:color w:val="000000"/>
            <w:shd w:val="clear" w:color="auto" w:fill="FFFFFF"/>
          </w:rPr>
          <w:t>’) across the phylogeny to simulate random draws from the bacterial metacommunity source pool</w:t>
        </w:r>
        <w:r w:rsidRPr="00FE5984">
          <w:rPr>
            <w:rFonts w:cstheme="minorHAnsi"/>
            <w:color w:val="000000"/>
            <w:shd w:val="clear" w:color="auto" w:fill="FFFFFF"/>
          </w:rPr>
          <w:t>.</w:t>
        </w:r>
      </w:ins>
    </w:p>
    <w:p w14:paraId="09B58F8B" w14:textId="77777777" w:rsidR="00B9160A" w:rsidRDefault="00B9160A" w:rsidP="002052CF">
      <w:pPr>
        <w:spacing w:after="240" w:line="360" w:lineRule="auto"/>
        <w:rPr>
          <w:ins w:id="392" w:author="Alexander Piper (DEDJTR) [2]" w:date="2020-04-12T20:48:00Z"/>
          <w:rFonts w:cstheme="minorHAnsi"/>
          <w:color w:val="000000"/>
          <w:shd w:val="clear" w:color="auto" w:fill="FFFFFF"/>
        </w:rPr>
      </w:pPr>
    </w:p>
    <w:p w14:paraId="4DC826DD" w14:textId="77777777" w:rsidR="002052CF" w:rsidRDefault="002052CF" w:rsidP="007A5043">
      <w:pPr>
        <w:spacing w:after="240" w:line="360" w:lineRule="auto"/>
        <w:rPr>
          <w:ins w:id="393" w:author="Alexander Piper (DEDJTR) [2]" w:date="2020-04-12T20:48:00Z"/>
          <w:rFonts w:ascii="Calibri" w:eastAsia="Times New Roman" w:hAnsi="Calibri" w:cs="Calibri"/>
          <w:b/>
          <w:bCs/>
          <w:iCs/>
          <w:noProof/>
          <w:sz w:val="28"/>
          <w:szCs w:val="28"/>
          <w:lang w:eastAsia="en-AU"/>
        </w:rPr>
      </w:pPr>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r w:rsidRPr="00592C1B">
        <w:rPr>
          <w:rFonts w:ascii="Calibri" w:eastAsia="Times New Roman" w:hAnsi="Calibri" w:cs="Calibri"/>
          <w:b/>
          <w:bCs/>
          <w:iCs/>
          <w:noProof/>
          <w:sz w:val="28"/>
          <w:szCs w:val="28"/>
          <w:lang w:eastAsia="en-AU"/>
        </w:rPr>
        <w:t>Results</w:t>
      </w:r>
      <w:bookmarkEnd w:id="383"/>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w:t>
      </w:r>
      <w:proofErr w:type="spellStart"/>
      <w:r w:rsidR="00180128">
        <w:t>Aphalaridae</w:t>
      </w:r>
      <w:proofErr w:type="spellEnd"/>
      <w:r w:rsidR="00180128">
        <w:t>)</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w:t>
      </w:r>
      <w:proofErr w:type="spellStart"/>
      <w:r>
        <w:t>Spondyliaspidinae</w:t>
      </w:r>
      <w:proofErr w:type="spellEnd"/>
      <w:r>
        <w:t xml:space="preserve"> </w:t>
      </w:r>
      <w:r w:rsidR="00AC107E">
        <w:t>(</w:t>
      </w:r>
      <w:proofErr w:type="spellStart"/>
      <w:r>
        <w:t>Aphalaridae</w:t>
      </w:r>
      <w:proofErr w:type="spellEnd"/>
      <w:r w:rsidR="00AC107E">
        <w:t>)</w:t>
      </w:r>
      <w:r>
        <w:t xml:space="preserve">, </w:t>
      </w:r>
      <w:r w:rsidR="002D1811">
        <w:t xml:space="preserve">the New Zealand </w:t>
      </w:r>
      <w:proofErr w:type="spellStart"/>
      <w:r w:rsidR="002D1811" w:rsidRPr="002D1811">
        <w:rPr>
          <w:b/>
          <w:i/>
        </w:rPr>
        <w:t>Ctenarytaina</w:t>
      </w:r>
      <w:proofErr w:type="spellEnd"/>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proofErr w:type="spellStart"/>
      <w:r w:rsidR="002D1811" w:rsidRPr="003F6794">
        <w:rPr>
          <w:i/>
        </w:rPr>
        <w:t>Ctenarytaina</w:t>
      </w:r>
      <w:proofErr w:type="spellEnd"/>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 xml:space="preserve">were more </w:t>
      </w:r>
      <w:r w:rsidR="002D1811" w:rsidRPr="0007672B">
        <w:lastRenderedPageBreak/>
        <w:t>distant</w:t>
      </w:r>
      <w:r w:rsidR="00054B33">
        <w:t xml:space="preserve"> to New Zealand </w:t>
      </w:r>
      <w:proofErr w:type="spellStart"/>
      <w:r w:rsidR="00054B33">
        <w:rPr>
          <w:i/>
        </w:rPr>
        <w:t>Ctenarytaina</w:t>
      </w:r>
      <w:proofErr w:type="spellEnd"/>
      <w:r w:rsidR="0060585D" w:rsidRPr="0007672B">
        <w:t xml:space="preserve">, ranging between the 4.1% of </w:t>
      </w:r>
      <w:proofErr w:type="spellStart"/>
      <w:r w:rsidR="0060585D" w:rsidRPr="0007672B">
        <w:rPr>
          <w:i/>
        </w:rPr>
        <w:t>Glycaspis</w:t>
      </w:r>
      <w:proofErr w:type="spellEnd"/>
      <w:r w:rsidR="0060585D" w:rsidRPr="0007672B">
        <w:rPr>
          <w:i/>
        </w:rPr>
        <w:t xml:space="preserve"> </w:t>
      </w:r>
      <w:r w:rsidR="0060585D" w:rsidRPr="0007672B">
        <w:t xml:space="preserve">and the 4.75% of </w:t>
      </w:r>
      <w:proofErr w:type="spellStart"/>
      <w:r w:rsidR="0060585D" w:rsidRPr="00AC107E">
        <w:rPr>
          <w:i/>
        </w:rPr>
        <w:t>Creiis</w:t>
      </w:r>
      <w:proofErr w:type="spellEnd"/>
      <w:r w:rsidR="0060585D" w:rsidRPr="00D32629">
        <w:t xml:space="preserve"> and </w:t>
      </w:r>
      <w:proofErr w:type="spellStart"/>
      <w:r w:rsidR="0060585D" w:rsidRPr="00AC107E">
        <w:rPr>
          <w:i/>
        </w:rPr>
        <w:t>Cardiaspina</w:t>
      </w:r>
      <w:proofErr w:type="spellEnd"/>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Asteraceae) and the taxa from </w:t>
      </w:r>
      <w:proofErr w:type="spellStart"/>
      <w:r w:rsidR="00054B33">
        <w:rPr>
          <w:rFonts w:ascii="Calibri" w:eastAsia="Times New Roman" w:hAnsi="Calibri" w:cs="Times New Roman"/>
          <w:szCs w:val="24"/>
          <w:lang w:eastAsia="en-AU"/>
        </w:rPr>
        <w:t>Myrtaceae</w:t>
      </w:r>
      <w:proofErr w:type="spellEnd"/>
      <w:r w:rsidR="00054B33">
        <w:rPr>
          <w:rFonts w:ascii="Calibri" w:eastAsia="Times New Roman" w:hAnsi="Calibri" w:cs="Times New Roman"/>
          <w:szCs w:val="24"/>
          <w:lang w:eastAsia="en-AU"/>
        </w:rPr>
        <w:t>.</w:t>
      </w:r>
    </w:p>
    <w:p w14:paraId="7C7C2A77" w14:textId="5AEEA7CA" w:rsidR="002D1811" w:rsidRDefault="00054B33" w:rsidP="002D1811">
      <w:pPr>
        <w:spacing w:after="240" w:line="360" w:lineRule="auto"/>
        <w:ind w:firstLine="720"/>
      </w:pPr>
      <w:r>
        <w:t xml:space="preserve">Separated from the other genera of the </w:t>
      </w:r>
      <w:proofErr w:type="spellStart"/>
      <w:r>
        <w:t>Aphalaridae</w:t>
      </w:r>
      <w:proofErr w:type="spellEnd"/>
      <w:r>
        <w:t>, the</w:t>
      </w:r>
      <w:r w:rsidR="000E1ED8">
        <w:t xml:space="preserve"> genus </w:t>
      </w:r>
      <w:proofErr w:type="spellStart"/>
      <w:r w:rsidR="000E1ED8" w:rsidRPr="002D1811">
        <w:rPr>
          <w:b/>
          <w:i/>
        </w:rPr>
        <w:t>Anomalopsylla</w:t>
      </w:r>
      <w:proofErr w:type="spellEnd"/>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proofErr w:type="spellStart"/>
      <w:r w:rsidR="000E1ED8" w:rsidRPr="0007672B">
        <w:rPr>
          <w:rFonts w:ascii="Calibri" w:eastAsia="Times New Roman" w:hAnsi="Calibri" w:cs="Times New Roman"/>
          <w:i/>
          <w:szCs w:val="24"/>
          <w:lang w:eastAsia="en-AU"/>
        </w:rPr>
        <w:t>Rhinocola</w:t>
      </w:r>
      <w:proofErr w:type="spellEnd"/>
      <w:r w:rsidR="000E1ED8" w:rsidRPr="0007672B">
        <w:rPr>
          <w:rFonts w:ascii="Calibri" w:eastAsia="Times New Roman" w:hAnsi="Calibri" w:cs="Times New Roman"/>
          <w:i/>
          <w:szCs w:val="24"/>
          <w:lang w:eastAsia="en-AU"/>
        </w:rPr>
        <w:t xml:space="preserve"> </w:t>
      </w:r>
      <w:proofErr w:type="spellStart"/>
      <w:r w:rsidR="000E1ED8" w:rsidRPr="0007672B">
        <w:rPr>
          <w:rFonts w:ascii="Calibri" w:eastAsia="Times New Roman" w:hAnsi="Calibri" w:cs="Times New Roman"/>
          <w:i/>
          <w:szCs w:val="24"/>
          <w:lang w:eastAsia="en-AU"/>
        </w:rPr>
        <w:t>aceris</w:t>
      </w:r>
      <w:proofErr w:type="spellEnd"/>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t xml:space="preserve">forms a monophyletic group </w:t>
      </w:r>
      <w:r w:rsidR="004002BB">
        <w:t xml:space="preserve">including the New Zealand </w:t>
      </w:r>
      <w:r w:rsidR="004002BB">
        <w:rPr>
          <w:i/>
        </w:rPr>
        <w:t xml:space="preserve">Psylla </w:t>
      </w:r>
      <w:r w:rsidR="004002BB">
        <w:t xml:space="preserve">and </w:t>
      </w:r>
      <w:r>
        <w:t>other non-New Zealand species</w:t>
      </w:r>
      <w:r w:rsidR="005730D8">
        <w:t>,</w:t>
      </w:r>
      <w:r w:rsidRPr="00FF1FD1">
        <w:t xml:space="preserve"> </w:t>
      </w:r>
      <w:r>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proofErr w:type="spellStart"/>
      <w:r w:rsidR="004002BB">
        <w:rPr>
          <w:i/>
        </w:rPr>
        <w:t>Acizzia</w:t>
      </w:r>
      <w:proofErr w:type="spellEnd"/>
      <w:r w:rsidR="004002BB">
        <w:rPr>
          <w:i/>
        </w:rPr>
        <w:t>.</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w:t>
      </w:r>
      <w:proofErr w:type="spellStart"/>
      <w:r w:rsidR="005730D8">
        <w:rPr>
          <w:rFonts w:ascii="Calibri" w:eastAsia="Times New Roman" w:hAnsi="Calibri" w:cs="Times New Roman"/>
          <w:szCs w:val="24"/>
          <w:lang w:eastAsia="en-AU"/>
        </w:rPr>
        <w:t>Triozidae</w:t>
      </w:r>
      <w:proofErr w:type="spellEnd"/>
      <w:r w:rsidR="005730D8">
        <w:rPr>
          <w:rFonts w:ascii="Calibri" w:eastAsia="Times New Roman" w:hAnsi="Calibri" w:cs="Times New Roman"/>
          <w:szCs w:val="24"/>
          <w:lang w:eastAsia="en-AU"/>
        </w:rPr>
        <w:t>,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proofErr w:type="spellStart"/>
      <w:r w:rsidR="002D1811" w:rsidRPr="00777274">
        <w:rPr>
          <w:rFonts w:ascii="Calibri" w:eastAsia="Times New Roman" w:hAnsi="Calibri" w:cs="Times New Roman"/>
          <w:i/>
          <w:szCs w:val="24"/>
          <w:lang w:eastAsia="en-AU"/>
        </w:rPr>
        <w:t>Trioza</w:t>
      </w:r>
      <w:proofErr w:type="spellEnd"/>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curta</w:t>
      </w:r>
      <w:proofErr w:type="spellEnd"/>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proofErr w:type="spellStart"/>
      <w:r w:rsidR="00521BED" w:rsidRPr="00777274">
        <w:rPr>
          <w:rFonts w:ascii="Calibri" w:eastAsia="Times New Roman" w:hAnsi="Calibri" w:cs="Times New Roman"/>
          <w:i/>
          <w:szCs w:val="24"/>
          <w:lang w:eastAsia="en-AU"/>
        </w:rPr>
        <w:t>Trioza</w:t>
      </w:r>
      <w:proofErr w:type="spellEnd"/>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proofErr w:type="spellStart"/>
      <w:r w:rsidR="00521BED" w:rsidRPr="00777274">
        <w:rPr>
          <w:rFonts w:ascii="Calibri" w:eastAsia="Times New Roman" w:hAnsi="Calibri" w:cs="Times New Roman"/>
          <w:i/>
          <w:szCs w:val="24"/>
          <w:lang w:eastAsia="en-AU"/>
        </w:rPr>
        <w:t>Trioza</w:t>
      </w:r>
      <w:proofErr w:type="spellEnd"/>
      <w:r w:rsidR="00521BED" w:rsidRPr="00777274">
        <w:rPr>
          <w:rFonts w:ascii="Calibri" w:eastAsia="Times New Roman" w:hAnsi="Calibri" w:cs="Times New Roman"/>
          <w:i/>
          <w:szCs w:val="24"/>
          <w:lang w:eastAsia="en-AU"/>
        </w:rPr>
        <w:t xml:space="preserve"> </w:t>
      </w:r>
      <w:proofErr w:type="spellStart"/>
      <w:r w:rsidR="00521BED" w:rsidRPr="00777274">
        <w:rPr>
          <w:rFonts w:ascii="Calibri" w:eastAsia="Times New Roman" w:hAnsi="Calibri" w:cs="Times New Roman"/>
          <w:i/>
          <w:szCs w:val="24"/>
          <w:lang w:eastAsia="en-AU"/>
        </w:rPr>
        <w:t>curta</w:t>
      </w:r>
      <w:proofErr w:type="spellEnd"/>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w:t>
      </w:r>
      <w:proofErr w:type="spellStart"/>
      <w:r w:rsidR="002D1811">
        <w:rPr>
          <w:rFonts w:ascii="Calibri" w:eastAsia="Times New Roman" w:hAnsi="Calibri" w:cs="Times New Roman"/>
          <w:i/>
          <w:szCs w:val="24"/>
          <w:lang w:eastAsia="en-AU"/>
        </w:rPr>
        <w:t>adventicia</w:t>
      </w:r>
      <w:proofErr w:type="spellEnd"/>
      <w:r w:rsidR="002D1811">
        <w:rPr>
          <w:rFonts w:ascii="Calibri" w:eastAsia="Times New Roman" w:hAnsi="Calibri" w:cs="Times New Roman"/>
          <w:i/>
          <w:szCs w:val="24"/>
          <w:lang w:eastAsia="en-AU"/>
        </w:rPr>
        <w:t xml:space="preserve">,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w:t>
      </w:r>
      <w:proofErr w:type="spellStart"/>
      <w:r w:rsidR="00FA04F7">
        <w:rPr>
          <w:rFonts w:ascii="Calibri" w:eastAsia="Times New Roman" w:hAnsi="Calibri" w:cs="Times New Roman"/>
          <w:szCs w:val="24"/>
          <w:lang w:eastAsia="en-AU"/>
        </w:rPr>
        <w:t>Myrtaceae</w:t>
      </w:r>
      <w:proofErr w:type="spellEnd"/>
      <w:r w:rsidR="00FA04F7">
        <w:rPr>
          <w:rFonts w:ascii="Calibri" w:eastAsia="Times New Roman" w:hAnsi="Calibri" w:cs="Times New Roman"/>
          <w:szCs w:val="24"/>
          <w:lang w:eastAsia="en-AU"/>
        </w:rPr>
        <w:t xml:space="preserv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w:t>
      </w:r>
      <w:proofErr w:type="spellStart"/>
      <w:r w:rsidR="002D1811" w:rsidRPr="00CF13A4">
        <w:t>Triozidae</w:t>
      </w:r>
      <w:proofErr w:type="spellEnd"/>
      <w:r w:rsidR="002D1811" w:rsidRPr="00CF13A4">
        <w:t xml:space="preserv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proofErr w:type="spellStart"/>
      <w:r w:rsidR="002D1811">
        <w:rPr>
          <w:i/>
        </w:rPr>
        <w:t>Bactericera</w:t>
      </w:r>
      <w:proofErr w:type="spellEnd"/>
      <w:r w:rsidR="002D1811">
        <w:rPr>
          <w:i/>
        </w:rPr>
        <w:t xml:space="preserve">, </w:t>
      </w:r>
      <w:proofErr w:type="spellStart"/>
      <w:r w:rsidR="002D1811">
        <w:rPr>
          <w:i/>
        </w:rPr>
        <w:t>Trioza</w:t>
      </w:r>
      <w:proofErr w:type="spellEnd"/>
      <w:r w:rsidR="00154049">
        <w:rPr>
          <w:i/>
        </w:rPr>
        <w:t xml:space="preserve"> </w:t>
      </w:r>
      <w:r w:rsidR="00154049">
        <w:t>(from Australia and Europe)</w:t>
      </w:r>
      <w:r w:rsidR="002D1811">
        <w:rPr>
          <w:i/>
        </w:rPr>
        <w:t xml:space="preserve">, </w:t>
      </w:r>
      <w:proofErr w:type="spellStart"/>
      <w:r w:rsidR="002D1811">
        <w:rPr>
          <w:i/>
        </w:rPr>
        <w:t>Casuarinicola</w:t>
      </w:r>
      <w:proofErr w:type="spellEnd"/>
      <w:r w:rsidR="002D1811">
        <w:rPr>
          <w:i/>
        </w:rPr>
        <w:t xml:space="preserve"> </w:t>
      </w:r>
      <w:r w:rsidR="002D1811">
        <w:t xml:space="preserve">and an Australian triozid species collected from the host plant </w:t>
      </w:r>
      <w:r w:rsidR="002D1811">
        <w:rPr>
          <w:i/>
        </w:rPr>
        <w:t>Casuarina</w:t>
      </w:r>
      <w:r w:rsidR="002D1811">
        <w:t xml:space="preserve">. </w:t>
      </w:r>
      <w:proofErr w:type="spellStart"/>
      <w:r w:rsidR="002D1811">
        <w:rPr>
          <w:i/>
        </w:rPr>
        <w:t>Trioza</w:t>
      </w:r>
      <w:proofErr w:type="spellEnd"/>
      <w:r w:rsidR="002D1811">
        <w:rPr>
          <w:i/>
        </w:rPr>
        <w:t xml:space="preserve">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 xml:space="preserve">T. </w:t>
      </w:r>
      <w:proofErr w:type="spellStart"/>
      <w:r w:rsidR="002D1811">
        <w:rPr>
          <w:i/>
        </w:rPr>
        <w:t>tricornuta</w:t>
      </w:r>
      <w:proofErr w:type="spellEnd"/>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w:t>
      </w:r>
      <w:proofErr w:type="spellStart"/>
      <w:r w:rsidR="002D1811" w:rsidRPr="007828EC">
        <w:rPr>
          <w:i/>
        </w:rPr>
        <w:t>curta</w:t>
      </w:r>
      <w:proofErr w:type="spellEnd"/>
      <w:r w:rsidR="002D1811" w:rsidRPr="007828EC">
        <w:rPr>
          <w:i/>
        </w:rPr>
        <w:t xml:space="preserve"> </w:t>
      </w:r>
      <w:r w:rsidR="002D1811" w:rsidRPr="007828EC">
        <w:t xml:space="preserve">clustered with </w:t>
      </w:r>
      <w:r w:rsidR="002D1811" w:rsidRPr="007828EC">
        <w:rPr>
          <w:i/>
        </w:rPr>
        <w:t xml:space="preserve">T. </w:t>
      </w:r>
      <w:proofErr w:type="spellStart"/>
      <w:r w:rsidR="002D1811" w:rsidRPr="007828EC">
        <w:rPr>
          <w:i/>
        </w:rPr>
        <w:t>adventicia</w:t>
      </w:r>
      <w:proofErr w:type="spellEnd"/>
      <w:r w:rsidR="002D1811" w:rsidRPr="007828EC">
        <w:rPr>
          <w:i/>
        </w:rPr>
        <w:t xml:space="preserve"> </w:t>
      </w:r>
      <w:r w:rsidR="002D1811" w:rsidRPr="007828EC">
        <w:t xml:space="preserve">and the rest of the </w:t>
      </w:r>
      <w:proofErr w:type="spellStart"/>
      <w:r w:rsidR="002D1811" w:rsidRPr="007828EC">
        <w:t>Triozidae</w:t>
      </w:r>
      <w:proofErr w:type="spellEnd"/>
      <w:r w:rsidR="002D1811" w:rsidRPr="007828EC">
        <w:t xml:space="preserv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lastRenderedPageBreak/>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proofErr w:type="spellStart"/>
            <w:r>
              <w:rPr>
                <w:rFonts w:ascii="Calibri" w:eastAsia="Times New Roman" w:hAnsi="Calibri" w:cs="Times New Roman"/>
                <w:szCs w:val="24"/>
                <w:lang w:eastAsia="en-AU"/>
              </w:rPr>
              <w:t>Aphalaridae</w:t>
            </w:r>
            <w:proofErr w:type="spellEnd"/>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sidRPr="00A94C72">
              <w:rPr>
                <w:rFonts w:ascii="Calibri" w:eastAsia="Times New Roman" w:hAnsi="Calibri" w:cs="Times New Roman"/>
                <w:szCs w:val="24"/>
                <w:lang w:eastAsia="en-AU"/>
              </w:rPr>
              <w:t>Rhinocolinae</w:t>
            </w:r>
            <w:proofErr w:type="spellEnd"/>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malopsylla</w:t>
            </w:r>
            <w:proofErr w:type="spellEnd"/>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A94C72">
              <w:rPr>
                <w:rFonts w:ascii="Calibri" w:eastAsia="Times New Roman" w:hAnsi="Calibri" w:cs="Times New Roman"/>
                <w:szCs w:val="24"/>
                <w:lang w:eastAsia="en-AU"/>
              </w:rPr>
              <w:t>Spondyliaspid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econeoss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lastopsyl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ardiasp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eiis</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yptoneoss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tenaryta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Glycaspis</w:t>
            </w:r>
            <w:proofErr w:type="spellEnd"/>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F942B7">
              <w:rPr>
                <w:rFonts w:ascii="Calibri" w:eastAsia="Times New Roman" w:hAnsi="Calibri" w:cs="Times New Roman"/>
                <w:i/>
                <w:iCs/>
                <w:color w:val="FF0000"/>
                <w:lang w:eastAsia="en-NZ"/>
              </w:rPr>
              <w:t>Atmetocranium</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dae</w:t>
            </w:r>
            <w:proofErr w:type="spellEnd"/>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Liviidae</w:t>
            </w:r>
            <w:proofErr w:type="spellEnd"/>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roofErr w:type="spellEnd"/>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Homotomidae</w:t>
            </w:r>
            <w:proofErr w:type="spellEnd"/>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Mycopsylla</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cizzia</w:t>
            </w:r>
            <w:proofErr w:type="spellEnd"/>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idae</w:t>
            </w:r>
            <w:proofErr w:type="spellEnd"/>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Bactericer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Casuarinico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lastRenderedPageBreak/>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394"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394"/>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 xml:space="preserve">of the New Zealand </w:t>
      </w:r>
      <w:proofErr w:type="spellStart"/>
      <w:r w:rsidR="00E94828" w:rsidRPr="00E94828">
        <w:rPr>
          <w:rFonts w:ascii="Calibri" w:eastAsia="Times New Roman" w:hAnsi="Calibri" w:cs="Times New Roman"/>
          <w:b/>
          <w:bCs/>
          <w:lang w:eastAsia="en-AU"/>
        </w:rPr>
        <w:t>Psylloidea</w:t>
      </w:r>
      <w:proofErr w:type="spellEnd"/>
      <w:r w:rsidR="00E94828" w:rsidRPr="00E94828">
        <w:rPr>
          <w:rFonts w:ascii="Calibri" w:eastAsia="Times New Roman" w:hAnsi="Calibri" w:cs="Times New Roman"/>
          <w:b/>
          <w:bCs/>
          <w:lang w:eastAsia="en-AU"/>
        </w:rPr>
        <w:t xml:space="preserve">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 xml:space="preserve">Psyllidae (orange), </w:t>
      </w:r>
      <w:proofErr w:type="spellStart"/>
      <w:r w:rsidR="00987BD4" w:rsidRPr="00E94828">
        <w:rPr>
          <w:rFonts w:ascii="Calibri" w:eastAsia="Times New Roman" w:hAnsi="Calibri" w:cs="Times New Roman"/>
          <w:bCs/>
          <w:lang w:eastAsia="en-AU"/>
        </w:rPr>
        <w:t>Triozidae</w:t>
      </w:r>
      <w:proofErr w:type="spellEnd"/>
      <w:r w:rsidR="00987BD4" w:rsidRPr="00E94828">
        <w:rPr>
          <w:rFonts w:ascii="Calibri" w:eastAsia="Times New Roman" w:hAnsi="Calibri" w:cs="Times New Roman"/>
          <w:bCs/>
          <w:lang w:eastAsia="en-AU"/>
        </w:rPr>
        <w:t xml:space="preserv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lang w:eastAsia="en-AU"/>
        </w:rPr>
        <w:t>Calophyidae</w:t>
      </w:r>
      <w:proofErr w:type="spellEnd"/>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proofErr w:type="spellStart"/>
      <w:r w:rsidR="000D0357" w:rsidRPr="00E94828">
        <w:rPr>
          <w:rFonts w:ascii="Calibri" w:eastAsia="Times New Roman" w:hAnsi="Calibri" w:cs="Times New Roman"/>
          <w:bCs/>
          <w:i/>
          <w:lang w:eastAsia="en-AU"/>
        </w:rPr>
        <w:t>Diaphorina</w:t>
      </w:r>
      <w:proofErr w:type="spellEnd"/>
      <w:r w:rsidR="000D0357" w:rsidRPr="00E94828">
        <w:rPr>
          <w:rFonts w:ascii="Calibri" w:eastAsia="Times New Roman" w:hAnsi="Calibri" w:cs="Times New Roman"/>
          <w:bCs/>
          <w:i/>
          <w:lang w:eastAsia="en-AU"/>
        </w:rPr>
        <w:t xml:space="preserve"> </w:t>
      </w:r>
      <w:proofErr w:type="spellStart"/>
      <w:r w:rsidR="000D0357" w:rsidRPr="00E94828">
        <w:rPr>
          <w:rFonts w:ascii="Calibri" w:eastAsia="Times New Roman" w:hAnsi="Calibri" w:cs="Times New Roman"/>
          <w:bCs/>
          <w:i/>
          <w:lang w:eastAsia="en-AU"/>
        </w:rPr>
        <w:t>citri</w:t>
      </w:r>
      <w:proofErr w:type="spellEnd"/>
      <w:r w:rsidR="000D0357" w:rsidRPr="00E94828">
        <w:rPr>
          <w:rFonts w:ascii="Calibri" w:eastAsia="Times New Roman" w:hAnsi="Calibri" w:cs="Times New Roman"/>
          <w:bCs/>
          <w:i/>
          <w:lang w:eastAsia="en-AU"/>
        </w:rPr>
        <w:t xml:space="preserve">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ins w:id="395" w:author="Alexander Piper (DEDJTR)" w:date="2020-03-20T15:31:00Z"/>
          <w:rFonts w:eastAsia="Times New Roman" w:cstheme="minorHAnsi"/>
          <w:b/>
          <w:bCs/>
          <w:lang w:eastAsia="en-AU"/>
        </w:rPr>
      </w:pPr>
    </w:p>
    <w:p w14:paraId="7A65DF57" w14:textId="77777777" w:rsidR="007342FE" w:rsidRPr="006A5797" w:rsidRDefault="007342FE" w:rsidP="007342FE">
      <w:pPr>
        <w:rPr>
          <w:ins w:id="396" w:author="Alexander Piper (DEDJTR)" w:date="2020-03-20T15:32:00Z"/>
          <w:rFonts w:eastAsia="Times New Roman" w:cstheme="minorHAnsi"/>
          <w:b/>
          <w:bCs/>
          <w:lang w:eastAsia="en-AU"/>
        </w:rPr>
      </w:pPr>
      <w:commentRangeStart w:id="397"/>
      <w:ins w:id="398" w:author="Alexander Piper (DEDJTR)" w:date="2020-03-20T15:32:00Z">
        <w:r>
          <w:rPr>
            <w:rFonts w:eastAsia="Times New Roman" w:cstheme="minorHAnsi"/>
            <w:b/>
            <w:bCs/>
            <w:lang w:eastAsia="en-AU"/>
          </w:rPr>
          <w:t xml:space="preserve">Bacterial </w:t>
        </w:r>
        <w:r w:rsidRPr="006A5797">
          <w:rPr>
            <w:rFonts w:eastAsia="Times New Roman" w:cstheme="minorHAnsi"/>
            <w:b/>
            <w:bCs/>
            <w:lang w:eastAsia="en-AU"/>
          </w:rPr>
          <w:t>diversity</w:t>
        </w:r>
        <w:commentRangeEnd w:id="397"/>
        <w:r>
          <w:rPr>
            <w:rStyle w:val="CommentReference"/>
            <w:rFonts w:eastAsia="Times New Roman" w:cs="Times New Roman"/>
            <w:lang w:eastAsia="en-AU"/>
          </w:rPr>
          <w:commentReference w:id="397"/>
        </w:r>
      </w:ins>
    </w:p>
    <w:p w14:paraId="43E2E816" w14:textId="2FD3A71B" w:rsidR="00DD39C2" w:rsidRDefault="00DD39C2" w:rsidP="007342FE">
      <w:pPr>
        <w:rPr>
          <w:ins w:id="399" w:author="Alexander Piper (DEDJTR) [2]" w:date="2020-04-12T20:35:00Z"/>
          <w:rFonts w:eastAsia="Times New Roman" w:cstheme="minorHAnsi"/>
          <w:bCs/>
          <w:lang w:eastAsia="en-AU"/>
        </w:rPr>
      </w:pPr>
      <w:ins w:id="400" w:author="Alexander Piper (DEDJTR) [2]" w:date="2020-04-12T20:36:00Z">
        <w:r>
          <w:rPr>
            <w:rFonts w:eastAsia="Times New Roman" w:cstheme="minorHAnsi"/>
            <w:bCs/>
            <w:lang w:eastAsia="en-AU"/>
          </w:rPr>
          <w:t>F</w:t>
        </w:r>
      </w:ins>
      <w:ins w:id="401" w:author="Alexander Piper (DEDJTR) [2]" w:date="2020-04-12T20:35:00Z">
        <w:r>
          <w:rPr>
            <w:rFonts w:eastAsia="Times New Roman" w:cstheme="minorHAnsi"/>
            <w:bCs/>
            <w:lang w:eastAsia="en-AU"/>
          </w:rPr>
          <w:t xml:space="preserve">ollowing </w:t>
        </w:r>
      </w:ins>
      <w:ins w:id="402" w:author="Alexander Piper (DEDJTR) [2]" w:date="2020-04-12T20:36:00Z">
        <w:r>
          <w:rPr>
            <w:rFonts w:eastAsia="Times New Roman" w:cstheme="minorHAnsi"/>
            <w:bCs/>
            <w:lang w:eastAsia="en-AU"/>
          </w:rPr>
          <w:t xml:space="preserve">quality filtering a total of </w:t>
        </w:r>
        <w:r w:rsidRPr="00DD39C2">
          <w:rPr>
            <w:rFonts w:eastAsia="Times New Roman" w:cstheme="minorHAnsi"/>
            <w:bCs/>
            <w:highlight w:val="yellow"/>
            <w:lang w:eastAsia="en-AU"/>
            <w:rPrChange w:id="403" w:author="Alexander Piper (DEDJTR) [2]" w:date="2020-04-12T20:39:00Z">
              <w:rPr>
                <w:rFonts w:eastAsia="Times New Roman" w:cstheme="minorHAnsi"/>
                <w:bCs/>
                <w:lang w:eastAsia="en-AU"/>
              </w:rPr>
            </w:rPrChange>
          </w:rPr>
          <w:t>n</w:t>
        </w:r>
      </w:ins>
      <w:ins w:id="404" w:author="Alexander Piper (DEDJTR) [2]" w:date="2020-04-12T20:35:00Z">
        <w:r w:rsidRPr="00DD39C2">
          <w:rPr>
            <w:rFonts w:eastAsia="Times New Roman" w:cstheme="minorHAnsi"/>
            <w:bCs/>
            <w:lang w:eastAsia="en-AU"/>
          </w:rPr>
          <w:t xml:space="preserve"> sequences were </w:t>
        </w:r>
      </w:ins>
      <w:ins w:id="405" w:author="Alexander Piper (DEDJTR) [2]" w:date="2020-04-12T20:36:00Z">
        <w:r>
          <w:rPr>
            <w:rFonts w:eastAsia="Times New Roman" w:cstheme="minorHAnsi"/>
            <w:bCs/>
            <w:lang w:eastAsia="en-AU"/>
          </w:rPr>
          <w:t xml:space="preserve">retailed from </w:t>
        </w:r>
        <w:r w:rsidRPr="00DD39C2">
          <w:rPr>
            <w:rFonts w:eastAsia="Times New Roman" w:cstheme="minorHAnsi"/>
            <w:bCs/>
            <w:highlight w:val="yellow"/>
            <w:lang w:eastAsia="en-AU"/>
            <w:rPrChange w:id="406" w:author="Alexander Piper (DEDJTR) [2]" w:date="2020-04-12T20:39:00Z">
              <w:rPr>
                <w:rFonts w:eastAsia="Times New Roman" w:cstheme="minorHAnsi"/>
                <w:bCs/>
                <w:lang w:eastAsia="en-AU"/>
              </w:rPr>
            </w:rPrChange>
          </w:rPr>
          <w:t>n</w:t>
        </w:r>
        <w:r>
          <w:rPr>
            <w:rFonts w:eastAsia="Times New Roman" w:cstheme="minorHAnsi"/>
            <w:bCs/>
            <w:lang w:eastAsia="en-AU"/>
          </w:rPr>
          <w:t xml:space="preserve"> species</w:t>
        </w:r>
      </w:ins>
      <w:ins w:id="407" w:author="Alexander Piper (DEDJTR) [2]" w:date="2020-04-12T20:35:00Z">
        <w:r w:rsidRPr="00DD39C2">
          <w:rPr>
            <w:rFonts w:eastAsia="Times New Roman" w:cstheme="minorHAnsi"/>
            <w:bCs/>
            <w:lang w:eastAsia="en-AU"/>
          </w:rPr>
          <w:t xml:space="preserve"> (mean = </w:t>
        </w:r>
      </w:ins>
      <w:ins w:id="408" w:author="Alexander Piper (DEDJTR) [2]" w:date="2020-04-12T20:36:00Z">
        <w:r w:rsidRPr="00DD39C2">
          <w:rPr>
            <w:rFonts w:eastAsia="Times New Roman" w:cstheme="minorHAnsi"/>
            <w:bCs/>
            <w:highlight w:val="yellow"/>
            <w:lang w:eastAsia="en-AU"/>
            <w:rPrChange w:id="409" w:author="Alexander Piper (DEDJTR) [2]" w:date="2020-04-12T20:39:00Z">
              <w:rPr>
                <w:rFonts w:eastAsia="Times New Roman" w:cstheme="minorHAnsi"/>
                <w:bCs/>
                <w:lang w:eastAsia="en-AU"/>
              </w:rPr>
            </w:rPrChange>
          </w:rPr>
          <w:t>n</w:t>
        </w:r>
      </w:ins>
      <w:ins w:id="410" w:author="Alexander Piper (DEDJTR) [2]" w:date="2020-04-12T20:35:00Z">
        <w:r w:rsidRPr="00DD39C2">
          <w:rPr>
            <w:rFonts w:eastAsia="Times New Roman" w:cstheme="minorHAnsi"/>
            <w:bCs/>
            <w:lang w:eastAsia="en-AU"/>
          </w:rPr>
          <w:t>; range = </w:t>
        </w:r>
      </w:ins>
      <w:ins w:id="411" w:author="Alexander Piper (DEDJTR) [2]" w:date="2020-04-12T20:39:00Z">
        <w:r w:rsidRPr="00DD39C2">
          <w:rPr>
            <w:rFonts w:eastAsia="Times New Roman" w:cstheme="minorHAnsi"/>
            <w:bCs/>
            <w:highlight w:val="yellow"/>
            <w:lang w:eastAsia="en-AU"/>
            <w:rPrChange w:id="412" w:author="Alexander Piper (DEDJTR) [2]" w:date="2020-04-12T20:39:00Z">
              <w:rPr>
                <w:rFonts w:eastAsia="Times New Roman" w:cstheme="minorHAnsi"/>
                <w:bCs/>
                <w:lang w:eastAsia="en-AU"/>
              </w:rPr>
            </w:rPrChange>
          </w:rPr>
          <w:t>n-n</w:t>
        </w:r>
      </w:ins>
      <w:ins w:id="413" w:author="Alexander Piper (DEDJTR) [2]" w:date="2020-04-12T20:35:00Z">
        <w:r w:rsidRPr="00DD39C2">
          <w:rPr>
            <w:rFonts w:eastAsia="Times New Roman" w:cstheme="minorHAnsi"/>
            <w:bCs/>
            <w:lang w:eastAsia="en-AU"/>
          </w:rPr>
          <w:t xml:space="preserve">) with a total of </w:t>
        </w:r>
      </w:ins>
      <w:ins w:id="414" w:author="Alexander Piper (DEDJTR) [2]" w:date="2020-04-12T20:39:00Z">
        <w:r>
          <w:rPr>
            <w:rFonts w:eastAsia="Times New Roman" w:cstheme="minorHAnsi"/>
            <w:bCs/>
            <w:lang w:eastAsia="en-AU"/>
          </w:rPr>
          <w:t xml:space="preserve">n </w:t>
        </w:r>
      </w:ins>
      <w:ins w:id="415" w:author="Alexander Piper (DEDJTR) [2]" w:date="2020-04-12T20:35:00Z">
        <w:r w:rsidRPr="00DD39C2">
          <w:rPr>
            <w:rFonts w:eastAsia="Times New Roman" w:cstheme="minorHAnsi"/>
            <w:bCs/>
            <w:lang w:eastAsia="en-AU"/>
          </w:rPr>
          <w:t>amplicon sequence variants (ASVs) (mean = 685, range = 105 to 1,483).</w:t>
        </w:r>
      </w:ins>
      <w:ins w:id="416" w:author="Alexander Piper (DEDJTR) [2]" w:date="2020-04-12T20:41:00Z">
        <w:r>
          <w:rPr>
            <w:rFonts w:eastAsia="Times New Roman" w:cstheme="minorHAnsi"/>
            <w:bCs/>
            <w:lang w:eastAsia="en-AU"/>
          </w:rPr>
          <w:t xml:space="preserve"> The ASV’s recovered represented </w:t>
        </w:r>
      </w:ins>
    </w:p>
    <w:p w14:paraId="3135FB47" w14:textId="16D4F2D2" w:rsidR="007342FE" w:rsidRPr="0084119D" w:rsidRDefault="007342FE" w:rsidP="007342FE">
      <w:pPr>
        <w:rPr>
          <w:ins w:id="417" w:author="Alexander Piper (DEDJTR)" w:date="2020-03-20T15:32:00Z"/>
          <w:rFonts w:eastAsia="Times New Roman" w:cstheme="minorHAnsi"/>
          <w:bCs/>
          <w:lang w:eastAsia="en-AU"/>
        </w:rPr>
      </w:pPr>
      <w:ins w:id="418" w:author="Alexander Piper (DEDJTR)" w:date="2020-03-20T15:32:00Z">
        <w:del w:id="419" w:author="Alexander Piper (DEDJTR) [2]" w:date="2020-04-12T20:40:00Z">
          <w:r w:rsidDel="00DD39C2">
            <w:rPr>
              <w:rFonts w:eastAsia="Times New Roman" w:cstheme="minorHAnsi"/>
              <w:bCs/>
              <w:lang w:eastAsia="en-AU"/>
            </w:rPr>
            <w:delText>In total, n ASVs were recovered</w:delText>
          </w:r>
        </w:del>
      </w:ins>
      <w:ins w:id="420" w:author="Alexander Piper (DEDJTR) [2]" w:date="2020-04-12T20:40:00Z">
        <w:r w:rsidR="00DD39C2">
          <w:rPr>
            <w:rFonts w:eastAsia="Times New Roman" w:cstheme="minorHAnsi"/>
            <w:bCs/>
            <w:lang w:eastAsia="en-AU"/>
          </w:rPr>
          <w:t xml:space="preserve">Taxonomy was assigned to the ASV’s </w:t>
        </w:r>
        <w:proofErr w:type="spellStart"/>
        <w:r w:rsidR="00DD39C2">
          <w:rPr>
            <w:rFonts w:eastAsia="Times New Roman" w:cstheme="minorHAnsi"/>
            <w:bCs/>
            <w:lang w:eastAsia="en-AU"/>
          </w:rPr>
          <w:t>fro</w:t>
        </w:r>
      </w:ins>
      <w:proofErr w:type="spellEnd"/>
      <w:ins w:id="421" w:author="Alexander Piper (DEDJTR)" w:date="2020-03-20T15:32:00Z">
        <w:r>
          <w:rPr>
            <w:rFonts w:eastAsia="Times New Roman" w:cstheme="minorHAnsi"/>
            <w:bCs/>
            <w:lang w:eastAsia="en-AU"/>
          </w:rPr>
          <w:t xml:space="preserve">, representing 7 distinct phyla. </w:t>
        </w:r>
        <w:del w:id="422" w:author="Alexander Piper (DEDJTR) [2]" w:date="2020-04-12T20:17:00Z">
          <w:r w:rsidDel="008026DE">
            <w:rPr>
              <w:rFonts w:eastAsia="Times New Roman" w:cstheme="minorHAnsi"/>
              <w:bCs/>
              <w:lang w:eastAsia="en-AU"/>
            </w:rPr>
            <w:delText xml:space="preserve">The </w:delText>
          </w:r>
          <w:r w:rsidRPr="0084119D" w:rsidDel="008026DE">
            <w:rPr>
              <w:rFonts w:eastAsia="Times New Roman" w:cstheme="minorHAnsi"/>
              <w:bCs/>
              <w:lang w:eastAsia="en-AU"/>
            </w:rPr>
            <w:delText>bacteria that were recorded with the greatest number of reads and of OTUs from the GreenGenes database belong to the family</w:delText>
          </w:r>
        </w:del>
      </w:ins>
      <w:ins w:id="423" w:author="Alexander Piper (DEDJTR) [2]" w:date="2020-04-12T20:17:00Z">
        <w:r w:rsidR="008026DE">
          <w:rPr>
            <w:rFonts w:eastAsia="Times New Roman" w:cstheme="minorHAnsi"/>
            <w:bCs/>
            <w:lang w:eastAsia="en-AU"/>
          </w:rPr>
          <w:t xml:space="preserve">The most common bacterial phylum </w:t>
        </w:r>
      </w:ins>
      <w:ins w:id="424" w:author="Alexander Piper (DEDJTR) [2]" w:date="2020-04-12T20:21:00Z">
        <w:r w:rsidR="008026DE">
          <w:rPr>
            <w:rFonts w:eastAsia="Times New Roman" w:cstheme="minorHAnsi"/>
            <w:bCs/>
            <w:lang w:eastAsia="en-AU"/>
          </w:rPr>
          <w:t>were</w:t>
        </w:r>
      </w:ins>
      <w:ins w:id="425" w:author="Alexander Piper (DEDJTR) [2]" w:date="2020-04-12T20:18:00Z">
        <w:r w:rsidR="008026DE">
          <w:rPr>
            <w:rFonts w:eastAsia="Times New Roman" w:cstheme="minorHAnsi"/>
            <w:bCs/>
            <w:lang w:eastAsia="en-AU"/>
          </w:rPr>
          <w:t xml:space="preserve"> proteobacteria</w:t>
        </w:r>
      </w:ins>
      <w:ins w:id="426" w:author="Alexander Piper (DEDJTR) [2]" w:date="2020-04-12T20:22:00Z">
        <w:r w:rsidR="008026DE">
          <w:rPr>
            <w:rFonts w:eastAsia="Times New Roman" w:cstheme="minorHAnsi"/>
            <w:bCs/>
            <w:lang w:eastAsia="en-AU"/>
          </w:rPr>
          <w:t>, x, and y</w:t>
        </w:r>
      </w:ins>
      <w:ins w:id="427" w:author="Alexander Piper (DEDJTR) [2]" w:date="2020-04-12T20:18:00Z">
        <w:r w:rsidR="008026DE">
          <w:rPr>
            <w:rFonts w:eastAsia="Times New Roman" w:cstheme="minorHAnsi"/>
            <w:bCs/>
            <w:lang w:eastAsia="en-AU"/>
          </w:rPr>
          <w:t xml:space="preserve"> which accounted for </w:t>
        </w:r>
        <w:r w:rsidR="008026DE" w:rsidRPr="008026DE">
          <w:rPr>
            <w:rFonts w:eastAsia="Times New Roman" w:cstheme="minorHAnsi"/>
            <w:bCs/>
            <w:highlight w:val="yellow"/>
            <w:lang w:eastAsia="en-AU"/>
            <w:rPrChange w:id="428" w:author="Alexander Piper (DEDJTR) [2]" w:date="2020-04-12T20:19:00Z">
              <w:rPr>
                <w:rFonts w:eastAsia="Times New Roman" w:cstheme="minorHAnsi"/>
                <w:bCs/>
                <w:lang w:eastAsia="en-AU"/>
              </w:rPr>
            </w:rPrChange>
          </w:rPr>
          <w:t>n</w:t>
        </w:r>
        <w:r w:rsidR="008026DE">
          <w:rPr>
            <w:rFonts w:eastAsia="Times New Roman" w:cstheme="minorHAnsi"/>
            <w:bCs/>
            <w:lang w:eastAsia="en-AU"/>
          </w:rPr>
          <w:t xml:space="preserve"> ASV’s and </w:t>
        </w:r>
        <w:r w:rsidR="008026DE" w:rsidRPr="008026DE">
          <w:rPr>
            <w:rFonts w:eastAsia="Times New Roman" w:cstheme="minorHAnsi"/>
            <w:bCs/>
            <w:highlight w:val="yellow"/>
            <w:lang w:eastAsia="en-AU"/>
            <w:rPrChange w:id="429" w:author="Alexander Piper (DEDJTR) [2]" w:date="2020-04-12T20:19:00Z">
              <w:rPr>
                <w:rFonts w:eastAsia="Times New Roman" w:cstheme="minorHAnsi"/>
                <w:bCs/>
                <w:lang w:eastAsia="en-AU"/>
              </w:rPr>
            </w:rPrChange>
          </w:rPr>
          <w:t>n</w:t>
        </w:r>
        <w:r w:rsidR="008026DE">
          <w:rPr>
            <w:rFonts w:eastAsia="Times New Roman" w:cstheme="minorHAnsi"/>
            <w:bCs/>
            <w:lang w:eastAsia="en-AU"/>
          </w:rPr>
          <w:t xml:space="preserve"> re</w:t>
        </w:r>
      </w:ins>
      <w:ins w:id="430" w:author="Alexander Piper (DEDJTR) [2]" w:date="2020-04-12T20:19:00Z">
        <w:r w:rsidR="008026DE">
          <w:rPr>
            <w:rFonts w:eastAsia="Times New Roman" w:cstheme="minorHAnsi"/>
            <w:bCs/>
            <w:lang w:eastAsia="en-AU"/>
          </w:rPr>
          <w:t>ads</w:t>
        </w:r>
      </w:ins>
      <w:ins w:id="431" w:author="Alexander Piper (DEDJTR) [2]" w:date="2020-04-12T20:22:00Z">
        <w:r w:rsidR="008026DE">
          <w:rPr>
            <w:rFonts w:eastAsia="Times New Roman" w:cstheme="minorHAnsi"/>
            <w:bCs/>
            <w:lang w:eastAsia="en-AU"/>
          </w:rPr>
          <w:t xml:space="preserve"> respectively</w:t>
        </w:r>
      </w:ins>
      <w:ins w:id="432" w:author="Alexander Piper (DEDJTR) [2]" w:date="2020-04-12T20:19:00Z">
        <w:r w:rsidR="008026DE">
          <w:rPr>
            <w:rFonts w:eastAsia="Times New Roman" w:cstheme="minorHAnsi"/>
            <w:bCs/>
            <w:lang w:eastAsia="en-AU"/>
          </w:rPr>
          <w:t xml:space="preserve">. </w:t>
        </w:r>
      </w:ins>
      <w:ins w:id="433" w:author="Alexander Piper (DEDJTR)" w:date="2020-03-20T15:32:00Z">
        <w:r w:rsidRPr="0084119D">
          <w:rPr>
            <w:rFonts w:eastAsia="Times New Roman" w:cstheme="minorHAnsi"/>
            <w:bCs/>
            <w:lang w:eastAsia="en-AU"/>
          </w:rPr>
          <w:t xml:space="preserve"> </w:t>
        </w:r>
        <w:del w:id="434" w:author="Alexander Piper (DEDJTR) [2]" w:date="2020-04-12T20:19:00Z">
          <w:r w:rsidRPr="0084119D" w:rsidDel="008026DE">
            <w:rPr>
              <w:rFonts w:eastAsia="Times New Roman" w:cstheme="minorHAnsi"/>
              <w:bCs/>
              <w:lang w:eastAsia="en-AU"/>
            </w:rPr>
            <w:delText xml:space="preserve">Enterobacteriaceae. </w:delText>
          </w:r>
        </w:del>
      </w:ins>
      <w:ins w:id="435" w:author="Alexander Piper (DEDJTR) [2]" w:date="2020-04-12T20:22:00Z">
        <w:r w:rsidR="008026DE">
          <w:rPr>
            <w:rFonts w:eastAsia="Times New Roman" w:cstheme="minorHAnsi"/>
            <w:bCs/>
            <w:lang w:eastAsia="en-AU"/>
          </w:rPr>
          <w:t>Within the most abundant bacterial phylu</w:t>
        </w:r>
      </w:ins>
      <w:ins w:id="436" w:author="Alexander Piper (DEDJTR) [2]" w:date="2020-04-12T20:23:00Z">
        <w:r w:rsidR="008026DE">
          <w:rPr>
            <w:rFonts w:eastAsia="Times New Roman" w:cstheme="minorHAnsi"/>
            <w:bCs/>
            <w:lang w:eastAsia="en-AU"/>
          </w:rPr>
          <w:t>m, the largest group was.</w:t>
        </w:r>
      </w:ins>
      <w:ins w:id="437" w:author="Alexander Piper (DEDJTR)" w:date="2020-03-20T15:32:00Z">
        <w:del w:id="438" w:author="Alexander Piper (DEDJTR) [2]" w:date="2020-04-12T20:22:00Z">
          <w:r w:rsidRPr="0084119D" w:rsidDel="008026DE">
            <w:rPr>
              <w:rFonts w:eastAsia="Times New Roman" w:cstheme="minorHAnsi"/>
              <w:bCs/>
              <w:lang w:eastAsia="en-AU"/>
            </w:rPr>
            <w:delText xml:space="preserve">A total of 106 Enterobacteriaceae OTUs, 28 recorded less than 300 reads and were therefore not considered further, while the other 78 were aligned to generate a 16S gene tree to assess the genetic distance between them. The same OTU was found to be often present in different species and families or with multiple OTUs in the same individual insect (e.g. T. falcata). The average genetic distance between these OTUs was 11%, with the greatest of 26%. When comparing the different Enterobacteriaceae OTUs with sequences in NCBI, the closest results were between 92% and 94% similarity to “Sodalis-like sequences” and between 99%-100% similar to other S-symbiont sequences isolated from other psyllids (such as Calophyia schini and Mycopsylla fici). </w:delText>
          </w:r>
        </w:del>
      </w:ins>
    </w:p>
    <w:p w14:paraId="7EF59134" w14:textId="77777777" w:rsidR="007342FE" w:rsidRDefault="007342FE" w:rsidP="007342FE">
      <w:pPr>
        <w:rPr>
          <w:ins w:id="439" w:author="Alexander Piper (DEDJTR)" w:date="2020-03-20T15:32:00Z"/>
          <w:rFonts w:eastAsia="Times New Roman" w:cstheme="minorHAnsi"/>
          <w:bCs/>
          <w:lang w:eastAsia="en-AU"/>
        </w:rPr>
      </w:pPr>
      <w:ins w:id="440" w:author="Alexander Piper (DEDJTR)" w:date="2020-03-20T15:32:00Z">
        <w:r w:rsidRPr="0084119D">
          <w:rPr>
            <w:rFonts w:eastAsia="Times New Roman" w:cstheme="minorHAnsi"/>
            <w:bCs/>
            <w:lang w:eastAsia="en-AU"/>
          </w:rPr>
          <w:t>In addition to the P- and S-symbionts a number of other culturable and unculturable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bacteria were recorded. Wolbachia was the most abundant bacterium after the Enterobacteriaceae, recorded in 135 insects belonging to ten of the 17 psyllid genera across all psyllid families. </w:t>
        </w:r>
        <w:proofErr w:type="spellStart"/>
        <w:r w:rsidRPr="0084119D">
          <w:rPr>
            <w:rFonts w:eastAsia="Times New Roman" w:cstheme="minorHAnsi"/>
            <w:bCs/>
            <w:lang w:eastAsia="en-AU"/>
          </w:rPr>
          <w:t>Rickettsie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Gammaproteobacterium</w:t>
        </w:r>
        <w:proofErr w:type="spellEnd"/>
        <w:r w:rsidRPr="0084119D">
          <w:rPr>
            <w:rFonts w:eastAsia="Times New Roman" w:cstheme="minorHAnsi"/>
            <w:bCs/>
            <w:lang w:eastAsia="en-AU"/>
          </w:rPr>
          <w:t xml:space="preserve">) was recorded in five insects at a maximum compositional level of 41.2%: </w:t>
        </w:r>
        <w:proofErr w:type="spellStart"/>
        <w:r w:rsidRPr="0084119D">
          <w:rPr>
            <w:rFonts w:eastAsia="Times New Roman" w:cstheme="minorHAnsi"/>
            <w:bCs/>
            <w:lang w:eastAsia="en-AU"/>
          </w:rPr>
          <w:t>Acizzi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caciaebaileyanae</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rytaini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spartiophi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longicauda</w:t>
        </w:r>
        <w:proofErr w:type="spellEnd"/>
        <w:r w:rsidRPr="0084119D">
          <w:rPr>
            <w:rFonts w:eastAsia="Times New Roman" w:cstheme="minorHAnsi"/>
            <w:bCs/>
            <w:lang w:eastAsia="en-AU"/>
          </w:rPr>
          <w:t xml:space="preserve"> (both the samples analysed) and </w:t>
        </w:r>
        <w:proofErr w:type="spellStart"/>
        <w:r w:rsidRPr="0084119D">
          <w:rPr>
            <w:rFonts w:eastAsia="Times New Roman" w:cstheme="minorHAnsi"/>
            <w:bCs/>
            <w:lang w:eastAsia="en-AU"/>
          </w:rPr>
          <w:t>Glycasp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granulata</w:t>
        </w:r>
        <w:proofErr w:type="spellEnd"/>
        <w:r w:rsidRPr="0084119D">
          <w:rPr>
            <w:rFonts w:eastAsia="Times New Roman" w:cstheme="minorHAnsi"/>
            <w:bCs/>
            <w:lang w:eastAsia="en-AU"/>
          </w:rPr>
          <w:t xml:space="preserve">. Mycoplasma was recorded from 42 samples consisting of eight </w:t>
        </w:r>
        <w:proofErr w:type="spellStart"/>
        <w:r w:rsidRPr="0084119D">
          <w:rPr>
            <w:rFonts w:eastAsia="Times New Roman" w:cstheme="minorHAnsi"/>
            <w:bCs/>
            <w:lang w:eastAsia="en-AU"/>
          </w:rPr>
          <w:t>Trioza</w:t>
        </w:r>
        <w:proofErr w:type="spellEnd"/>
        <w:r w:rsidRPr="0084119D">
          <w:rPr>
            <w:rFonts w:eastAsia="Times New Roman" w:cstheme="minorHAnsi"/>
            <w:bCs/>
            <w:lang w:eastAsia="en-AU"/>
          </w:rPr>
          <w:t xml:space="preserve">, 28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one </w:t>
        </w:r>
        <w:proofErr w:type="spellStart"/>
        <w:r w:rsidRPr="0084119D">
          <w:rPr>
            <w:rFonts w:eastAsia="Times New Roman" w:cstheme="minorHAnsi"/>
            <w:bCs/>
            <w:lang w:eastAsia="en-AU"/>
          </w:rPr>
          <w:t>Casuarinicola</w:t>
        </w:r>
        <w:proofErr w:type="spellEnd"/>
        <w:r w:rsidRPr="0084119D">
          <w:rPr>
            <w:rFonts w:eastAsia="Times New Roman" w:cstheme="minorHAnsi"/>
            <w:bCs/>
            <w:lang w:eastAsia="en-AU"/>
          </w:rPr>
          <w:t xml:space="preserve"> and five </w:t>
        </w:r>
        <w:proofErr w:type="spellStart"/>
        <w:r w:rsidRPr="0084119D">
          <w:rPr>
            <w:rFonts w:eastAsia="Times New Roman" w:cstheme="minorHAnsi"/>
            <w:bCs/>
            <w:lang w:eastAsia="en-AU"/>
          </w:rPr>
          <w:t>Acizzia</w:t>
        </w:r>
        <w:proofErr w:type="spellEnd"/>
        <w:r w:rsidRPr="0084119D">
          <w:rPr>
            <w:rFonts w:eastAsia="Times New Roman" w:cstheme="minorHAnsi"/>
            <w:bCs/>
            <w:lang w:eastAsia="en-AU"/>
          </w:rPr>
          <w:t xml:space="preserve">. The seven samples recording the highest levels of Mycoplasma were all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species. Other bacteria recorded included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Rhabdochlamydia</w:t>
        </w:r>
        <w:proofErr w:type="spellEnd"/>
        <w:r w:rsidRPr="0084119D">
          <w:rPr>
            <w:rFonts w:eastAsia="Times New Roman" w:cstheme="minorHAnsi"/>
            <w:bCs/>
            <w:lang w:eastAsia="en-AU"/>
          </w:rPr>
          <w:t xml:space="preserve"> (in six psyllids),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Hamiltonella</w:t>
        </w:r>
        <w:proofErr w:type="spellEnd"/>
        <w:r w:rsidRPr="0084119D">
          <w:rPr>
            <w:rFonts w:eastAsia="Times New Roman" w:cstheme="minorHAnsi"/>
            <w:bCs/>
            <w:lang w:eastAsia="en-AU"/>
          </w:rPr>
          <w:t xml:space="preserve"> (single psyllids),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Cardinium</w:t>
        </w:r>
        <w:proofErr w:type="spellEnd"/>
        <w:r w:rsidRPr="0084119D">
          <w:rPr>
            <w:rFonts w:eastAsia="Times New Roman" w:cstheme="minorHAnsi"/>
            <w:bCs/>
            <w:lang w:eastAsia="en-AU"/>
          </w:rPr>
          <w:t xml:space="preserve"> (four samples of the same species, </w:t>
        </w:r>
        <w:proofErr w:type="spellStart"/>
        <w:r w:rsidRPr="0084119D">
          <w:rPr>
            <w:rFonts w:eastAsia="Times New Roman" w:cstheme="minorHAnsi"/>
            <w:bCs/>
            <w:lang w:eastAsia="en-AU"/>
          </w:rPr>
          <w:t>Anomalopsy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insignit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cidovorax</w:t>
        </w:r>
        <w:proofErr w:type="spellEnd"/>
        <w:r w:rsidRPr="0084119D">
          <w:rPr>
            <w:rFonts w:eastAsia="Times New Roman" w:cstheme="minorHAnsi"/>
            <w:bCs/>
            <w:lang w:eastAsia="en-AU"/>
          </w:rPr>
          <w:t xml:space="preserve"> (216 psyllids), Pseudomonas (135 psyllids), Agrobacterium (73 psyllids).</w:t>
        </w:r>
      </w:ins>
    </w:p>
    <w:p w14:paraId="2DD083DC" w14:textId="77777777" w:rsidR="007342FE" w:rsidRPr="0084119D" w:rsidRDefault="007342FE" w:rsidP="007342FE">
      <w:pPr>
        <w:rPr>
          <w:ins w:id="441" w:author="Alexander Piper (DEDJTR)" w:date="2020-03-20T15:32:00Z"/>
          <w:rFonts w:eastAsia="Times New Roman" w:cstheme="minorHAnsi"/>
          <w:bCs/>
          <w:lang w:eastAsia="en-AU"/>
        </w:rPr>
      </w:pPr>
      <w:ins w:id="442" w:author="Alexander Piper (DEDJTR)" w:date="2020-03-20T15:32:00Z">
        <w:r w:rsidRPr="0084119D">
          <w:rPr>
            <w:rFonts w:eastAsia="Times New Roman" w:cstheme="minorHAnsi"/>
            <w:bCs/>
            <w:lang w:eastAsia="en-AU"/>
          </w:rPr>
          <w:t>3.1.</w:t>
        </w:r>
        <w:r w:rsidRPr="0084119D">
          <w:rPr>
            <w:rFonts w:eastAsia="Times New Roman" w:cstheme="minorHAnsi"/>
            <w:bCs/>
            <w:lang w:eastAsia="en-AU"/>
          </w:rPr>
          <w:tab/>
          <w:t>Comparison of different psyllid species from the same individual plant</w:t>
        </w:r>
      </w:ins>
    </w:p>
    <w:p w14:paraId="335F4E16" w14:textId="77777777" w:rsidR="007342FE" w:rsidRDefault="007342FE" w:rsidP="007342FE">
      <w:pPr>
        <w:rPr>
          <w:ins w:id="443" w:author="Alexander Piper (DEDJTR)" w:date="2020-03-20T15:32:00Z"/>
          <w:rFonts w:eastAsia="Times New Roman" w:cstheme="minorHAnsi"/>
          <w:bCs/>
          <w:lang w:eastAsia="en-AU"/>
        </w:rPr>
      </w:pPr>
      <w:ins w:id="444" w:author="Alexander Piper (DEDJTR)" w:date="2020-03-20T15:32:00Z">
        <w:r w:rsidRPr="0084119D">
          <w:rPr>
            <w:rFonts w:eastAsia="Times New Roman" w:cstheme="minorHAnsi"/>
            <w:bCs/>
            <w:lang w:eastAsia="en-AU"/>
          </w:rPr>
          <w:t xml:space="preserve">Variation in the microbiome composition of different psyllid species feeding on the same individual plant was considered in order to assess if there were any microbiome-host plant specific relationships. Two analyses were performed on samples belonging to two psyllid species of the Fraxinus-feeding genus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P.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on two species belonging to the </w:t>
        </w:r>
        <w:proofErr w:type="spellStart"/>
        <w:r w:rsidRPr="0084119D">
          <w:rPr>
            <w:rFonts w:eastAsia="Times New Roman" w:cstheme="minorHAnsi"/>
            <w:bCs/>
            <w:lang w:eastAsia="en-AU"/>
          </w:rPr>
          <w:t>Sophora</w:t>
        </w:r>
        <w:proofErr w:type="spellEnd"/>
        <w:r w:rsidRPr="0084119D">
          <w:rPr>
            <w:rFonts w:eastAsia="Times New Roman" w:cstheme="minorHAnsi"/>
            <w:bCs/>
            <w:lang w:eastAsia="en-AU"/>
          </w:rPr>
          <w:t xml:space="preserve">-feeding genus Psylla,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and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For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different P-symbiont OTUs and different Enterobacteriaceae OTUs are consistently recorded between the two psyllid species (Table 2). Conversely, for Psylla the same P-symbiont OTU and two Enterobacteriaceae OTUs are present in both species, although three additional Enterobacteriaceae OTUs (5, 143, 208) appear associated with separate psyllid species (Table 3). Wolbachia appeared to be present at consistent levels in the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Psylla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populations, but vary markedly in the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sylla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populations. Otherwise there were no stark presence/absence or highly variable levels apparent between either of the pairs for the other OTUs (Table 2 and 3).</w:t>
        </w:r>
      </w:ins>
    </w:p>
    <w:p w14:paraId="6A43808D" w14:textId="77777777" w:rsidR="007342FE" w:rsidRPr="006A5797" w:rsidRDefault="007342FE" w:rsidP="007342FE">
      <w:pPr>
        <w:rPr>
          <w:ins w:id="445" w:author="Alexander Piper (DEDJTR)" w:date="2020-03-20T15:32:00Z"/>
          <w:rFonts w:eastAsia="Times New Roman" w:cstheme="minorHAnsi"/>
          <w:bCs/>
          <w:lang w:eastAsia="en-AU"/>
        </w:rPr>
      </w:pPr>
    </w:p>
    <w:p w14:paraId="3AA783E7" w14:textId="16DD94CD" w:rsidR="007342FE" w:rsidDel="002052CF" w:rsidRDefault="007342FE" w:rsidP="007342FE">
      <w:pPr>
        <w:rPr>
          <w:ins w:id="446" w:author="Alexander Piper (DEDJTR)" w:date="2020-03-20T15:32:00Z"/>
          <w:moveFrom w:id="447" w:author="Alexander Piper (DEDJTR) [2]" w:date="2020-04-12T20:43:00Z"/>
          <w:rFonts w:eastAsia="Times New Roman" w:cstheme="minorHAnsi"/>
          <w:bCs/>
          <w:lang w:eastAsia="en-AU"/>
        </w:rPr>
      </w:pPr>
      <w:moveFromRangeStart w:id="448" w:author="Alexander Piper (DEDJTR) [2]" w:date="2020-04-12T20:43:00Z" w:name="move37616607"/>
      <w:moveFrom w:id="449" w:author="Alexander Piper (DEDJTR) [2]" w:date="2020-04-12T20:43:00Z">
        <w:ins w:id="450" w:author="Alexander Piper (DEDJTR)" w:date="2020-03-20T15:32:00Z">
          <w:r w:rsidDel="002052CF">
            <w:rPr>
              <w:rFonts w:eastAsia="Times New Roman" w:cstheme="minorHAnsi"/>
              <w:bCs/>
              <w:lang w:eastAsia="en-AU"/>
            </w:rPr>
            <w:t>Community assembly</w:t>
          </w:r>
        </w:ins>
      </w:moveFrom>
    </w:p>
    <w:p w14:paraId="477C1739" w14:textId="588D68C2" w:rsidR="007342FE" w:rsidDel="002052CF" w:rsidRDefault="007342FE" w:rsidP="007342FE">
      <w:pPr>
        <w:rPr>
          <w:ins w:id="451" w:author="Alexander Piper (DEDJTR)" w:date="2020-03-20T15:32:00Z"/>
          <w:moveFrom w:id="452" w:author="Alexander Piper (DEDJTR) [2]" w:date="2020-04-12T20:43:00Z"/>
          <w:rFonts w:eastAsia="Times New Roman" w:cstheme="minorHAnsi"/>
          <w:bCs/>
          <w:lang w:eastAsia="en-AU"/>
        </w:rPr>
      </w:pPr>
      <w:moveFrom w:id="453" w:author="Alexander Piper (DEDJTR) [2]" w:date="2020-04-12T20:43:00Z">
        <w:ins w:id="454" w:author="Alexander Piper (DEDJTR)" w:date="2020-03-20T15:32:00Z">
          <w:r w:rsidDel="002052CF">
            <w:rPr>
              <w:rFonts w:eastAsia="Times New Roman" w:cstheme="minorHAnsi"/>
              <w:bCs/>
              <w:lang w:eastAsia="en-AU"/>
            </w:rPr>
            <w:t>The amount of variation explained by Sloans neutral model was low (R2 =0.15, m=0.00034), with 45.5% of bacterial taxa over-represented compared to neutral expectations. This indicates that microbial communities within psyllids are</w:t>
          </w:r>
          <w:r w:rsidRPr="00CE059F" w:rsidDel="002052CF">
            <w:rPr>
              <w:rFonts w:eastAsia="Times New Roman" w:cstheme="minorHAnsi"/>
              <w:bCs/>
              <w:lang w:eastAsia="en-AU"/>
            </w:rPr>
            <w:t xml:space="preserve"> not random assemblages drawn from a common pool</w:t>
          </w:r>
          <w:r w:rsidDel="002052CF">
            <w:rPr>
              <w:rFonts w:eastAsia="Times New Roman" w:cstheme="minorHAnsi"/>
              <w:bCs/>
              <w:lang w:eastAsia="en-AU"/>
            </w:rPr>
            <w:t xml:space="preserve"> and may instead be selected for by host or environmental characteristics. This was further supported by models of phylogenetic community assembly with high values of both NRI and NTI (Supp Table x, supp figure x) indicating significantly smaller phylogenetic distances among species than expected under a null model of random assembly.</w:t>
          </w:r>
          <w:r w:rsidRPr="006F0240" w:rsidDel="002052CF">
            <w:rPr>
              <w:rFonts w:cstheme="minorHAnsi"/>
              <w:color w:val="000000"/>
              <w:shd w:val="clear" w:color="auto" w:fill="FFFFFF"/>
            </w:rPr>
            <w:t xml:space="preserve"> </w:t>
          </w:r>
          <w:r w:rsidDel="002052CF">
            <w:rPr>
              <w:rFonts w:cstheme="minorHAnsi"/>
              <w:color w:val="000000"/>
              <w:shd w:val="clear" w:color="auto" w:fill="FFFFFF"/>
            </w:rPr>
            <w:t>Taken together,</w:t>
          </w:r>
          <w:r w:rsidRPr="00FE5984" w:rsidDel="002052CF">
            <w:rPr>
              <w:rFonts w:cstheme="minorHAnsi"/>
              <w:color w:val="000000"/>
              <w:shd w:val="clear" w:color="auto" w:fill="FFFFFF"/>
            </w:rPr>
            <w:t xml:space="preserve"> </w:t>
          </w:r>
          <w:r w:rsidDel="002052CF">
            <w:rPr>
              <w:rFonts w:cstheme="minorHAnsi"/>
              <w:color w:val="000000"/>
              <w:shd w:val="clear" w:color="auto" w:fill="FFFFFF"/>
            </w:rPr>
            <w:t xml:space="preserve">this indicates that </w:t>
          </w:r>
          <w:r w:rsidRPr="004A1C93" w:rsidDel="002052CF">
            <w:rPr>
              <w:rFonts w:eastAsia="Times New Roman" w:cstheme="minorHAnsi"/>
              <w:bCs/>
              <w:lang w:eastAsia="en-AU"/>
            </w:rPr>
            <w:t xml:space="preserve">deterministic </w:t>
          </w:r>
          <w:r w:rsidDel="002052CF">
            <w:rPr>
              <w:rFonts w:eastAsia="Times New Roman" w:cstheme="minorHAnsi"/>
              <w:bCs/>
              <w:lang w:eastAsia="en-AU"/>
            </w:rPr>
            <w:t xml:space="preserve">filtering by aspects </w:t>
          </w:r>
          <w:r w:rsidDel="002052CF">
            <w:rPr>
              <w:rFonts w:cstheme="minorHAnsi"/>
              <w:color w:val="000000"/>
              <w:shd w:val="clear" w:color="auto" w:fill="FFFFFF"/>
            </w:rPr>
            <w:t>of</w:t>
          </w:r>
          <w:r w:rsidRPr="00FE5984" w:rsidDel="002052CF">
            <w:rPr>
              <w:rFonts w:cstheme="minorHAnsi"/>
              <w:color w:val="000000"/>
              <w:shd w:val="clear" w:color="auto" w:fill="FFFFFF"/>
            </w:rPr>
            <w:t xml:space="preserve"> </w:t>
          </w:r>
          <w:r w:rsidDel="002052CF">
            <w:rPr>
              <w:rFonts w:cstheme="minorHAnsi"/>
              <w:color w:val="000000"/>
              <w:shd w:val="clear" w:color="auto" w:fill="FFFFFF"/>
            </w:rPr>
            <w:t>psyllid</w:t>
          </w:r>
          <w:r w:rsidRPr="00FE5984" w:rsidDel="002052CF">
            <w:rPr>
              <w:rFonts w:cstheme="minorHAnsi"/>
              <w:color w:val="000000"/>
              <w:shd w:val="clear" w:color="auto" w:fill="FFFFFF"/>
            </w:rPr>
            <w:t xml:space="preserve"> physiology</w:t>
          </w:r>
          <w:r w:rsidDel="002052CF">
            <w:rPr>
              <w:rFonts w:cstheme="minorHAnsi"/>
              <w:color w:val="000000"/>
              <w:shd w:val="clear" w:color="auto" w:fill="FFFFFF"/>
            </w:rPr>
            <w:t xml:space="preserve">, diet, or </w:t>
          </w:r>
          <w:r w:rsidDel="002052CF">
            <w:rPr>
              <w:rFonts w:eastAsia="Times New Roman" w:cstheme="minorHAnsi"/>
              <w:bCs/>
              <w:lang w:eastAsia="en-AU"/>
            </w:rPr>
            <w:t>other environmental factors</w:t>
          </w:r>
          <w:r w:rsidDel="002052CF">
            <w:rPr>
              <w:rFonts w:cstheme="minorHAnsi"/>
              <w:color w:val="000000"/>
              <w:shd w:val="clear" w:color="auto" w:fill="FFFFFF"/>
            </w:rPr>
            <w:t xml:space="preserve"> </w:t>
          </w:r>
          <w:r w:rsidRPr="00FE5984" w:rsidDel="002052CF">
            <w:rPr>
              <w:rFonts w:cstheme="minorHAnsi"/>
              <w:color w:val="000000"/>
              <w:shd w:val="clear" w:color="auto" w:fill="FFFFFF"/>
            </w:rPr>
            <w:t>may select for phylogenetically clustered taxa with overlapping niches</w:t>
          </w:r>
          <w:r w:rsidDel="002052CF">
            <w:rPr>
              <w:rFonts w:eastAsia="Times New Roman" w:cstheme="minorHAnsi"/>
              <w:bCs/>
              <w:lang w:eastAsia="en-AU"/>
            </w:rPr>
            <w:t xml:space="preserve">. </w:t>
          </w:r>
          <w:r w:rsidRPr="008D4EC8" w:rsidDel="002052CF">
            <w:rPr>
              <w:rFonts w:eastAsia="Times New Roman" w:cstheme="minorHAnsi"/>
              <w:bCs/>
              <w:lang w:eastAsia="en-AU"/>
            </w:rPr>
            <w:t>To assess if the</w:t>
          </w:r>
          <w:r w:rsidDel="002052CF">
            <w:rPr>
              <w:rFonts w:eastAsia="Times New Roman" w:cstheme="minorHAnsi"/>
              <w:bCs/>
              <w:lang w:eastAsia="en-AU"/>
            </w:rPr>
            <w:t>se patterns were</w:t>
          </w:r>
          <w:r w:rsidRPr="008D4EC8" w:rsidDel="002052CF">
            <w:rPr>
              <w:rFonts w:eastAsia="Times New Roman" w:cstheme="minorHAnsi"/>
              <w:bCs/>
              <w:lang w:eastAsia="en-AU"/>
            </w:rPr>
            <w:t xml:space="preserve"> localised </w:t>
          </w:r>
          <w:r w:rsidDel="002052CF">
            <w:rPr>
              <w:rFonts w:eastAsia="Times New Roman" w:cstheme="minorHAnsi"/>
              <w:bCs/>
              <w:lang w:eastAsia="en-AU"/>
            </w:rPr>
            <w:t>to</w:t>
          </w:r>
          <w:r w:rsidRPr="008D4EC8" w:rsidDel="002052CF">
            <w:rPr>
              <w:rFonts w:eastAsia="Times New Roman" w:cstheme="minorHAnsi"/>
              <w:bCs/>
              <w:lang w:eastAsia="en-AU"/>
            </w:rPr>
            <w:t xml:space="preserve"> a portion of the psyllid phylogenetic tree, Morans I</w:t>
          </w:r>
          <w:r w:rsidDel="002052CF">
            <w:rPr>
              <w:rFonts w:eastAsia="Times New Roman" w:cstheme="minorHAnsi"/>
              <w:bCs/>
              <w:lang w:eastAsia="en-AU"/>
            </w:rPr>
            <w:t xml:space="preserve">, </w:t>
          </w:r>
          <w:r w:rsidRPr="005218B8" w:rsidDel="002052CF">
            <w:rPr>
              <w:color w:val="000000"/>
              <w:shd w:val="clear" w:color="auto" w:fill="FFFFFF"/>
            </w:rPr>
            <w:t>Abouheif's</w:t>
          </w:r>
          <w:r w:rsidDel="002052CF">
            <w:rPr>
              <w:color w:val="000000"/>
              <w:shd w:val="clear" w:color="auto" w:fill="FFFFFF"/>
            </w:rPr>
            <w:t xml:space="preserve"> </w:t>
          </w:r>
          <w:r w:rsidDel="002052CF">
            <w:rPr>
              <w:rFonts w:cstheme="minorHAnsi"/>
              <w:color w:val="000000"/>
              <w:shd w:val="clear" w:color="auto" w:fill="FFFFFF"/>
            </w:rPr>
            <w:t>Cmean</w:t>
          </w:r>
          <w:r w:rsidDel="002052CF">
            <w:rPr>
              <w:rFonts w:eastAsia="Times New Roman" w:cstheme="minorHAnsi"/>
              <w:bCs/>
              <w:lang w:eastAsia="en-AU"/>
            </w:rPr>
            <w:t xml:space="preserve">, </w:t>
          </w:r>
          <w:r w:rsidRPr="005218B8" w:rsidDel="002052CF">
            <w:rPr>
              <w:rFonts w:cstheme="minorHAnsi"/>
              <w:color w:val="000000"/>
              <w:shd w:val="clear" w:color="auto" w:fill="FFFFFF"/>
            </w:rPr>
            <w:t>Bloombergs K</w:t>
          </w:r>
          <w:r w:rsidDel="002052CF">
            <w:rPr>
              <w:rFonts w:cstheme="minorHAnsi"/>
              <w:color w:val="000000"/>
              <w:shd w:val="clear" w:color="auto" w:fill="FFFFFF"/>
            </w:rPr>
            <w:t>,</w:t>
          </w:r>
          <w:r w:rsidRPr="008D4EC8" w:rsidDel="002052CF">
            <w:rPr>
              <w:rFonts w:eastAsia="Times New Roman" w:cstheme="minorHAnsi"/>
              <w:bCs/>
              <w:lang w:eastAsia="en-AU"/>
            </w:rPr>
            <w:t xml:space="preserve"> and </w:t>
          </w:r>
          <w:r w:rsidRPr="005218B8" w:rsidDel="002052CF">
            <w:rPr>
              <w:color w:val="000000"/>
              <w:shd w:val="clear" w:color="auto" w:fill="FFFFFF"/>
            </w:rPr>
            <w:t>Pagel's λ</w:t>
          </w:r>
          <w:r w:rsidRPr="005218B8" w:rsidDel="002052CF">
            <w:rPr>
              <w:rFonts w:cstheme="minorHAnsi"/>
              <w:color w:val="000000"/>
              <w:shd w:val="clear" w:color="auto" w:fill="FFFFFF"/>
            </w:rPr>
            <w:t xml:space="preserve"> </w:t>
          </w:r>
          <w:r w:rsidRPr="008D4EC8" w:rsidDel="002052CF">
            <w:rPr>
              <w:rFonts w:eastAsia="Times New Roman" w:cstheme="minorHAnsi"/>
              <w:bCs/>
              <w:lang w:eastAsia="en-AU"/>
            </w:rPr>
            <w:t>were calculated</w:t>
          </w:r>
          <w:r w:rsidDel="002052CF">
            <w:rPr>
              <w:rFonts w:eastAsia="Times New Roman" w:cstheme="minorHAnsi"/>
              <w:bCs/>
              <w:lang w:eastAsia="en-AU"/>
            </w:rPr>
            <w:t xml:space="preserve"> for both the alpha diversity and phylogenetic community assembly metrics, however statistical significance under a Brownian model of evolution was only found for a minority of metrics (table x), further suggesting a global pattern. Finally, the mean NTI value was twice as large as the mean NRI, as NTI is generally thought to be more sensitive to tree wide patterns, which NRI is more sensitive towards the tips of the phylogeny this could further indicate phylogenetic disparity in phylogenetic scale of these patterns. </w:t>
          </w:r>
        </w:ins>
      </w:moveFrom>
    </w:p>
    <w:moveFromRangeEnd w:id="448"/>
    <w:p w14:paraId="7E93CB88" w14:textId="77777777" w:rsidR="007342FE" w:rsidRDefault="007342FE" w:rsidP="007342FE">
      <w:pPr>
        <w:rPr>
          <w:ins w:id="455" w:author="Alexander Piper (DEDJTR)" w:date="2020-03-20T15:32:00Z"/>
          <w:rFonts w:eastAsia="Times New Roman" w:cstheme="minorHAnsi"/>
          <w:bCs/>
          <w:lang w:eastAsia="en-AU"/>
        </w:rPr>
      </w:pPr>
      <w:proofErr w:type="spellStart"/>
      <w:ins w:id="456" w:author="Alexander Piper (DEDJTR)" w:date="2020-03-20T15:32:00Z">
        <w:r>
          <w:rPr>
            <w:rFonts w:eastAsia="Times New Roman" w:cstheme="minorHAnsi"/>
            <w:bCs/>
            <w:lang w:eastAsia="en-AU"/>
          </w:rPr>
          <w:t>Phylosymbiosis</w:t>
        </w:r>
        <w:proofErr w:type="spellEnd"/>
      </w:ins>
    </w:p>
    <w:p w14:paraId="06F41AD8" w14:textId="77777777" w:rsidR="007342FE" w:rsidRDefault="007342FE" w:rsidP="007342FE">
      <w:pPr>
        <w:rPr>
          <w:ins w:id="457" w:author="Alexander Piper (DEDJTR)" w:date="2020-03-20T15:32:00Z"/>
          <w:rFonts w:eastAsia="Times New Roman" w:cstheme="minorHAnsi"/>
          <w:bCs/>
          <w:lang w:eastAsia="en-AU"/>
        </w:rPr>
      </w:pPr>
      <w:ins w:id="458" w:author="Alexander Piper (DEDJTR)" w:date="2020-03-20T15:32:00Z">
        <w:r>
          <w:rPr>
            <w:rFonts w:eastAsia="Times New Roman" w:cstheme="minorHAnsi"/>
            <w:bCs/>
            <w:lang w:eastAsia="en-AU"/>
          </w:rPr>
          <w:t xml:space="preserve">To assess for signal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etween the overall microbial communities and their psyllid hosts, matrix correlations between the beta diversities, as well as topological comparisons of hierarchical clustering and a range of statistics were conducted. Due to previous results indicating a potential disparity in phylogenetic scale for pattern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TDD analysis was conducted. Mantel tests found psyllid evolutionary distance and microbiome beta diversity to be significantly correlated across all dissimilarity metrics and time slices. Similar results were seen with partial mantel tests where either plant distance or geographic distance were taken into account. In </w:t>
        </w:r>
        <w:r>
          <w:rPr>
            <w:rFonts w:eastAsia="Times New Roman" w:cstheme="minorHAnsi"/>
            <w:bCs/>
            <w:lang w:eastAsia="en-AU"/>
          </w:rPr>
          <w:lastRenderedPageBreak/>
          <w:t xml:space="preserve">contrasts, the correlation between microbiome and plant genetic distance, as well as microbiome and spatial distance was only significant deeper into evolutionary time, and only for some distance metrics (Fig x). When analyses were repeated with and without the family </w:t>
        </w:r>
        <w:r w:rsidRPr="00954A82">
          <w:rPr>
            <w:rFonts w:eastAsia="Times New Roman" w:cstheme="minorHAnsi"/>
            <w:bCs/>
            <w:lang w:eastAsia="en-AU"/>
          </w:rPr>
          <w:t>Enterobacteriaceae</w:t>
        </w:r>
        <w:r>
          <w:rPr>
            <w:rFonts w:eastAsia="Times New Roman" w:cstheme="minorHAnsi"/>
            <w:bCs/>
            <w:lang w:eastAsia="en-AU"/>
          </w:rPr>
          <w:t xml:space="preserve">, the correlation between microbiome beta diversity and psyllid phylogeny remained significant, indicating these patterns were not being driven by the primary symbiont alone.  </w:t>
        </w:r>
      </w:ins>
    </w:p>
    <w:tbl>
      <w:tblPr>
        <w:tblStyle w:val="TableGrid"/>
        <w:tblW w:w="0" w:type="auto"/>
        <w:tblLook w:val="04A0" w:firstRow="1" w:lastRow="0" w:firstColumn="1" w:lastColumn="0" w:noHBand="0" w:noVBand="1"/>
      </w:tblPr>
      <w:tblGrid>
        <w:gridCol w:w="3005"/>
        <w:gridCol w:w="3005"/>
        <w:gridCol w:w="3006"/>
      </w:tblGrid>
      <w:tr w:rsidR="007342FE" w:rsidRPr="006A5797" w14:paraId="10798B0E" w14:textId="77777777" w:rsidTr="006B6E8B">
        <w:trPr>
          <w:ins w:id="459" w:author="Alexander Piper (DEDJTR)" w:date="2020-03-20T15:32:00Z"/>
        </w:trPr>
        <w:tc>
          <w:tcPr>
            <w:tcW w:w="3005" w:type="dxa"/>
          </w:tcPr>
          <w:p w14:paraId="5DB67C73" w14:textId="77777777" w:rsidR="007342FE" w:rsidRPr="006A5797" w:rsidRDefault="007342FE" w:rsidP="006B6E8B">
            <w:pPr>
              <w:rPr>
                <w:ins w:id="460" w:author="Alexander Piper (DEDJTR)" w:date="2020-03-20T15:32:00Z"/>
                <w:rFonts w:asciiTheme="minorHAnsi" w:hAnsiTheme="minorHAnsi" w:cstheme="minorHAnsi"/>
                <w:sz w:val="22"/>
                <w:szCs w:val="22"/>
              </w:rPr>
            </w:pPr>
            <w:ins w:id="461" w:author="Alexander Piper (DEDJTR)" w:date="2020-03-20T15:32:00Z">
              <w:r w:rsidRPr="006A5797">
                <w:rPr>
                  <w:rFonts w:asciiTheme="minorHAnsi" w:hAnsiTheme="minorHAnsi" w:cstheme="minorHAnsi"/>
                  <w:sz w:val="22"/>
                  <w:szCs w:val="22"/>
                </w:rPr>
                <w:t>Statistic</w:t>
              </w:r>
            </w:ins>
          </w:p>
        </w:tc>
        <w:tc>
          <w:tcPr>
            <w:tcW w:w="3005" w:type="dxa"/>
          </w:tcPr>
          <w:p w14:paraId="3CD13985" w14:textId="77777777" w:rsidR="007342FE" w:rsidRPr="006A5797" w:rsidRDefault="007342FE" w:rsidP="006B6E8B">
            <w:pPr>
              <w:rPr>
                <w:ins w:id="462" w:author="Alexander Piper (DEDJTR)" w:date="2020-03-20T15:32:00Z"/>
                <w:rFonts w:asciiTheme="minorHAnsi" w:hAnsiTheme="minorHAnsi" w:cstheme="minorHAnsi"/>
                <w:sz w:val="22"/>
                <w:szCs w:val="22"/>
              </w:rPr>
            </w:pPr>
            <w:ins w:id="463" w:author="Alexander Piper (DEDJTR)" w:date="2020-03-20T15:32:00Z">
              <w:r w:rsidRPr="006A5797">
                <w:rPr>
                  <w:rFonts w:asciiTheme="minorHAnsi" w:hAnsiTheme="minorHAnsi" w:cstheme="minorHAnsi"/>
                  <w:sz w:val="22"/>
                  <w:szCs w:val="22"/>
                </w:rPr>
                <w:t>Value</w:t>
              </w:r>
            </w:ins>
          </w:p>
        </w:tc>
        <w:tc>
          <w:tcPr>
            <w:tcW w:w="3006" w:type="dxa"/>
          </w:tcPr>
          <w:p w14:paraId="419872D1" w14:textId="77777777" w:rsidR="007342FE" w:rsidRPr="006A5797" w:rsidRDefault="007342FE" w:rsidP="006B6E8B">
            <w:pPr>
              <w:rPr>
                <w:ins w:id="464" w:author="Alexander Piper (DEDJTR)" w:date="2020-03-20T15:32:00Z"/>
                <w:rFonts w:asciiTheme="minorHAnsi" w:hAnsiTheme="minorHAnsi" w:cstheme="minorHAnsi"/>
                <w:sz w:val="22"/>
                <w:szCs w:val="22"/>
              </w:rPr>
            </w:pPr>
            <w:ins w:id="465" w:author="Alexander Piper (DEDJTR)" w:date="2020-03-20T15:32:00Z">
              <w:r w:rsidRPr="006A5797">
                <w:rPr>
                  <w:rFonts w:asciiTheme="minorHAnsi" w:hAnsiTheme="minorHAnsi" w:cstheme="minorHAnsi"/>
                  <w:sz w:val="22"/>
                  <w:szCs w:val="22"/>
                </w:rPr>
                <w:t>P</w:t>
              </w:r>
            </w:ins>
          </w:p>
        </w:tc>
      </w:tr>
      <w:tr w:rsidR="007342FE" w:rsidRPr="006A5797" w14:paraId="458121F3" w14:textId="77777777" w:rsidTr="006B6E8B">
        <w:trPr>
          <w:ins w:id="466" w:author="Alexander Piper (DEDJTR)" w:date="2020-03-20T15:32:00Z"/>
        </w:trPr>
        <w:tc>
          <w:tcPr>
            <w:tcW w:w="3005" w:type="dxa"/>
          </w:tcPr>
          <w:p w14:paraId="21D8445F" w14:textId="77777777" w:rsidR="007342FE" w:rsidRPr="006A5797" w:rsidRDefault="007342FE" w:rsidP="006B6E8B">
            <w:pPr>
              <w:rPr>
                <w:ins w:id="467" w:author="Alexander Piper (DEDJTR)" w:date="2020-03-20T15:32:00Z"/>
                <w:rFonts w:asciiTheme="minorHAnsi" w:hAnsiTheme="minorHAnsi" w:cstheme="minorHAnsi"/>
                <w:sz w:val="22"/>
                <w:szCs w:val="22"/>
              </w:rPr>
            </w:pPr>
            <w:proofErr w:type="spellStart"/>
            <w:ins w:id="468" w:author="Alexander Piper (DEDJTR)" w:date="2020-03-20T15:32:00Z">
              <w:r w:rsidRPr="006A5797">
                <w:rPr>
                  <w:rFonts w:asciiTheme="minorHAnsi" w:hAnsiTheme="minorHAnsi" w:cstheme="minorHAnsi"/>
                  <w:color w:val="000000"/>
                  <w:sz w:val="22"/>
                  <w:szCs w:val="22"/>
                  <w:bdr w:val="none" w:sz="0" w:space="0" w:color="auto" w:frame="1"/>
                  <w:lang w:val="en-AU" w:eastAsia="en-AU"/>
                </w:rPr>
                <w:t>Cmean</w:t>
              </w:r>
              <w:proofErr w:type="spellEnd"/>
            </w:ins>
          </w:p>
        </w:tc>
        <w:tc>
          <w:tcPr>
            <w:tcW w:w="3005" w:type="dxa"/>
          </w:tcPr>
          <w:p w14:paraId="00C3B167" w14:textId="77777777" w:rsidR="007342FE" w:rsidRPr="006A5797" w:rsidRDefault="007342FE" w:rsidP="006B6E8B">
            <w:pPr>
              <w:rPr>
                <w:ins w:id="469" w:author="Alexander Piper (DEDJTR)" w:date="2020-03-20T15:32:00Z"/>
                <w:rFonts w:asciiTheme="minorHAnsi" w:hAnsiTheme="minorHAnsi" w:cstheme="minorHAnsi"/>
                <w:sz w:val="22"/>
                <w:szCs w:val="22"/>
              </w:rPr>
            </w:pPr>
            <w:ins w:id="470" w:author="Alexander Piper (DEDJTR)" w:date="2020-03-20T15:32:00Z">
              <w:r w:rsidRPr="006A5797">
                <w:rPr>
                  <w:rFonts w:asciiTheme="minorHAnsi" w:hAnsiTheme="minorHAnsi" w:cstheme="minorHAnsi"/>
                  <w:color w:val="000000"/>
                  <w:sz w:val="22"/>
                  <w:szCs w:val="22"/>
                  <w:bdr w:val="none" w:sz="0" w:space="0" w:color="auto" w:frame="1"/>
                  <w:lang w:val="en-AU" w:eastAsia="en-AU"/>
                </w:rPr>
                <w:t>0.0663762</w:t>
              </w:r>
            </w:ins>
          </w:p>
        </w:tc>
        <w:tc>
          <w:tcPr>
            <w:tcW w:w="3006" w:type="dxa"/>
          </w:tcPr>
          <w:p w14:paraId="6E797B6E" w14:textId="77777777" w:rsidR="007342FE" w:rsidRPr="006A5797" w:rsidRDefault="007342FE" w:rsidP="006B6E8B">
            <w:pPr>
              <w:rPr>
                <w:ins w:id="471" w:author="Alexander Piper (DEDJTR)" w:date="2020-03-20T15:32:00Z"/>
                <w:rFonts w:asciiTheme="minorHAnsi" w:hAnsiTheme="minorHAnsi" w:cstheme="minorHAnsi"/>
                <w:sz w:val="22"/>
                <w:szCs w:val="22"/>
              </w:rPr>
            </w:pPr>
            <w:ins w:id="472" w:author="Alexander Piper (DEDJTR)" w:date="2020-03-20T15:32:00Z">
              <w:r w:rsidRPr="006A5797">
                <w:rPr>
                  <w:rFonts w:asciiTheme="minorHAnsi" w:hAnsiTheme="minorHAnsi" w:cstheme="minorHAnsi"/>
                  <w:color w:val="000000"/>
                  <w:sz w:val="22"/>
                  <w:szCs w:val="22"/>
                  <w:bdr w:val="none" w:sz="0" w:space="0" w:color="auto" w:frame="1"/>
                  <w:lang w:val="en-AU" w:eastAsia="en-AU"/>
                </w:rPr>
                <w:t>0.168</w:t>
              </w:r>
            </w:ins>
          </w:p>
        </w:tc>
      </w:tr>
      <w:tr w:rsidR="007342FE" w:rsidRPr="006A5797" w14:paraId="0E0736D4" w14:textId="77777777" w:rsidTr="006B6E8B">
        <w:trPr>
          <w:ins w:id="473" w:author="Alexander Piper (DEDJTR)" w:date="2020-03-20T15:32:00Z"/>
        </w:trPr>
        <w:tc>
          <w:tcPr>
            <w:tcW w:w="3005" w:type="dxa"/>
          </w:tcPr>
          <w:p w14:paraId="06003761" w14:textId="77777777" w:rsidR="007342FE" w:rsidRPr="006A5797" w:rsidRDefault="007342FE" w:rsidP="006B6E8B">
            <w:pPr>
              <w:rPr>
                <w:ins w:id="474" w:author="Alexander Piper (DEDJTR)" w:date="2020-03-20T15:32:00Z"/>
                <w:rFonts w:asciiTheme="minorHAnsi" w:hAnsiTheme="minorHAnsi" w:cstheme="minorHAnsi"/>
                <w:sz w:val="22"/>
                <w:szCs w:val="22"/>
              </w:rPr>
            </w:pPr>
            <w:proofErr w:type="spellStart"/>
            <w:ins w:id="475" w:author="Alexander Piper (DEDJTR)" w:date="2020-03-20T15:32:00Z">
              <w:r w:rsidRPr="006A5797">
                <w:rPr>
                  <w:rFonts w:asciiTheme="minorHAnsi" w:hAnsiTheme="minorHAnsi" w:cstheme="minorHAnsi"/>
                  <w:sz w:val="22"/>
                  <w:szCs w:val="22"/>
                </w:rPr>
                <w:t>Morans</w:t>
              </w:r>
              <w:proofErr w:type="spellEnd"/>
              <w:r w:rsidRPr="006A5797">
                <w:rPr>
                  <w:rFonts w:asciiTheme="minorHAnsi" w:hAnsiTheme="minorHAnsi" w:cstheme="minorHAnsi"/>
                  <w:sz w:val="22"/>
                  <w:szCs w:val="22"/>
                </w:rPr>
                <w:t xml:space="preserve"> I</w:t>
              </w:r>
            </w:ins>
          </w:p>
        </w:tc>
        <w:tc>
          <w:tcPr>
            <w:tcW w:w="3005" w:type="dxa"/>
          </w:tcPr>
          <w:p w14:paraId="51593E62" w14:textId="77777777" w:rsidR="007342FE" w:rsidRPr="006A5797" w:rsidRDefault="007342FE" w:rsidP="006B6E8B">
            <w:pPr>
              <w:rPr>
                <w:ins w:id="476" w:author="Alexander Piper (DEDJTR)" w:date="2020-03-20T15:32:00Z"/>
                <w:rFonts w:asciiTheme="minorHAnsi" w:hAnsiTheme="minorHAnsi" w:cstheme="minorHAnsi"/>
                <w:sz w:val="22"/>
                <w:szCs w:val="22"/>
              </w:rPr>
            </w:pPr>
            <w:ins w:id="477" w:author="Alexander Piper (DEDJTR)" w:date="2020-03-20T15:32:00Z">
              <w:r w:rsidRPr="006A5797">
                <w:rPr>
                  <w:rFonts w:asciiTheme="minorHAnsi" w:hAnsiTheme="minorHAnsi" w:cstheme="minorHAnsi"/>
                  <w:bCs/>
                  <w:sz w:val="22"/>
                  <w:szCs w:val="22"/>
                  <w:lang w:eastAsia="en-AU"/>
                </w:rPr>
                <w:t>--0.005323148</w:t>
              </w:r>
            </w:ins>
          </w:p>
        </w:tc>
        <w:tc>
          <w:tcPr>
            <w:tcW w:w="3006" w:type="dxa"/>
          </w:tcPr>
          <w:p w14:paraId="67BB0DA4" w14:textId="77777777" w:rsidR="007342FE" w:rsidRPr="006A5797" w:rsidRDefault="007342FE" w:rsidP="006B6E8B">
            <w:pPr>
              <w:rPr>
                <w:ins w:id="478" w:author="Alexander Piper (DEDJTR)" w:date="2020-03-20T15:32:00Z"/>
                <w:rFonts w:asciiTheme="minorHAnsi" w:hAnsiTheme="minorHAnsi" w:cstheme="minorHAnsi"/>
                <w:sz w:val="22"/>
                <w:szCs w:val="22"/>
              </w:rPr>
            </w:pPr>
            <w:ins w:id="479" w:author="Alexander Piper (DEDJTR)" w:date="2020-03-20T15:32:00Z">
              <w:r w:rsidRPr="006A5797">
                <w:rPr>
                  <w:rFonts w:asciiTheme="minorHAnsi" w:hAnsiTheme="minorHAnsi" w:cstheme="minorHAnsi"/>
                  <w:color w:val="000000"/>
                  <w:sz w:val="22"/>
                  <w:szCs w:val="22"/>
                  <w:bdr w:val="none" w:sz="0" w:space="0" w:color="auto" w:frame="1"/>
                  <w:lang w:val="en-AU" w:eastAsia="en-AU"/>
                </w:rPr>
                <w:t>0.207</w:t>
              </w:r>
            </w:ins>
          </w:p>
        </w:tc>
      </w:tr>
      <w:tr w:rsidR="007342FE" w:rsidRPr="006A5797" w14:paraId="2B17F6DD" w14:textId="77777777" w:rsidTr="006B6E8B">
        <w:trPr>
          <w:ins w:id="480" w:author="Alexander Piper (DEDJTR)" w:date="2020-03-20T15:32:00Z"/>
        </w:trPr>
        <w:tc>
          <w:tcPr>
            <w:tcW w:w="3005" w:type="dxa"/>
          </w:tcPr>
          <w:p w14:paraId="45CF2C38" w14:textId="77777777" w:rsidR="007342FE" w:rsidRPr="006A5797" w:rsidRDefault="007342FE" w:rsidP="006B6E8B">
            <w:pPr>
              <w:rPr>
                <w:ins w:id="481" w:author="Alexander Piper (DEDJTR)" w:date="2020-03-20T15:32:00Z"/>
                <w:rFonts w:asciiTheme="minorHAnsi" w:hAnsiTheme="minorHAnsi" w:cstheme="minorHAnsi"/>
                <w:sz w:val="22"/>
                <w:szCs w:val="22"/>
              </w:rPr>
            </w:pPr>
            <w:ins w:id="482" w:author="Alexander Piper (DEDJTR)" w:date="2020-03-20T15:32:00Z">
              <w:r w:rsidRPr="006A5797">
                <w:rPr>
                  <w:rFonts w:asciiTheme="minorHAnsi" w:hAnsiTheme="minorHAnsi" w:cstheme="minorHAnsi"/>
                  <w:sz w:val="22"/>
                  <w:szCs w:val="22"/>
                </w:rPr>
                <w:t>K</w:t>
              </w:r>
            </w:ins>
          </w:p>
        </w:tc>
        <w:tc>
          <w:tcPr>
            <w:tcW w:w="3005" w:type="dxa"/>
          </w:tcPr>
          <w:p w14:paraId="37E04BF1" w14:textId="77777777" w:rsidR="007342FE" w:rsidRPr="006A5797" w:rsidRDefault="007342FE" w:rsidP="006B6E8B">
            <w:pPr>
              <w:rPr>
                <w:ins w:id="483" w:author="Alexander Piper (DEDJTR)" w:date="2020-03-20T15:32:00Z"/>
                <w:rFonts w:asciiTheme="minorHAnsi" w:hAnsiTheme="minorHAnsi" w:cstheme="minorHAnsi"/>
                <w:sz w:val="22"/>
                <w:szCs w:val="22"/>
              </w:rPr>
            </w:pPr>
            <w:ins w:id="484" w:author="Alexander Piper (DEDJTR)" w:date="2020-03-20T15:32:00Z">
              <w:r w:rsidRPr="006A5797">
                <w:rPr>
                  <w:rFonts w:asciiTheme="minorHAnsi" w:hAnsiTheme="minorHAnsi" w:cstheme="minorHAnsi"/>
                  <w:color w:val="000000"/>
                  <w:sz w:val="22"/>
                  <w:szCs w:val="22"/>
                  <w:bdr w:val="none" w:sz="0" w:space="0" w:color="auto" w:frame="1"/>
                  <w:lang w:val="en-AU" w:eastAsia="en-AU"/>
                </w:rPr>
                <w:t>0.76136029</w:t>
              </w:r>
            </w:ins>
          </w:p>
        </w:tc>
        <w:tc>
          <w:tcPr>
            <w:tcW w:w="3006" w:type="dxa"/>
          </w:tcPr>
          <w:p w14:paraId="32CE3019" w14:textId="77777777" w:rsidR="007342FE" w:rsidRPr="006A5797" w:rsidRDefault="007342FE" w:rsidP="006B6E8B">
            <w:pPr>
              <w:rPr>
                <w:ins w:id="485" w:author="Alexander Piper (DEDJTR)" w:date="2020-03-20T15:32:00Z"/>
                <w:rFonts w:asciiTheme="minorHAnsi" w:hAnsiTheme="minorHAnsi" w:cstheme="minorHAnsi"/>
                <w:sz w:val="22"/>
                <w:szCs w:val="22"/>
              </w:rPr>
            </w:pPr>
            <w:ins w:id="486" w:author="Alexander Piper (DEDJTR)" w:date="2020-03-20T15:32:00Z">
              <w:r w:rsidRPr="006A5797">
                <w:rPr>
                  <w:rFonts w:asciiTheme="minorHAnsi" w:hAnsiTheme="minorHAnsi" w:cstheme="minorHAnsi"/>
                  <w:color w:val="000000"/>
                  <w:sz w:val="22"/>
                  <w:szCs w:val="22"/>
                  <w:bdr w:val="none" w:sz="0" w:space="0" w:color="auto" w:frame="1"/>
                  <w:lang w:val="en-AU" w:eastAsia="en-AU"/>
                </w:rPr>
                <w:t xml:space="preserve">0.009  </w:t>
              </w:r>
            </w:ins>
          </w:p>
        </w:tc>
      </w:tr>
      <w:tr w:rsidR="007342FE" w:rsidRPr="006A5797" w14:paraId="709FCB70" w14:textId="77777777" w:rsidTr="006B6E8B">
        <w:trPr>
          <w:ins w:id="487" w:author="Alexander Piper (DEDJTR)" w:date="2020-03-20T15:32:00Z"/>
        </w:trPr>
        <w:tc>
          <w:tcPr>
            <w:tcW w:w="3005" w:type="dxa"/>
          </w:tcPr>
          <w:p w14:paraId="51665693" w14:textId="77777777" w:rsidR="007342FE" w:rsidRPr="006A5797" w:rsidRDefault="007342FE" w:rsidP="006B6E8B">
            <w:pPr>
              <w:rPr>
                <w:ins w:id="488" w:author="Alexander Piper (DEDJTR)" w:date="2020-03-20T15:32:00Z"/>
                <w:rFonts w:asciiTheme="minorHAnsi" w:hAnsiTheme="minorHAnsi" w:cstheme="minorHAnsi"/>
                <w:sz w:val="22"/>
                <w:szCs w:val="22"/>
              </w:rPr>
            </w:pPr>
            <w:ins w:id="489" w:author="Alexander Piper (DEDJTR)" w:date="2020-03-20T15:32:00Z">
              <w:r w:rsidRPr="006A5797">
                <w:rPr>
                  <w:rFonts w:asciiTheme="minorHAnsi" w:hAnsiTheme="minorHAnsi" w:cstheme="minorHAnsi"/>
                  <w:sz w:val="22"/>
                  <w:szCs w:val="22"/>
                </w:rPr>
                <w:t>Lambda</w:t>
              </w:r>
            </w:ins>
          </w:p>
        </w:tc>
        <w:tc>
          <w:tcPr>
            <w:tcW w:w="3005" w:type="dxa"/>
          </w:tcPr>
          <w:p w14:paraId="5E141A85" w14:textId="77777777" w:rsidR="007342FE" w:rsidRPr="006A5797" w:rsidRDefault="007342FE" w:rsidP="006B6E8B">
            <w:pPr>
              <w:rPr>
                <w:ins w:id="490" w:author="Alexander Piper (DEDJTR)" w:date="2020-03-20T15:32:00Z"/>
                <w:rFonts w:asciiTheme="minorHAnsi" w:hAnsiTheme="minorHAnsi" w:cstheme="minorHAnsi"/>
                <w:sz w:val="22"/>
                <w:szCs w:val="22"/>
              </w:rPr>
            </w:pPr>
            <w:ins w:id="491" w:author="Alexander Piper (DEDJTR)" w:date="2020-03-20T15:32:00Z">
              <w:r w:rsidRPr="006A5797">
                <w:rPr>
                  <w:rFonts w:asciiTheme="minorHAnsi" w:hAnsiTheme="minorHAnsi" w:cstheme="minorHAnsi"/>
                  <w:color w:val="000000"/>
                  <w:sz w:val="22"/>
                  <w:szCs w:val="22"/>
                  <w:bdr w:val="none" w:sz="0" w:space="0" w:color="auto" w:frame="1"/>
                  <w:lang w:val="en-AU" w:eastAsia="en-AU"/>
                </w:rPr>
                <w:t>0.8880115</w:t>
              </w:r>
            </w:ins>
          </w:p>
        </w:tc>
        <w:tc>
          <w:tcPr>
            <w:tcW w:w="3006" w:type="dxa"/>
          </w:tcPr>
          <w:p w14:paraId="444A4758" w14:textId="77777777" w:rsidR="007342FE" w:rsidRPr="006A5797" w:rsidRDefault="007342FE" w:rsidP="006B6E8B">
            <w:pPr>
              <w:rPr>
                <w:ins w:id="492" w:author="Alexander Piper (DEDJTR)" w:date="2020-03-20T15:32:00Z"/>
                <w:rFonts w:asciiTheme="minorHAnsi" w:hAnsiTheme="minorHAnsi" w:cstheme="minorHAnsi"/>
                <w:sz w:val="22"/>
                <w:szCs w:val="22"/>
              </w:rPr>
            </w:pPr>
            <w:ins w:id="493" w:author="Alexander Piper (DEDJTR)" w:date="2020-03-20T15:32:00Z">
              <w:r w:rsidRPr="006A5797">
                <w:rPr>
                  <w:rFonts w:asciiTheme="minorHAnsi" w:hAnsiTheme="minorHAnsi" w:cstheme="minorHAnsi"/>
                  <w:color w:val="000000"/>
                  <w:sz w:val="22"/>
                  <w:szCs w:val="22"/>
                  <w:bdr w:val="none" w:sz="0" w:space="0" w:color="auto" w:frame="1"/>
                  <w:lang w:val="en-AU" w:eastAsia="en-AU"/>
                </w:rPr>
                <w:t>0.001</w:t>
              </w:r>
            </w:ins>
          </w:p>
        </w:tc>
      </w:tr>
    </w:tbl>
    <w:p w14:paraId="3D4C8B0A" w14:textId="77777777" w:rsidR="007342FE" w:rsidRPr="006A5797" w:rsidRDefault="007342FE" w:rsidP="007342FE">
      <w:pPr>
        <w:rPr>
          <w:ins w:id="494" w:author="Alexander Piper (DEDJTR)" w:date="2020-03-20T15:32:00Z"/>
          <w:rFonts w:eastAsia="Times New Roman" w:cstheme="minorHAnsi"/>
          <w:bCs/>
          <w:lang w:eastAsia="en-AU"/>
        </w:rPr>
      </w:pPr>
    </w:p>
    <w:p w14:paraId="2107EC7C" w14:textId="794F7B9E" w:rsidR="00EF6D93" w:rsidRPr="006A5797" w:rsidDel="007342FE" w:rsidRDefault="00EF6D93">
      <w:pPr>
        <w:rPr>
          <w:del w:id="495" w:author="Alexander Piper (DEDJTR)" w:date="2020-03-20T15:32:00Z"/>
          <w:rFonts w:eastAsia="Times New Roman" w:cstheme="minorHAnsi"/>
          <w:b/>
          <w:bCs/>
          <w:lang w:eastAsia="en-AU"/>
        </w:rPr>
      </w:pPr>
      <w:del w:id="496" w:author="Alexander Piper (DEDJTR)" w:date="2020-03-20T15:32:00Z">
        <w:r w:rsidRPr="006A5797" w:rsidDel="007342FE">
          <w:rPr>
            <w:rFonts w:eastAsia="Times New Roman" w:cstheme="minorHAnsi"/>
            <w:b/>
            <w:bCs/>
            <w:lang w:eastAsia="en-AU"/>
          </w:rPr>
          <w:delText>Alpha diversity</w:delText>
        </w:r>
      </w:del>
    </w:p>
    <w:p w14:paraId="1E30DAAF" w14:textId="519C672B" w:rsidR="005F6EDC" w:rsidRPr="006A5797" w:rsidDel="007342FE" w:rsidRDefault="00EF6D93">
      <w:pPr>
        <w:rPr>
          <w:del w:id="497" w:author="Alexander Piper (DEDJTR)" w:date="2020-03-20T15:32:00Z"/>
          <w:rFonts w:eastAsia="Times New Roman" w:cstheme="minorHAnsi"/>
          <w:bCs/>
          <w:lang w:eastAsia="en-AU"/>
        </w:rPr>
      </w:pPr>
      <w:del w:id="498" w:author="Alexander Piper (DEDJTR)" w:date="2020-03-20T15:32:00Z">
        <w:r w:rsidRPr="006A5797" w:rsidDel="007342FE">
          <w:rPr>
            <w:rFonts w:eastAsia="Times New Roman" w:cstheme="minorHAnsi"/>
            <w:bCs/>
            <w:lang w:eastAsia="en-AU"/>
          </w:rPr>
          <w:delText xml:space="preserve">Significant differences between </w:delText>
        </w:r>
        <w:r w:rsidR="00693C2E" w:rsidRPr="006A5797" w:rsidDel="007342FE">
          <w:rPr>
            <w:rFonts w:eastAsia="Times New Roman" w:cstheme="minorHAnsi"/>
            <w:bCs/>
            <w:lang w:eastAsia="en-AU"/>
          </w:rPr>
          <w:delText>psyllid species</w:delText>
        </w:r>
        <w:r w:rsidR="0060314E" w:rsidRPr="006A5797" w:rsidDel="007342FE">
          <w:rPr>
            <w:rFonts w:eastAsia="Times New Roman" w:cstheme="minorHAnsi"/>
            <w:bCs/>
            <w:lang w:eastAsia="en-AU"/>
          </w:rPr>
          <w:delText xml:space="preserve"> – see below fig for summary</w:delText>
        </w:r>
      </w:del>
    </w:p>
    <w:p w14:paraId="687BF730" w14:textId="33CFB664" w:rsidR="0060314E" w:rsidRPr="006A5797" w:rsidDel="007342FE" w:rsidRDefault="0060314E">
      <w:pPr>
        <w:rPr>
          <w:del w:id="499" w:author="Alexander Piper (DEDJTR)" w:date="2020-03-20T15:32:00Z"/>
          <w:rFonts w:cstheme="minorHAnsi"/>
        </w:rPr>
      </w:pPr>
      <w:del w:id="500" w:author="Alexander Piper (DEDJTR)" w:date="2020-03-20T15:32:00Z">
        <w:r w:rsidRPr="006A5797" w:rsidDel="007342FE">
          <w:rPr>
            <w:rFonts w:eastAsia="Times New Roman" w:cstheme="minorHAnsi"/>
            <w:bCs/>
            <w:lang w:eastAsia="en-AU"/>
          </w:rPr>
          <w:delText xml:space="preserve">Pretty variable associations with phylogeny across statistics. Not strong relationships. </w:delText>
        </w:r>
      </w:del>
    </w:p>
    <w:tbl>
      <w:tblPr>
        <w:tblStyle w:val="TableGrid"/>
        <w:tblW w:w="0" w:type="auto"/>
        <w:tblLook w:val="04A0" w:firstRow="1" w:lastRow="0" w:firstColumn="1" w:lastColumn="0" w:noHBand="0" w:noVBand="1"/>
      </w:tblPr>
      <w:tblGrid>
        <w:gridCol w:w="3005"/>
        <w:gridCol w:w="3005"/>
        <w:gridCol w:w="3006"/>
      </w:tblGrid>
      <w:tr w:rsidR="0060314E" w:rsidRPr="006A5797" w:rsidDel="007342FE" w14:paraId="653A6095" w14:textId="2056620E" w:rsidTr="0060314E">
        <w:trPr>
          <w:del w:id="501" w:author="Alexander Piper (DEDJTR)" w:date="2020-03-20T15:32:00Z"/>
        </w:trPr>
        <w:tc>
          <w:tcPr>
            <w:tcW w:w="3005" w:type="dxa"/>
          </w:tcPr>
          <w:p w14:paraId="2D63F4A3" w14:textId="68AF988C" w:rsidR="0060314E" w:rsidRPr="006A5797" w:rsidDel="007342FE" w:rsidRDefault="0060314E">
            <w:pPr>
              <w:rPr>
                <w:del w:id="502" w:author="Alexander Piper (DEDJTR)" w:date="2020-03-20T15:32:00Z"/>
                <w:rFonts w:asciiTheme="minorHAnsi" w:hAnsiTheme="minorHAnsi" w:cstheme="minorHAnsi"/>
                <w:sz w:val="22"/>
                <w:szCs w:val="22"/>
              </w:rPr>
            </w:pPr>
            <w:del w:id="503" w:author="Alexander Piper (DEDJTR)" w:date="2020-03-20T15:32:00Z">
              <w:r w:rsidRPr="006A5797" w:rsidDel="007342FE">
                <w:rPr>
                  <w:rFonts w:asciiTheme="minorHAnsi" w:hAnsiTheme="minorHAnsi" w:cstheme="minorHAnsi"/>
                  <w:sz w:val="22"/>
                  <w:szCs w:val="22"/>
                </w:rPr>
                <w:delText>Statistic</w:delText>
              </w:r>
            </w:del>
          </w:p>
        </w:tc>
        <w:tc>
          <w:tcPr>
            <w:tcW w:w="3005" w:type="dxa"/>
          </w:tcPr>
          <w:p w14:paraId="6EACE881" w14:textId="3D444F8E" w:rsidR="0060314E" w:rsidRPr="006A5797" w:rsidDel="007342FE" w:rsidRDefault="0060314E">
            <w:pPr>
              <w:rPr>
                <w:del w:id="504" w:author="Alexander Piper (DEDJTR)" w:date="2020-03-20T15:32:00Z"/>
                <w:rFonts w:asciiTheme="minorHAnsi" w:hAnsiTheme="minorHAnsi" w:cstheme="minorHAnsi"/>
                <w:sz w:val="22"/>
                <w:szCs w:val="22"/>
              </w:rPr>
            </w:pPr>
            <w:del w:id="505" w:author="Alexander Piper (DEDJTR)" w:date="2020-03-20T15:32:00Z">
              <w:r w:rsidRPr="006A5797" w:rsidDel="007342FE">
                <w:rPr>
                  <w:rFonts w:asciiTheme="minorHAnsi" w:hAnsiTheme="minorHAnsi" w:cstheme="minorHAnsi"/>
                  <w:sz w:val="22"/>
                  <w:szCs w:val="22"/>
                </w:rPr>
                <w:delText>Value</w:delText>
              </w:r>
            </w:del>
          </w:p>
        </w:tc>
        <w:tc>
          <w:tcPr>
            <w:tcW w:w="3006" w:type="dxa"/>
          </w:tcPr>
          <w:p w14:paraId="7A608E27" w14:textId="02556027" w:rsidR="0060314E" w:rsidRPr="006A5797" w:rsidDel="007342FE" w:rsidRDefault="0060314E">
            <w:pPr>
              <w:rPr>
                <w:del w:id="506" w:author="Alexander Piper (DEDJTR)" w:date="2020-03-20T15:32:00Z"/>
                <w:rFonts w:asciiTheme="minorHAnsi" w:hAnsiTheme="minorHAnsi" w:cstheme="minorHAnsi"/>
                <w:sz w:val="22"/>
                <w:szCs w:val="22"/>
              </w:rPr>
            </w:pPr>
            <w:del w:id="507" w:author="Alexander Piper (DEDJTR)" w:date="2020-03-20T15:32:00Z">
              <w:r w:rsidRPr="006A5797" w:rsidDel="007342FE">
                <w:rPr>
                  <w:rFonts w:asciiTheme="minorHAnsi" w:hAnsiTheme="minorHAnsi" w:cstheme="minorHAnsi"/>
                  <w:sz w:val="22"/>
                  <w:szCs w:val="22"/>
                </w:rPr>
                <w:delText>P</w:delText>
              </w:r>
            </w:del>
          </w:p>
        </w:tc>
      </w:tr>
      <w:tr w:rsidR="0060314E" w:rsidRPr="006A5797" w:rsidDel="007342FE" w14:paraId="6A822790" w14:textId="2329EA86" w:rsidTr="0060314E">
        <w:trPr>
          <w:del w:id="508" w:author="Alexander Piper (DEDJTR)" w:date="2020-03-20T15:32:00Z"/>
        </w:trPr>
        <w:tc>
          <w:tcPr>
            <w:tcW w:w="3005" w:type="dxa"/>
          </w:tcPr>
          <w:p w14:paraId="0B981C0F" w14:textId="6EC71590" w:rsidR="0060314E" w:rsidRPr="006A5797" w:rsidDel="007342FE" w:rsidRDefault="0060314E">
            <w:pPr>
              <w:rPr>
                <w:del w:id="509" w:author="Alexander Piper (DEDJTR)" w:date="2020-03-20T15:32:00Z"/>
                <w:rFonts w:asciiTheme="minorHAnsi" w:hAnsiTheme="minorHAnsi" w:cstheme="minorHAnsi"/>
                <w:sz w:val="22"/>
                <w:szCs w:val="22"/>
              </w:rPr>
            </w:pPr>
            <w:del w:id="510"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Cmean</w:delText>
              </w:r>
            </w:del>
          </w:p>
        </w:tc>
        <w:tc>
          <w:tcPr>
            <w:tcW w:w="3005" w:type="dxa"/>
          </w:tcPr>
          <w:p w14:paraId="65791C73" w14:textId="36B6FEFA" w:rsidR="0060314E" w:rsidRPr="006A5797" w:rsidDel="007342FE" w:rsidRDefault="0060314E">
            <w:pPr>
              <w:rPr>
                <w:del w:id="511" w:author="Alexander Piper (DEDJTR)" w:date="2020-03-20T15:32:00Z"/>
                <w:rFonts w:asciiTheme="minorHAnsi" w:hAnsiTheme="minorHAnsi" w:cstheme="minorHAnsi"/>
                <w:sz w:val="22"/>
                <w:szCs w:val="22"/>
              </w:rPr>
            </w:pPr>
            <w:del w:id="512"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663762</w:delText>
              </w:r>
            </w:del>
          </w:p>
        </w:tc>
        <w:tc>
          <w:tcPr>
            <w:tcW w:w="3006" w:type="dxa"/>
          </w:tcPr>
          <w:p w14:paraId="72456009" w14:textId="05EAFE49" w:rsidR="0060314E" w:rsidRPr="006A5797" w:rsidDel="007342FE" w:rsidRDefault="0060314E">
            <w:pPr>
              <w:rPr>
                <w:del w:id="513" w:author="Alexander Piper (DEDJTR)" w:date="2020-03-20T15:32:00Z"/>
                <w:rFonts w:asciiTheme="minorHAnsi" w:hAnsiTheme="minorHAnsi" w:cstheme="minorHAnsi"/>
                <w:sz w:val="22"/>
                <w:szCs w:val="22"/>
              </w:rPr>
            </w:pPr>
            <w:del w:id="514"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168</w:delText>
              </w:r>
            </w:del>
          </w:p>
        </w:tc>
      </w:tr>
      <w:tr w:rsidR="0060314E" w:rsidRPr="006A5797" w:rsidDel="007342FE" w14:paraId="0D3BD84C" w14:textId="12D01B11" w:rsidTr="0060314E">
        <w:trPr>
          <w:del w:id="515" w:author="Alexander Piper (DEDJTR)" w:date="2020-03-20T15:32:00Z"/>
        </w:trPr>
        <w:tc>
          <w:tcPr>
            <w:tcW w:w="3005" w:type="dxa"/>
          </w:tcPr>
          <w:p w14:paraId="1E34A78A" w14:textId="77AC6E52" w:rsidR="0060314E" w:rsidRPr="006A5797" w:rsidDel="007342FE" w:rsidRDefault="0060314E">
            <w:pPr>
              <w:rPr>
                <w:del w:id="516" w:author="Alexander Piper (DEDJTR)" w:date="2020-03-20T15:32:00Z"/>
                <w:rFonts w:asciiTheme="minorHAnsi" w:hAnsiTheme="minorHAnsi" w:cstheme="minorHAnsi"/>
                <w:sz w:val="22"/>
                <w:szCs w:val="22"/>
              </w:rPr>
            </w:pPr>
            <w:del w:id="517" w:author="Alexander Piper (DEDJTR)" w:date="2020-03-20T15:32:00Z">
              <w:r w:rsidRPr="006A5797" w:rsidDel="007342FE">
                <w:rPr>
                  <w:rFonts w:asciiTheme="minorHAnsi" w:hAnsiTheme="minorHAnsi" w:cstheme="minorHAnsi"/>
                  <w:sz w:val="22"/>
                  <w:szCs w:val="22"/>
                </w:rPr>
                <w:delText>Morans I</w:delText>
              </w:r>
            </w:del>
          </w:p>
        </w:tc>
        <w:tc>
          <w:tcPr>
            <w:tcW w:w="3005" w:type="dxa"/>
          </w:tcPr>
          <w:p w14:paraId="650C2602" w14:textId="0877D48B" w:rsidR="0060314E" w:rsidRPr="006A5797" w:rsidDel="007342FE" w:rsidRDefault="0060314E">
            <w:pPr>
              <w:rPr>
                <w:del w:id="518" w:author="Alexander Piper (DEDJTR)" w:date="2020-03-20T15:32:00Z"/>
                <w:rFonts w:asciiTheme="minorHAnsi" w:hAnsiTheme="minorHAnsi" w:cstheme="minorHAnsi"/>
                <w:sz w:val="22"/>
                <w:szCs w:val="22"/>
              </w:rPr>
            </w:pPr>
            <w:del w:id="519" w:author="Alexander Piper (DEDJTR)" w:date="2020-03-20T15:32:00Z">
              <w:r w:rsidRPr="006A5797" w:rsidDel="007342FE">
                <w:rPr>
                  <w:rFonts w:asciiTheme="minorHAnsi" w:hAnsiTheme="minorHAnsi" w:cstheme="minorHAnsi"/>
                  <w:bCs/>
                  <w:sz w:val="22"/>
                  <w:szCs w:val="22"/>
                  <w:lang w:eastAsia="en-AU"/>
                </w:rPr>
                <w:delText>--0.005323148</w:delText>
              </w:r>
            </w:del>
          </w:p>
        </w:tc>
        <w:tc>
          <w:tcPr>
            <w:tcW w:w="3006" w:type="dxa"/>
          </w:tcPr>
          <w:p w14:paraId="1E1B0281" w14:textId="3A5CBD1F" w:rsidR="0060314E" w:rsidRPr="006A5797" w:rsidDel="007342FE" w:rsidRDefault="0060314E">
            <w:pPr>
              <w:rPr>
                <w:del w:id="520" w:author="Alexander Piper (DEDJTR)" w:date="2020-03-20T15:32:00Z"/>
                <w:rFonts w:asciiTheme="minorHAnsi" w:hAnsiTheme="minorHAnsi" w:cstheme="minorHAnsi"/>
                <w:sz w:val="22"/>
                <w:szCs w:val="22"/>
              </w:rPr>
            </w:pPr>
            <w:del w:id="521"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207</w:delText>
              </w:r>
            </w:del>
          </w:p>
        </w:tc>
      </w:tr>
      <w:tr w:rsidR="0060314E" w:rsidRPr="006A5797" w:rsidDel="007342FE" w14:paraId="2DC577D8" w14:textId="53BBF4EB" w:rsidTr="0060314E">
        <w:trPr>
          <w:del w:id="522" w:author="Alexander Piper (DEDJTR)" w:date="2020-03-20T15:32:00Z"/>
        </w:trPr>
        <w:tc>
          <w:tcPr>
            <w:tcW w:w="3005" w:type="dxa"/>
          </w:tcPr>
          <w:p w14:paraId="4BE58F62" w14:textId="42694250" w:rsidR="0060314E" w:rsidRPr="006A5797" w:rsidDel="007342FE" w:rsidRDefault="0060314E">
            <w:pPr>
              <w:rPr>
                <w:del w:id="523" w:author="Alexander Piper (DEDJTR)" w:date="2020-03-20T15:32:00Z"/>
                <w:rFonts w:asciiTheme="minorHAnsi" w:hAnsiTheme="minorHAnsi" w:cstheme="minorHAnsi"/>
                <w:sz w:val="22"/>
                <w:szCs w:val="22"/>
              </w:rPr>
            </w:pPr>
            <w:del w:id="524" w:author="Alexander Piper (DEDJTR)" w:date="2020-03-20T15:32:00Z">
              <w:r w:rsidRPr="006A5797" w:rsidDel="007342FE">
                <w:rPr>
                  <w:rFonts w:asciiTheme="minorHAnsi" w:hAnsiTheme="minorHAnsi" w:cstheme="minorHAnsi"/>
                  <w:sz w:val="22"/>
                  <w:szCs w:val="22"/>
                </w:rPr>
                <w:delText>K</w:delText>
              </w:r>
            </w:del>
          </w:p>
        </w:tc>
        <w:tc>
          <w:tcPr>
            <w:tcW w:w="3005" w:type="dxa"/>
          </w:tcPr>
          <w:p w14:paraId="40BA9026" w14:textId="3B551FB8" w:rsidR="0060314E" w:rsidRPr="006A5797" w:rsidDel="007342FE" w:rsidRDefault="0060314E">
            <w:pPr>
              <w:rPr>
                <w:del w:id="525" w:author="Alexander Piper (DEDJTR)" w:date="2020-03-20T15:32:00Z"/>
                <w:rFonts w:asciiTheme="minorHAnsi" w:hAnsiTheme="minorHAnsi" w:cstheme="minorHAnsi"/>
                <w:sz w:val="22"/>
                <w:szCs w:val="22"/>
              </w:rPr>
            </w:pPr>
            <w:del w:id="526"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76136029</w:delText>
              </w:r>
            </w:del>
          </w:p>
        </w:tc>
        <w:tc>
          <w:tcPr>
            <w:tcW w:w="3006" w:type="dxa"/>
          </w:tcPr>
          <w:p w14:paraId="5038CAB6" w14:textId="082377EA" w:rsidR="0060314E" w:rsidRPr="006A5797" w:rsidDel="007342FE" w:rsidRDefault="0060314E">
            <w:pPr>
              <w:rPr>
                <w:del w:id="527" w:author="Alexander Piper (DEDJTR)" w:date="2020-03-20T15:32:00Z"/>
                <w:rFonts w:asciiTheme="minorHAnsi" w:hAnsiTheme="minorHAnsi" w:cstheme="minorHAnsi"/>
                <w:sz w:val="22"/>
                <w:szCs w:val="22"/>
              </w:rPr>
            </w:pPr>
            <w:del w:id="528"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 xml:space="preserve">0.009  </w:delText>
              </w:r>
            </w:del>
          </w:p>
        </w:tc>
      </w:tr>
      <w:tr w:rsidR="0060314E" w:rsidRPr="006A5797" w:rsidDel="007342FE" w14:paraId="282B67E8" w14:textId="7E91286B" w:rsidTr="0060314E">
        <w:trPr>
          <w:del w:id="529" w:author="Alexander Piper (DEDJTR)" w:date="2020-03-20T15:32:00Z"/>
        </w:trPr>
        <w:tc>
          <w:tcPr>
            <w:tcW w:w="3005" w:type="dxa"/>
          </w:tcPr>
          <w:p w14:paraId="0B935723" w14:textId="2CCA5EA7" w:rsidR="0060314E" w:rsidRPr="006A5797" w:rsidDel="007342FE" w:rsidRDefault="0060314E">
            <w:pPr>
              <w:rPr>
                <w:del w:id="530" w:author="Alexander Piper (DEDJTR)" w:date="2020-03-20T15:32:00Z"/>
                <w:rFonts w:asciiTheme="minorHAnsi" w:hAnsiTheme="minorHAnsi" w:cstheme="minorHAnsi"/>
                <w:sz w:val="22"/>
                <w:szCs w:val="22"/>
              </w:rPr>
            </w:pPr>
            <w:del w:id="531" w:author="Alexander Piper (DEDJTR)" w:date="2020-03-20T15:32:00Z">
              <w:r w:rsidRPr="006A5797" w:rsidDel="007342FE">
                <w:rPr>
                  <w:rFonts w:asciiTheme="minorHAnsi" w:hAnsiTheme="minorHAnsi" w:cstheme="minorHAnsi"/>
                  <w:sz w:val="22"/>
                  <w:szCs w:val="22"/>
                </w:rPr>
                <w:delText>Lambda</w:delText>
              </w:r>
            </w:del>
          </w:p>
        </w:tc>
        <w:tc>
          <w:tcPr>
            <w:tcW w:w="3005" w:type="dxa"/>
          </w:tcPr>
          <w:p w14:paraId="2E82A000" w14:textId="478427E7" w:rsidR="0060314E" w:rsidRPr="006A5797" w:rsidDel="007342FE" w:rsidRDefault="0060314E">
            <w:pPr>
              <w:rPr>
                <w:del w:id="532" w:author="Alexander Piper (DEDJTR)" w:date="2020-03-20T15:32:00Z"/>
                <w:rFonts w:asciiTheme="minorHAnsi" w:hAnsiTheme="minorHAnsi" w:cstheme="minorHAnsi"/>
                <w:sz w:val="22"/>
                <w:szCs w:val="22"/>
              </w:rPr>
            </w:pPr>
            <w:del w:id="533"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8880115</w:delText>
              </w:r>
            </w:del>
          </w:p>
        </w:tc>
        <w:tc>
          <w:tcPr>
            <w:tcW w:w="3006" w:type="dxa"/>
          </w:tcPr>
          <w:p w14:paraId="6440E203" w14:textId="59C1E593" w:rsidR="0060314E" w:rsidRPr="006A5797" w:rsidDel="007342FE" w:rsidRDefault="0060314E">
            <w:pPr>
              <w:rPr>
                <w:del w:id="534" w:author="Alexander Piper (DEDJTR)" w:date="2020-03-20T15:32:00Z"/>
                <w:rFonts w:asciiTheme="minorHAnsi" w:hAnsiTheme="minorHAnsi" w:cstheme="minorHAnsi"/>
                <w:sz w:val="22"/>
                <w:szCs w:val="22"/>
              </w:rPr>
            </w:pPr>
            <w:del w:id="535"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tc>
      </w:tr>
    </w:tbl>
    <w:p w14:paraId="0DCEDEDB" w14:textId="21C87FEB" w:rsidR="005F6EDC" w:rsidRPr="006A5797" w:rsidDel="007342FE" w:rsidRDefault="005F6EDC">
      <w:pPr>
        <w:rPr>
          <w:del w:id="536" w:author="Alexander Piper (DEDJTR)" w:date="2020-03-20T15:32:00Z"/>
          <w:rFonts w:eastAsia="Times New Roman" w:cstheme="minorHAnsi"/>
          <w:bCs/>
          <w:lang w:eastAsia="en-AU"/>
        </w:rPr>
      </w:pPr>
    </w:p>
    <w:p w14:paraId="70327FAF" w14:textId="23E01557" w:rsidR="00E065AF" w:rsidRPr="006A5797" w:rsidDel="007342FE" w:rsidRDefault="00E065AF">
      <w:pPr>
        <w:rPr>
          <w:del w:id="537" w:author="Alexander Piper (DEDJTR)" w:date="2020-03-20T15:32:00Z"/>
          <w:rFonts w:eastAsia="Times New Roman" w:cstheme="minorHAnsi"/>
          <w:bCs/>
          <w:lang w:eastAsia="en-AU"/>
        </w:rPr>
      </w:pPr>
    </w:p>
    <w:p w14:paraId="72DDFCEB" w14:textId="669F8292" w:rsidR="00E065AF" w:rsidRPr="006A5797" w:rsidDel="007342FE" w:rsidRDefault="00E065AF" w:rsidP="006A5797">
      <w:pPr>
        <w:jc w:val="center"/>
        <w:rPr>
          <w:del w:id="538" w:author="Alexander Piper (DEDJTR)" w:date="2020-03-20T15:32:00Z"/>
          <w:rFonts w:eastAsia="Times New Roman" w:cstheme="minorHAnsi"/>
          <w:bCs/>
          <w:lang w:eastAsia="en-AU"/>
        </w:rPr>
      </w:pPr>
      <w:del w:id="539" w:author="Alexander Piper (DEDJTR)" w:date="2020-03-20T15:31:00Z">
        <w:r w:rsidRPr="006A5797" w:rsidDel="00C46C42">
          <w:rPr>
            <w:rFonts w:eastAsia="Times New Roman" w:cstheme="minorHAnsi"/>
            <w:bCs/>
            <w:noProof/>
            <w:lang w:eastAsia="en-NZ"/>
          </w:rPr>
          <w:drawing>
            <wp:inline distT="0" distB="0" distL="0" distR="0" wp14:anchorId="1E1C05CB" wp14:editId="174223ED">
              <wp:extent cx="5545777" cy="873599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9208" cy="8772901"/>
                      </a:xfrm>
                      <a:prstGeom prst="rect">
                        <a:avLst/>
                      </a:prstGeom>
                      <a:noFill/>
                      <a:ln>
                        <a:noFill/>
                      </a:ln>
                    </pic:spPr>
                  </pic:pic>
                </a:graphicData>
              </a:graphic>
            </wp:inline>
          </w:drawing>
        </w:r>
      </w:del>
    </w:p>
    <w:p w14:paraId="394AC7A7" w14:textId="74095D1D" w:rsidR="00693C2E" w:rsidRPr="006A5797" w:rsidDel="007342FE" w:rsidRDefault="00693C2E">
      <w:pPr>
        <w:rPr>
          <w:del w:id="540" w:author="Alexander Piper (DEDJTR)" w:date="2020-03-20T15:32:00Z"/>
          <w:rFonts w:eastAsia="Times New Roman" w:cstheme="minorHAnsi"/>
          <w:b/>
          <w:bCs/>
          <w:lang w:eastAsia="en-AU"/>
        </w:rPr>
      </w:pPr>
      <w:del w:id="541" w:author="Alexander Piper (DEDJTR)" w:date="2020-03-20T15:32:00Z">
        <w:r w:rsidRPr="006A5797" w:rsidDel="007342FE">
          <w:rPr>
            <w:rFonts w:eastAsia="Times New Roman" w:cstheme="minorHAnsi"/>
            <w:b/>
            <w:bCs/>
            <w:lang w:eastAsia="en-AU"/>
          </w:rPr>
          <w:delText>Beta diversity</w:delText>
        </w:r>
      </w:del>
    </w:p>
    <w:p w14:paraId="79EFF3C3" w14:textId="5D7D3D68" w:rsidR="00BD711B" w:rsidRPr="006A5797" w:rsidDel="007342FE" w:rsidRDefault="00BD711B">
      <w:pPr>
        <w:rPr>
          <w:del w:id="542" w:author="Alexander Piper (DEDJTR)" w:date="2020-03-20T15:32:00Z"/>
          <w:rFonts w:eastAsia="Times New Roman" w:cstheme="minorHAnsi"/>
          <w:bCs/>
          <w:lang w:eastAsia="en-AU"/>
        </w:rPr>
      </w:pPr>
      <w:del w:id="543" w:author="Alexander Piper (DEDJTR)" w:date="2020-03-20T15:32:00Z">
        <w:r w:rsidRPr="006A5797" w:rsidDel="007342FE">
          <w:rPr>
            <w:rFonts w:eastAsia="Times New Roman" w:cstheme="minorHAnsi"/>
            <w:bCs/>
            <w:lang w:eastAsia="en-AU"/>
          </w:rPr>
          <w:delText xml:space="preserve">Adonis: </w:delText>
        </w:r>
        <w:r w:rsidR="00693C2E" w:rsidRPr="006A5797" w:rsidDel="007342FE">
          <w:rPr>
            <w:rFonts w:eastAsia="Times New Roman" w:cstheme="minorHAnsi"/>
            <w:bCs/>
            <w:lang w:eastAsia="en-AU"/>
          </w:rPr>
          <w:delText>Significant differences between psyllid species</w:delText>
        </w:r>
      </w:del>
    </w:p>
    <w:tbl>
      <w:tblPr>
        <w:tblStyle w:val="TableGrid"/>
        <w:tblW w:w="9351" w:type="dxa"/>
        <w:tblLook w:val="04A0" w:firstRow="1" w:lastRow="0" w:firstColumn="1" w:lastColumn="0" w:noHBand="0" w:noVBand="1"/>
      </w:tblPr>
      <w:tblGrid>
        <w:gridCol w:w="3256"/>
        <w:gridCol w:w="2693"/>
        <w:gridCol w:w="3402"/>
      </w:tblGrid>
      <w:tr w:rsidR="00BD711B" w:rsidRPr="006A5797" w:rsidDel="007342FE" w14:paraId="16B224BE" w14:textId="30423487" w:rsidTr="00E94828">
        <w:trPr>
          <w:del w:id="544" w:author="Alexander Piper (DEDJTR)" w:date="2020-03-20T15:32:00Z"/>
        </w:trPr>
        <w:tc>
          <w:tcPr>
            <w:tcW w:w="3256" w:type="dxa"/>
          </w:tcPr>
          <w:p w14:paraId="6D484DAC" w14:textId="2789E299" w:rsidR="00BD711B" w:rsidRPr="006A5797" w:rsidDel="007342FE" w:rsidRDefault="00A67A81">
            <w:pPr>
              <w:rPr>
                <w:del w:id="545" w:author="Alexander Piper (DEDJTR)" w:date="2020-03-20T15:32:00Z"/>
                <w:rFonts w:asciiTheme="minorHAnsi" w:hAnsiTheme="minorHAnsi" w:cstheme="minorHAnsi"/>
                <w:bCs/>
                <w:sz w:val="22"/>
                <w:szCs w:val="22"/>
                <w:lang w:eastAsia="en-AU"/>
              </w:rPr>
            </w:pPr>
            <w:del w:id="546" w:author="Alexander Piper (DEDJTR)" w:date="2020-03-20T15:32:00Z">
              <w:r w:rsidRPr="006A5797" w:rsidDel="007342FE">
                <w:rPr>
                  <w:rFonts w:asciiTheme="minorHAnsi" w:hAnsiTheme="minorHAnsi" w:cstheme="minorHAnsi"/>
                  <w:bCs/>
                  <w:sz w:val="22"/>
                  <w:szCs w:val="22"/>
                  <w:lang w:eastAsia="en-AU"/>
                </w:rPr>
                <w:delText>F</w:delText>
              </w:r>
              <w:r w:rsidR="00BD711B"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2693" w:type="dxa"/>
          </w:tcPr>
          <w:p w14:paraId="5B4A142A" w14:textId="383946A5" w:rsidR="00BD711B" w:rsidRPr="006A5797" w:rsidDel="007342FE" w:rsidRDefault="00BD711B">
            <w:pPr>
              <w:rPr>
                <w:del w:id="547" w:author="Alexander Piper (DEDJTR)" w:date="2020-03-20T15:32:00Z"/>
                <w:rFonts w:asciiTheme="minorHAnsi" w:hAnsiTheme="minorHAnsi" w:cstheme="minorHAnsi"/>
                <w:bCs/>
                <w:sz w:val="22"/>
                <w:szCs w:val="22"/>
                <w:lang w:eastAsia="en-AU"/>
              </w:rPr>
            </w:pPr>
            <w:del w:id="548" w:author="Alexander Piper (DEDJTR)" w:date="2020-03-20T15:32:00Z">
              <w:r w:rsidRPr="006A5797" w:rsidDel="007342FE">
                <w:rPr>
                  <w:rFonts w:asciiTheme="minorHAnsi" w:hAnsiTheme="minorHAnsi" w:cstheme="minorHAnsi"/>
                  <w:bCs/>
                  <w:sz w:val="22"/>
                  <w:szCs w:val="22"/>
                  <w:lang w:eastAsia="en-AU"/>
                </w:rPr>
                <w:delText>R2</w:delText>
              </w:r>
            </w:del>
          </w:p>
        </w:tc>
        <w:tc>
          <w:tcPr>
            <w:tcW w:w="3402" w:type="dxa"/>
          </w:tcPr>
          <w:p w14:paraId="43F4857F" w14:textId="324C32B6" w:rsidR="00BD711B" w:rsidRPr="006A5797" w:rsidDel="007342FE" w:rsidRDefault="00BD711B">
            <w:pPr>
              <w:rPr>
                <w:del w:id="549" w:author="Alexander Piper (DEDJTR)" w:date="2020-03-20T15:32:00Z"/>
                <w:rFonts w:asciiTheme="minorHAnsi" w:hAnsiTheme="minorHAnsi" w:cstheme="minorHAnsi"/>
                <w:bCs/>
                <w:sz w:val="22"/>
                <w:szCs w:val="22"/>
                <w:lang w:eastAsia="en-AU"/>
              </w:rPr>
            </w:pPr>
            <w:del w:id="550" w:author="Alexander Piper (DEDJTR)" w:date="2020-03-20T15:32:00Z">
              <w:r w:rsidRPr="006A5797" w:rsidDel="007342FE">
                <w:rPr>
                  <w:rFonts w:asciiTheme="minorHAnsi" w:hAnsiTheme="minorHAnsi" w:cstheme="minorHAnsi"/>
                  <w:bCs/>
                  <w:sz w:val="22"/>
                  <w:szCs w:val="22"/>
                  <w:lang w:eastAsia="en-AU"/>
                </w:rPr>
                <w:delText>P</w:delText>
              </w:r>
            </w:del>
          </w:p>
        </w:tc>
      </w:tr>
      <w:tr w:rsidR="00BD711B" w:rsidRPr="006A5797" w:rsidDel="007342FE" w14:paraId="21CB163A" w14:textId="07321CCF" w:rsidTr="00E94828">
        <w:trPr>
          <w:del w:id="551" w:author="Alexander Piper (DEDJTR)" w:date="2020-03-20T15:32:00Z"/>
        </w:trPr>
        <w:tc>
          <w:tcPr>
            <w:tcW w:w="3256" w:type="dxa"/>
          </w:tcPr>
          <w:p w14:paraId="4B384B10" w14:textId="6E9B3281" w:rsidR="00BD711B" w:rsidRPr="006A5797" w:rsidDel="007342FE" w:rsidRDefault="00BD711B">
            <w:pPr>
              <w:rPr>
                <w:del w:id="552" w:author="Alexander Piper (DEDJTR)" w:date="2020-03-20T15:32:00Z"/>
                <w:rFonts w:asciiTheme="minorHAnsi" w:hAnsiTheme="minorHAnsi" w:cstheme="minorHAnsi"/>
                <w:bCs/>
                <w:sz w:val="22"/>
                <w:szCs w:val="22"/>
                <w:lang w:eastAsia="en-AU"/>
              </w:rPr>
            </w:pPr>
            <w:del w:id="553" w:author="Alexander Piper (DEDJTR)" w:date="2020-03-20T15:32:00Z">
              <w:r w:rsidRPr="006A5797" w:rsidDel="007342FE">
                <w:rPr>
                  <w:rFonts w:asciiTheme="minorHAnsi" w:hAnsiTheme="minorHAnsi" w:cstheme="minorHAnsi"/>
                  <w:bCs/>
                  <w:sz w:val="22"/>
                  <w:szCs w:val="22"/>
                  <w:lang w:eastAsia="en-AU"/>
                </w:rPr>
                <w:delText>microbe.dist ~ psyllid_spp</w:delText>
              </w:r>
            </w:del>
          </w:p>
        </w:tc>
        <w:tc>
          <w:tcPr>
            <w:tcW w:w="2693" w:type="dxa"/>
          </w:tcPr>
          <w:p w14:paraId="01F8F617" w14:textId="7BA68720"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554" w:author="Alexander Piper (DEDJTR)" w:date="2020-03-20T15:32:00Z"/>
                <w:rFonts w:asciiTheme="minorHAnsi" w:hAnsiTheme="minorHAnsi" w:cstheme="minorHAnsi"/>
                <w:color w:val="000000"/>
                <w:sz w:val="22"/>
                <w:szCs w:val="22"/>
                <w:lang w:val="en-AU" w:eastAsia="en-AU"/>
              </w:rPr>
            </w:pPr>
            <w:del w:id="555"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74047</w:delText>
              </w:r>
            </w:del>
          </w:p>
          <w:p w14:paraId="48E603F5" w14:textId="3E9AE357" w:rsidR="00BD711B" w:rsidRPr="006A5797" w:rsidDel="007342FE" w:rsidRDefault="00BD711B">
            <w:pPr>
              <w:rPr>
                <w:del w:id="556" w:author="Alexander Piper (DEDJTR)" w:date="2020-03-20T15:32:00Z"/>
                <w:rFonts w:asciiTheme="minorHAnsi" w:hAnsiTheme="minorHAnsi" w:cstheme="minorHAnsi"/>
                <w:bCs/>
                <w:sz w:val="22"/>
                <w:szCs w:val="22"/>
                <w:lang w:eastAsia="en-AU"/>
              </w:rPr>
            </w:pPr>
          </w:p>
        </w:tc>
        <w:tc>
          <w:tcPr>
            <w:tcW w:w="3402" w:type="dxa"/>
          </w:tcPr>
          <w:p w14:paraId="1CD0C419" w14:textId="2A2290D0"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557" w:author="Alexander Piper (DEDJTR)" w:date="2020-03-20T15:32:00Z"/>
                <w:rFonts w:asciiTheme="minorHAnsi" w:hAnsiTheme="minorHAnsi" w:cstheme="minorHAnsi"/>
                <w:color w:val="000000"/>
                <w:sz w:val="22"/>
                <w:szCs w:val="22"/>
                <w:lang w:val="en-AU" w:eastAsia="en-AU"/>
              </w:rPr>
            </w:pPr>
            <w:del w:id="558"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p w14:paraId="3B32AAB1" w14:textId="0B1A3363" w:rsidR="00BD711B" w:rsidRPr="006A5797" w:rsidDel="007342FE" w:rsidRDefault="00BD711B">
            <w:pPr>
              <w:rPr>
                <w:del w:id="559" w:author="Alexander Piper (DEDJTR)" w:date="2020-03-20T15:32:00Z"/>
                <w:rFonts w:asciiTheme="minorHAnsi" w:hAnsiTheme="minorHAnsi" w:cstheme="minorHAnsi"/>
                <w:bCs/>
                <w:sz w:val="22"/>
                <w:szCs w:val="22"/>
                <w:lang w:eastAsia="en-AU"/>
              </w:rPr>
            </w:pPr>
          </w:p>
        </w:tc>
      </w:tr>
      <w:tr w:rsidR="00BD711B" w:rsidRPr="006A5797" w:rsidDel="007342FE" w14:paraId="34717236" w14:textId="02FF8134" w:rsidTr="00E94828">
        <w:trPr>
          <w:del w:id="560" w:author="Alexander Piper (DEDJTR)" w:date="2020-03-20T15:32:00Z"/>
        </w:trPr>
        <w:tc>
          <w:tcPr>
            <w:tcW w:w="3256" w:type="dxa"/>
          </w:tcPr>
          <w:p w14:paraId="07208551" w14:textId="7EF8228D" w:rsidR="00BD711B" w:rsidRPr="006A5797" w:rsidDel="007342FE" w:rsidRDefault="00BD711B">
            <w:pPr>
              <w:rPr>
                <w:del w:id="561" w:author="Alexander Piper (DEDJTR)" w:date="2020-03-20T15:32:00Z"/>
                <w:rFonts w:asciiTheme="minorHAnsi" w:hAnsiTheme="minorHAnsi" w:cstheme="minorHAnsi"/>
                <w:bCs/>
                <w:sz w:val="22"/>
                <w:szCs w:val="22"/>
                <w:lang w:eastAsia="en-AU"/>
              </w:rPr>
            </w:pPr>
            <w:del w:id="562" w:author="Alexander Piper (DEDJTR)" w:date="2020-03-20T15:32:00Z">
              <w:r w:rsidRPr="006A5797" w:rsidDel="007342FE">
                <w:rPr>
                  <w:rFonts w:asciiTheme="minorHAnsi" w:hAnsiTheme="minorHAnsi" w:cstheme="minorHAnsi"/>
                  <w:bCs/>
                  <w:sz w:val="22"/>
                  <w:szCs w:val="22"/>
                  <w:lang w:eastAsia="en-AU"/>
                </w:rPr>
                <w:delText>microbe.dist ~ hostplant_spp</w:delText>
              </w:r>
            </w:del>
          </w:p>
        </w:tc>
        <w:tc>
          <w:tcPr>
            <w:tcW w:w="2693" w:type="dxa"/>
          </w:tcPr>
          <w:p w14:paraId="238F62DA" w14:textId="491C01E9"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563" w:author="Alexander Piper (DEDJTR)" w:date="2020-03-20T15:32:00Z"/>
                <w:rFonts w:asciiTheme="minorHAnsi" w:hAnsiTheme="minorHAnsi" w:cstheme="minorHAnsi"/>
                <w:color w:val="000000"/>
                <w:sz w:val="22"/>
                <w:szCs w:val="22"/>
                <w:lang w:val="en-AU" w:eastAsia="en-AU"/>
              </w:rPr>
            </w:pPr>
            <w:del w:id="564"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61648</w:delText>
              </w:r>
            </w:del>
          </w:p>
          <w:p w14:paraId="7917360F" w14:textId="5282290D" w:rsidR="00BD711B" w:rsidRPr="006A5797" w:rsidDel="007342FE" w:rsidRDefault="00BD711B">
            <w:pPr>
              <w:rPr>
                <w:del w:id="565" w:author="Alexander Piper (DEDJTR)" w:date="2020-03-20T15:32:00Z"/>
                <w:rFonts w:asciiTheme="minorHAnsi" w:hAnsiTheme="minorHAnsi" w:cstheme="minorHAnsi"/>
                <w:bCs/>
                <w:sz w:val="22"/>
                <w:szCs w:val="22"/>
                <w:lang w:eastAsia="en-AU"/>
              </w:rPr>
            </w:pPr>
          </w:p>
        </w:tc>
        <w:tc>
          <w:tcPr>
            <w:tcW w:w="3402" w:type="dxa"/>
          </w:tcPr>
          <w:p w14:paraId="71D9911D" w14:textId="1A052A31"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566" w:author="Alexander Piper (DEDJTR)" w:date="2020-03-20T15:32:00Z"/>
                <w:rFonts w:asciiTheme="minorHAnsi" w:hAnsiTheme="minorHAnsi" w:cstheme="minorHAnsi"/>
                <w:color w:val="000000"/>
                <w:sz w:val="22"/>
                <w:szCs w:val="22"/>
                <w:lang w:val="en-AU" w:eastAsia="en-AU"/>
              </w:rPr>
            </w:pPr>
            <w:del w:id="567"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p w14:paraId="0A81E66C" w14:textId="53306780" w:rsidR="00BD711B" w:rsidRPr="006A5797" w:rsidDel="007342FE" w:rsidRDefault="00BD711B">
            <w:pPr>
              <w:rPr>
                <w:del w:id="568" w:author="Alexander Piper (DEDJTR)" w:date="2020-03-20T15:32:00Z"/>
                <w:rFonts w:asciiTheme="minorHAnsi" w:hAnsiTheme="minorHAnsi" w:cstheme="minorHAnsi"/>
                <w:bCs/>
                <w:sz w:val="22"/>
                <w:szCs w:val="22"/>
                <w:lang w:eastAsia="en-AU"/>
              </w:rPr>
            </w:pPr>
          </w:p>
        </w:tc>
      </w:tr>
    </w:tbl>
    <w:p w14:paraId="1CC46DA6" w14:textId="1F0C6A5B" w:rsidR="00BD711B" w:rsidRPr="006A5797" w:rsidDel="007342FE" w:rsidRDefault="00BD711B">
      <w:pPr>
        <w:rPr>
          <w:del w:id="569" w:author="Alexander Piper (DEDJTR)" w:date="2020-03-20T15:32:00Z"/>
          <w:rFonts w:eastAsia="Times New Roman" w:cstheme="minorHAnsi"/>
          <w:bCs/>
          <w:lang w:eastAsia="en-AU"/>
        </w:rPr>
      </w:pPr>
    </w:p>
    <w:p w14:paraId="6A84FB91" w14:textId="7E2180D0" w:rsidR="00BD711B" w:rsidRPr="006A5797" w:rsidDel="007342FE" w:rsidRDefault="00BD711B">
      <w:pPr>
        <w:rPr>
          <w:del w:id="570" w:author="Alexander Piper (DEDJTR)" w:date="2020-03-20T15:32:00Z"/>
          <w:rFonts w:eastAsia="Times New Roman" w:cstheme="minorHAnsi"/>
          <w:bCs/>
          <w:lang w:eastAsia="en-AU"/>
        </w:rPr>
      </w:pPr>
      <w:del w:id="571" w:author="Alexander Piper (DEDJTR)" w:date="2020-03-20T15:32:00Z">
        <w:r w:rsidRPr="006A5797" w:rsidDel="007342FE">
          <w:rPr>
            <w:rFonts w:eastAsia="Times New Roman" w:cstheme="minorHAnsi"/>
            <w:bCs/>
            <w:lang w:eastAsia="en-AU"/>
          </w:rPr>
          <w:delText>Mantel:</w:delText>
        </w:r>
      </w:del>
    </w:p>
    <w:tbl>
      <w:tblPr>
        <w:tblStyle w:val="TableGrid"/>
        <w:tblW w:w="9351" w:type="dxa"/>
        <w:tblLook w:val="04A0" w:firstRow="1" w:lastRow="0" w:firstColumn="1" w:lastColumn="0" w:noHBand="0" w:noVBand="1"/>
      </w:tblPr>
      <w:tblGrid>
        <w:gridCol w:w="3005"/>
        <w:gridCol w:w="3005"/>
        <w:gridCol w:w="3341"/>
      </w:tblGrid>
      <w:tr w:rsidR="00132201" w:rsidRPr="006A5797" w:rsidDel="007342FE" w14:paraId="75F77341" w14:textId="63B7F627" w:rsidTr="00E94828">
        <w:trPr>
          <w:del w:id="572" w:author="Alexander Piper (DEDJTR)" w:date="2020-03-20T15:32:00Z"/>
        </w:trPr>
        <w:tc>
          <w:tcPr>
            <w:tcW w:w="3005" w:type="dxa"/>
          </w:tcPr>
          <w:p w14:paraId="12DE8B9A" w14:textId="2779237E" w:rsidR="00132201" w:rsidRPr="006A5797" w:rsidDel="007342FE" w:rsidRDefault="00A67A81" w:rsidP="00132201">
            <w:pPr>
              <w:rPr>
                <w:del w:id="573" w:author="Alexander Piper (DEDJTR)" w:date="2020-03-20T15:32:00Z"/>
                <w:rFonts w:asciiTheme="minorHAnsi" w:hAnsiTheme="minorHAnsi" w:cstheme="minorHAnsi"/>
                <w:bCs/>
                <w:sz w:val="22"/>
                <w:szCs w:val="22"/>
                <w:lang w:eastAsia="en-AU"/>
              </w:rPr>
            </w:pPr>
            <w:del w:id="574" w:author="Alexander Piper (DEDJTR)" w:date="2020-03-20T15:32:00Z">
              <w:r w:rsidRPr="006A5797" w:rsidDel="007342FE">
                <w:rPr>
                  <w:rFonts w:asciiTheme="minorHAnsi" w:hAnsiTheme="minorHAnsi" w:cstheme="minorHAnsi"/>
                  <w:bCs/>
                  <w:sz w:val="22"/>
                  <w:szCs w:val="22"/>
                  <w:lang w:eastAsia="en-AU"/>
                </w:rPr>
                <w:delText>F</w:delText>
              </w:r>
              <w:r w:rsidR="00132201"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3005" w:type="dxa"/>
          </w:tcPr>
          <w:p w14:paraId="7E9E4153" w14:textId="30AC58E5" w:rsidR="00132201" w:rsidRPr="006A5797" w:rsidDel="007342FE" w:rsidRDefault="00EA5DB2" w:rsidP="00132201">
            <w:pPr>
              <w:rPr>
                <w:del w:id="575" w:author="Alexander Piper (DEDJTR)" w:date="2020-03-20T15:32:00Z"/>
                <w:rFonts w:asciiTheme="minorHAnsi" w:hAnsiTheme="minorHAnsi" w:cstheme="minorHAnsi"/>
                <w:bCs/>
                <w:sz w:val="22"/>
                <w:szCs w:val="22"/>
                <w:lang w:eastAsia="en-AU"/>
              </w:rPr>
            </w:pPr>
            <w:del w:id="576" w:author="Alexander Piper (DEDJTR)" w:date="2020-03-20T15:32:00Z">
              <w:r w:rsidRPr="006A5797" w:rsidDel="007342FE">
                <w:rPr>
                  <w:rFonts w:asciiTheme="minorHAnsi" w:hAnsiTheme="minorHAnsi" w:cstheme="minorHAnsi"/>
                  <w:bCs/>
                  <w:sz w:val="22"/>
                  <w:szCs w:val="22"/>
                  <w:lang w:eastAsia="en-AU"/>
                </w:rPr>
                <w:delText>Mantel r statistic</w:delText>
              </w:r>
            </w:del>
          </w:p>
        </w:tc>
        <w:tc>
          <w:tcPr>
            <w:tcW w:w="3341" w:type="dxa"/>
          </w:tcPr>
          <w:p w14:paraId="183CF7B4" w14:textId="17DBBB95" w:rsidR="00132201" w:rsidRPr="006A5797" w:rsidDel="007342FE" w:rsidRDefault="00132201" w:rsidP="00132201">
            <w:pPr>
              <w:rPr>
                <w:del w:id="577" w:author="Alexander Piper (DEDJTR)" w:date="2020-03-20T15:32:00Z"/>
                <w:rFonts w:asciiTheme="minorHAnsi" w:hAnsiTheme="minorHAnsi" w:cstheme="minorHAnsi"/>
                <w:bCs/>
                <w:sz w:val="22"/>
                <w:szCs w:val="22"/>
                <w:lang w:eastAsia="en-AU"/>
              </w:rPr>
            </w:pPr>
            <w:del w:id="578" w:author="Alexander Piper (DEDJTR)" w:date="2020-03-20T15:32:00Z">
              <w:r w:rsidRPr="006A5797" w:rsidDel="007342FE">
                <w:rPr>
                  <w:rFonts w:asciiTheme="minorHAnsi" w:hAnsiTheme="minorHAnsi" w:cstheme="minorHAnsi"/>
                  <w:bCs/>
                  <w:sz w:val="22"/>
                  <w:szCs w:val="22"/>
                  <w:lang w:eastAsia="en-AU"/>
                </w:rPr>
                <w:delText>P</w:delText>
              </w:r>
            </w:del>
          </w:p>
        </w:tc>
      </w:tr>
      <w:tr w:rsidR="00132201" w:rsidRPr="006A5797" w:rsidDel="007342FE" w14:paraId="00E720F6" w14:textId="58C0D2E0" w:rsidTr="00E94828">
        <w:trPr>
          <w:del w:id="579" w:author="Alexander Piper (DEDJTR)" w:date="2020-03-20T15:32:00Z"/>
        </w:trPr>
        <w:tc>
          <w:tcPr>
            <w:tcW w:w="3005" w:type="dxa"/>
          </w:tcPr>
          <w:p w14:paraId="310D6DAA" w14:textId="0ED7F408" w:rsidR="00132201" w:rsidRPr="006A5797" w:rsidDel="007342FE" w:rsidRDefault="00EA5DB2">
            <w:pPr>
              <w:rPr>
                <w:del w:id="580" w:author="Alexander Piper (DEDJTR)" w:date="2020-03-20T15:32:00Z"/>
                <w:rFonts w:asciiTheme="minorHAnsi" w:hAnsiTheme="minorHAnsi" w:cstheme="minorHAnsi"/>
                <w:bCs/>
                <w:sz w:val="22"/>
                <w:szCs w:val="22"/>
                <w:lang w:eastAsia="en-AU"/>
              </w:rPr>
            </w:pPr>
            <w:del w:id="581" w:author="Alexander Piper (DEDJTR)" w:date="2020-03-20T15:32:00Z">
              <w:r w:rsidRPr="006A5797" w:rsidDel="007342FE">
                <w:rPr>
                  <w:rFonts w:asciiTheme="minorHAnsi" w:hAnsiTheme="minorHAnsi" w:cstheme="minorHAnsi"/>
                  <w:bCs/>
                  <w:sz w:val="22"/>
                  <w:szCs w:val="22"/>
                  <w:lang w:eastAsia="en-AU"/>
                </w:rPr>
                <w:delText>xdis = microbe.dist, ydis = phylo.dist</w:delText>
              </w:r>
            </w:del>
          </w:p>
        </w:tc>
        <w:tc>
          <w:tcPr>
            <w:tcW w:w="3005" w:type="dxa"/>
          </w:tcPr>
          <w:p w14:paraId="6B34DFB5" w14:textId="21356C54" w:rsidR="00132201" w:rsidRPr="006A5797" w:rsidDel="007342FE" w:rsidRDefault="00EA5DB2">
            <w:pPr>
              <w:rPr>
                <w:del w:id="582" w:author="Alexander Piper (DEDJTR)" w:date="2020-03-20T15:32:00Z"/>
                <w:rFonts w:asciiTheme="minorHAnsi" w:hAnsiTheme="minorHAnsi" w:cstheme="minorHAnsi"/>
                <w:bCs/>
                <w:sz w:val="22"/>
                <w:szCs w:val="22"/>
                <w:lang w:eastAsia="en-AU"/>
              </w:rPr>
            </w:pPr>
            <w:del w:id="583" w:author="Alexander Piper (DEDJTR)" w:date="2020-03-20T15:32:00Z">
              <w:r w:rsidRPr="006A5797" w:rsidDel="007342FE">
                <w:rPr>
                  <w:rFonts w:asciiTheme="minorHAnsi" w:hAnsiTheme="minorHAnsi" w:cstheme="minorHAnsi"/>
                  <w:bCs/>
                  <w:sz w:val="22"/>
                  <w:szCs w:val="22"/>
                  <w:lang w:eastAsia="en-AU"/>
                </w:rPr>
                <w:delText>0.3279</w:delText>
              </w:r>
            </w:del>
          </w:p>
        </w:tc>
        <w:tc>
          <w:tcPr>
            <w:tcW w:w="3341" w:type="dxa"/>
          </w:tcPr>
          <w:p w14:paraId="6677117F" w14:textId="4ED19152" w:rsidR="00132201" w:rsidRPr="006A5797" w:rsidDel="007342FE" w:rsidRDefault="00EA5DB2">
            <w:pPr>
              <w:rPr>
                <w:del w:id="584" w:author="Alexander Piper (DEDJTR)" w:date="2020-03-20T15:32:00Z"/>
                <w:rFonts w:asciiTheme="minorHAnsi" w:hAnsiTheme="minorHAnsi" w:cstheme="minorHAnsi"/>
                <w:bCs/>
                <w:sz w:val="22"/>
                <w:szCs w:val="22"/>
                <w:lang w:eastAsia="en-AU"/>
              </w:rPr>
            </w:pPr>
            <w:del w:id="585" w:author="Alexander Piper (DEDJTR)" w:date="2020-03-20T15:32:00Z">
              <w:r w:rsidRPr="006A5797" w:rsidDel="007342FE">
                <w:rPr>
                  <w:rFonts w:asciiTheme="minorHAnsi" w:hAnsiTheme="minorHAnsi" w:cstheme="minorHAnsi"/>
                  <w:bCs/>
                  <w:sz w:val="22"/>
                  <w:szCs w:val="22"/>
                  <w:lang w:eastAsia="en-AU"/>
                </w:rPr>
                <w:delText>0.001</w:delText>
              </w:r>
            </w:del>
          </w:p>
        </w:tc>
      </w:tr>
      <w:tr w:rsidR="00132201" w:rsidRPr="006A5797" w:rsidDel="007342FE" w14:paraId="58BFD392" w14:textId="0E1CF48D" w:rsidTr="00E94828">
        <w:trPr>
          <w:del w:id="586" w:author="Alexander Piper (DEDJTR)" w:date="2020-03-20T15:32:00Z"/>
        </w:trPr>
        <w:tc>
          <w:tcPr>
            <w:tcW w:w="3005" w:type="dxa"/>
          </w:tcPr>
          <w:p w14:paraId="3DE83F74" w14:textId="189EA102" w:rsidR="00132201" w:rsidRPr="006A5797" w:rsidDel="007342FE" w:rsidRDefault="00EA5DB2">
            <w:pPr>
              <w:rPr>
                <w:del w:id="587" w:author="Alexander Piper (DEDJTR)" w:date="2020-03-20T15:32:00Z"/>
                <w:rFonts w:asciiTheme="minorHAnsi" w:hAnsiTheme="minorHAnsi" w:cstheme="minorHAnsi"/>
                <w:bCs/>
                <w:sz w:val="22"/>
                <w:szCs w:val="22"/>
                <w:lang w:eastAsia="en-AU"/>
              </w:rPr>
            </w:pPr>
            <w:del w:id="588" w:author="Alexander Piper (DEDJTR)" w:date="2020-03-20T15:32:00Z">
              <w:r w:rsidRPr="006A5797" w:rsidDel="007342FE">
                <w:rPr>
                  <w:rFonts w:asciiTheme="minorHAnsi" w:hAnsiTheme="minorHAnsi" w:cstheme="minorHAnsi"/>
                  <w:bCs/>
                  <w:sz w:val="22"/>
                  <w:szCs w:val="22"/>
                  <w:lang w:eastAsia="en-AU"/>
                </w:rPr>
                <w:delText>xdis = microbe.dist, ydis = plant.dist</w:delText>
              </w:r>
            </w:del>
          </w:p>
        </w:tc>
        <w:tc>
          <w:tcPr>
            <w:tcW w:w="3005" w:type="dxa"/>
          </w:tcPr>
          <w:p w14:paraId="11D726ED" w14:textId="6D2B8614" w:rsidR="00132201" w:rsidRPr="006A5797" w:rsidDel="007342FE" w:rsidRDefault="00EA5DB2">
            <w:pPr>
              <w:rPr>
                <w:del w:id="589" w:author="Alexander Piper (DEDJTR)" w:date="2020-03-20T15:32:00Z"/>
                <w:rFonts w:asciiTheme="minorHAnsi" w:hAnsiTheme="minorHAnsi" w:cstheme="minorHAnsi"/>
                <w:bCs/>
                <w:sz w:val="22"/>
                <w:szCs w:val="22"/>
                <w:lang w:eastAsia="en-AU"/>
              </w:rPr>
            </w:pPr>
            <w:del w:id="590" w:author="Alexander Piper (DEDJTR)" w:date="2020-03-20T15:32:00Z">
              <w:r w:rsidRPr="006A5797" w:rsidDel="007342FE">
                <w:rPr>
                  <w:rFonts w:asciiTheme="minorHAnsi" w:hAnsiTheme="minorHAnsi" w:cstheme="minorHAnsi"/>
                  <w:bCs/>
                  <w:sz w:val="22"/>
                  <w:szCs w:val="22"/>
                  <w:lang w:eastAsia="en-AU"/>
                </w:rPr>
                <w:delText>0.06218</w:delText>
              </w:r>
            </w:del>
          </w:p>
        </w:tc>
        <w:tc>
          <w:tcPr>
            <w:tcW w:w="3341" w:type="dxa"/>
          </w:tcPr>
          <w:p w14:paraId="05FD129D" w14:textId="1F8A0CE2" w:rsidR="00132201" w:rsidRPr="006A5797" w:rsidDel="007342FE" w:rsidRDefault="00EA5DB2">
            <w:pPr>
              <w:rPr>
                <w:del w:id="591" w:author="Alexander Piper (DEDJTR)" w:date="2020-03-20T15:32:00Z"/>
                <w:rFonts w:asciiTheme="minorHAnsi" w:hAnsiTheme="minorHAnsi" w:cstheme="minorHAnsi"/>
                <w:bCs/>
                <w:sz w:val="22"/>
                <w:szCs w:val="22"/>
                <w:lang w:eastAsia="en-AU"/>
              </w:rPr>
            </w:pPr>
            <w:del w:id="592" w:author="Alexander Piper (DEDJTR)" w:date="2020-03-20T15:32:00Z">
              <w:r w:rsidRPr="006A5797" w:rsidDel="007342FE">
                <w:rPr>
                  <w:rFonts w:asciiTheme="minorHAnsi" w:hAnsiTheme="minorHAnsi" w:cstheme="minorHAnsi"/>
                  <w:bCs/>
                  <w:sz w:val="22"/>
                  <w:szCs w:val="22"/>
                  <w:lang w:eastAsia="en-AU"/>
                </w:rPr>
                <w:delText>0.017</w:delText>
              </w:r>
            </w:del>
          </w:p>
        </w:tc>
      </w:tr>
      <w:tr w:rsidR="00132201" w:rsidRPr="006A5797" w:rsidDel="007342FE" w14:paraId="0B1D8BD2" w14:textId="359E7899" w:rsidTr="00E94828">
        <w:trPr>
          <w:del w:id="593" w:author="Alexander Piper (DEDJTR)" w:date="2020-03-20T15:32:00Z"/>
        </w:trPr>
        <w:tc>
          <w:tcPr>
            <w:tcW w:w="3005" w:type="dxa"/>
          </w:tcPr>
          <w:p w14:paraId="52246D44" w14:textId="7AF1D1E8" w:rsidR="00132201" w:rsidRPr="006A5797" w:rsidDel="007342FE" w:rsidRDefault="00EA5DB2">
            <w:pPr>
              <w:rPr>
                <w:del w:id="594" w:author="Alexander Piper (DEDJTR)" w:date="2020-03-20T15:32:00Z"/>
                <w:rFonts w:asciiTheme="minorHAnsi" w:hAnsiTheme="minorHAnsi" w:cstheme="minorHAnsi"/>
                <w:bCs/>
                <w:sz w:val="22"/>
                <w:szCs w:val="22"/>
                <w:lang w:eastAsia="en-AU"/>
              </w:rPr>
            </w:pPr>
            <w:del w:id="595" w:author="Alexander Piper (DEDJTR)" w:date="2020-03-20T15:32:00Z">
              <w:r w:rsidRPr="006A5797" w:rsidDel="007342FE">
                <w:rPr>
                  <w:rFonts w:asciiTheme="minorHAnsi" w:hAnsiTheme="minorHAnsi" w:cstheme="minorHAnsi"/>
                  <w:bCs/>
                  <w:sz w:val="22"/>
                  <w:szCs w:val="22"/>
                  <w:lang w:eastAsia="en-AU"/>
                </w:rPr>
                <w:delText>xdis = microbe.dist, ydis = spatial.dist</w:delText>
              </w:r>
            </w:del>
          </w:p>
        </w:tc>
        <w:tc>
          <w:tcPr>
            <w:tcW w:w="3005" w:type="dxa"/>
          </w:tcPr>
          <w:p w14:paraId="5A80B2C0" w14:textId="0E770DEC" w:rsidR="00132201" w:rsidRPr="006A5797" w:rsidDel="007342FE" w:rsidRDefault="00EA5DB2">
            <w:pPr>
              <w:rPr>
                <w:del w:id="596" w:author="Alexander Piper (DEDJTR)" w:date="2020-03-20T15:32:00Z"/>
                <w:rFonts w:asciiTheme="minorHAnsi" w:hAnsiTheme="minorHAnsi" w:cstheme="minorHAnsi"/>
                <w:bCs/>
                <w:sz w:val="22"/>
                <w:szCs w:val="22"/>
                <w:lang w:eastAsia="en-AU"/>
              </w:rPr>
            </w:pPr>
            <w:del w:id="597" w:author="Alexander Piper (DEDJTR)" w:date="2020-03-20T15:32:00Z">
              <w:r w:rsidRPr="006A5797" w:rsidDel="007342FE">
                <w:rPr>
                  <w:rFonts w:asciiTheme="minorHAnsi" w:hAnsiTheme="minorHAnsi" w:cstheme="minorHAnsi"/>
                  <w:bCs/>
                  <w:sz w:val="22"/>
                  <w:szCs w:val="22"/>
                  <w:lang w:eastAsia="en-AU"/>
                </w:rPr>
                <w:delText>0.06219</w:delText>
              </w:r>
            </w:del>
          </w:p>
        </w:tc>
        <w:tc>
          <w:tcPr>
            <w:tcW w:w="3341" w:type="dxa"/>
          </w:tcPr>
          <w:p w14:paraId="165662EB" w14:textId="1062B3F5" w:rsidR="00132201" w:rsidRPr="006A5797" w:rsidDel="007342FE" w:rsidRDefault="00EA5DB2">
            <w:pPr>
              <w:rPr>
                <w:del w:id="598" w:author="Alexander Piper (DEDJTR)" w:date="2020-03-20T15:32:00Z"/>
                <w:rFonts w:asciiTheme="minorHAnsi" w:hAnsiTheme="minorHAnsi" w:cstheme="minorHAnsi"/>
                <w:bCs/>
                <w:sz w:val="22"/>
                <w:szCs w:val="22"/>
                <w:lang w:eastAsia="en-AU"/>
              </w:rPr>
            </w:pPr>
            <w:del w:id="599" w:author="Alexander Piper (DEDJTR)" w:date="2020-03-20T15:32:00Z">
              <w:r w:rsidRPr="006A5797" w:rsidDel="007342FE">
                <w:rPr>
                  <w:rFonts w:asciiTheme="minorHAnsi" w:hAnsiTheme="minorHAnsi" w:cstheme="minorHAnsi"/>
                  <w:bCs/>
                  <w:sz w:val="22"/>
                  <w:szCs w:val="22"/>
                  <w:lang w:eastAsia="en-AU"/>
                </w:rPr>
                <w:delText>0.023</w:delText>
              </w:r>
            </w:del>
          </w:p>
        </w:tc>
      </w:tr>
    </w:tbl>
    <w:p w14:paraId="0D25A39C" w14:textId="1B856112" w:rsidR="00EA5DB2" w:rsidRPr="006A5797" w:rsidDel="007342FE" w:rsidRDefault="00EA5DB2">
      <w:pPr>
        <w:rPr>
          <w:del w:id="600" w:author="Alexander Piper (DEDJTR)" w:date="2020-03-20T15:32:00Z"/>
          <w:rFonts w:eastAsia="Times New Roman" w:cstheme="minorHAnsi"/>
          <w:bCs/>
          <w:lang w:eastAsia="en-AU"/>
        </w:rPr>
      </w:pPr>
    </w:p>
    <w:p w14:paraId="24AA99B8" w14:textId="30A04E44" w:rsidR="00EA5DB2" w:rsidRPr="006A5797" w:rsidDel="007342FE" w:rsidRDefault="00EA5DB2">
      <w:pPr>
        <w:rPr>
          <w:del w:id="601" w:author="Alexander Piper (DEDJTR)" w:date="2020-03-20T15:32:00Z"/>
          <w:rFonts w:eastAsia="Times New Roman" w:cstheme="minorHAnsi"/>
          <w:bCs/>
          <w:lang w:eastAsia="en-AU"/>
        </w:rPr>
      </w:pPr>
      <w:del w:id="602" w:author="Alexander Piper (DEDJTR)" w:date="2020-03-20T15:32:00Z">
        <w:r w:rsidRPr="006A5797" w:rsidDel="007342FE">
          <w:rPr>
            <w:rFonts w:eastAsia="Times New Roman" w:cstheme="minorHAnsi"/>
            <w:bCs/>
            <w:lang w:eastAsia="en-AU"/>
          </w:rPr>
          <w:delText>Procrustes:</w:delText>
        </w:r>
      </w:del>
    </w:p>
    <w:tbl>
      <w:tblPr>
        <w:tblStyle w:val="TableGrid"/>
        <w:tblW w:w="9351" w:type="dxa"/>
        <w:tblLook w:val="04A0" w:firstRow="1" w:lastRow="0" w:firstColumn="1" w:lastColumn="0" w:noHBand="0" w:noVBand="1"/>
      </w:tblPr>
      <w:tblGrid>
        <w:gridCol w:w="4667"/>
        <w:gridCol w:w="2124"/>
        <w:gridCol w:w="1842"/>
        <w:gridCol w:w="718"/>
      </w:tblGrid>
      <w:tr w:rsidR="00EA5DB2" w:rsidRPr="006A5797" w:rsidDel="007342FE" w14:paraId="338C5331" w14:textId="4CED3D58" w:rsidTr="00E94828">
        <w:trPr>
          <w:del w:id="603" w:author="Alexander Piper (DEDJTR)" w:date="2020-03-20T15:32:00Z"/>
        </w:trPr>
        <w:tc>
          <w:tcPr>
            <w:tcW w:w="4673" w:type="dxa"/>
          </w:tcPr>
          <w:p w14:paraId="155E96D7" w14:textId="70459D30" w:rsidR="00EA5DB2" w:rsidRPr="006A5797" w:rsidDel="007342FE" w:rsidRDefault="00A67A81" w:rsidP="00B32C4C">
            <w:pPr>
              <w:rPr>
                <w:del w:id="604" w:author="Alexander Piper (DEDJTR)" w:date="2020-03-20T15:32:00Z"/>
                <w:rFonts w:asciiTheme="minorHAnsi" w:hAnsiTheme="minorHAnsi" w:cstheme="minorHAnsi"/>
                <w:bCs/>
                <w:sz w:val="22"/>
                <w:szCs w:val="22"/>
                <w:lang w:eastAsia="en-AU"/>
              </w:rPr>
            </w:pPr>
            <w:del w:id="605" w:author="Alexander Piper (DEDJTR)" w:date="2020-03-20T15:32:00Z">
              <w:r w:rsidRPr="006A5797" w:rsidDel="007342FE">
                <w:rPr>
                  <w:rFonts w:asciiTheme="minorHAnsi" w:hAnsiTheme="minorHAnsi" w:cstheme="minorHAnsi"/>
                  <w:bCs/>
                  <w:sz w:val="22"/>
                  <w:szCs w:val="22"/>
                  <w:lang w:eastAsia="en-AU"/>
                </w:rPr>
                <w:delText>F</w:delText>
              </w:r>
              <w:r w:rsidR="00EA5DB2"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2126" w:type="dxa"/>
          </w:tcPr>
          <w:p w14:paraId="68CD8574" w14:textId="1DF6A70D" w:rsidR="00EA5DB2" w:rsidRPr="006A5797" w:rsidDel="007342FE" w:rsidRDefault="00EA5DB2" w:rsidP="00B32C4C">
            <w:pPr>
              <w:rPr>
                <w:del w:id="606" w:author="Alexander Piper (DEDJTR)" w:date="2020-03-20T15:32:00Z"/>
                <w:rFonts w:asciiTheme="minorHAnsi" w:hAnsiTheme="minorHAnsi" w:cstheme="minorHAnsi"/>
                <w:bCs/>
                <w:sz w:val="22"/>
                <w:szCs w:val="22"/>
                <w:lang w:eastAsia="en-AU"/>
              </w:rPr>
            </w:pPr>
            <w:del w:id="607" w:author="Alexander Piper (DEDJTR)" w:date="2020-03-20T15:32:00Z">
              <w:r w:rsidRPr="006A5797" w:rsidDel="007342FE">
                <w:rPr>
                  <w:rFonts w:asciiTheme="minorHAnsi" w:hAnsiTheme="minorHAnsi" w:cstheme="minorHAnsi"/>
                  <w:bCs/>
                  <w:sz w:val="22"/>
                  <w:szCs w:val="22"/>
                  <w:lang w:eastAsia="en-AU"/>
                </w:rPr>
                <w:delText>Procrustes Sum of Squares</w:delText>
              </w:r>
            </w:del>
          </w:p>
        </w:tc>
        <w:tc>
          <w:tcPr>
            <w:tcW w:w="1843" w:type="dxa"/>
          </w:tcPr>
          <w:p w14:paraId="4578F5BC" w14:textId="6C9AFF58" w:rsidR="00EA5DB2" w:rsidRPr="006A5797" w:rsidDel="007342FE" w:rsidRDefault="00EA5DB2" w:rsidP="00B32C4C">
            <w:pPr>
              <w:rPr>
                <w:del w:id="608" w:author="Alexander Piper (DEDJTR)" w:date="2020-03-20T15:32:00Z"/>
                <w:rFonts w:asciiTheme="minorHAnsi" w:hAnsiTheme="minorHAnsi" w:cstheme="minorHAnsi"/>
                <w:bCs/>
                <w:sz w:val="22"/>
                <w:szCs w:val="22"/>
                <w:lang w:eastAsia="en-AU"/>
              </w:rPr>
            </w:pPr>
            <w:del w:id="609" w:author="Alexander Piper (DEDJTR)" w:date="2020-03-20T15:32:00Z">
              <w:r w:rsidRPr="006A5797" w:rsidDel="007342FE">
                <w:rPr>
                  <w:rFonts w:asciiTheme="minorHAnsi" w:hAnsiTheme="minorHAnsi" w:cstheme="minorHAnsi"/>
                  <w:bCs/>
                  <w:sz w:val="22"/>
                  <w:szCs w:val="22"/>
                  <w:lang w:eastAsia="en-AU"/>
                </w:rPr>
                <w:delText>Correlation in a symmetric Procrustes rotation</w:delText>
              </w:r>
            </w:del>
          </w:p>
        </w:tc>
        <w:tc>
          <w:tcPr>
            <w:tcW w:w="709" w:type="dxa"/>
          </w:tcPr>
          <w:p w14:paraId="2F859AB1" w14:textId="487BB576" w:rsidR="00EA5DB2" w:rsidRPr="006A5797" w:rsidDel="007342FE" w:rsidRDefault="00EA5DB2" w:rsidP="00B32C4C">
            <w:pPr>
              <w:rPr>
                <w:del w:id="610" w:author="Alexander Piper (DEDJTR)" w:date="2020-03-20T15:32:00Z"/>
                <w:rFonts w:asciiTheme="minorHAnsi" w:hAnsiTheme="minorHAnsi" w:cstheme="minorHAnsi"/>
                <w:bCs/>
                <w:sz w:val="22"/>
                <w:szCs w:val="22"/>
                <w:lang w:eastAsia="en-AU"/>
              </w:rPr>
            </w:pPr>
            <w:del w:id="611" w:author="Alexander Piper (DEDJTR)" w:date="2020-03-20T15:32:00Z">
              <w:r w:rsidRPr="006A5797" w:rsidDel="007342FE">
                <w:rPr>
                  <w:rFonts w:asciiTheme="minorHAnsi" w:hAnsiTheme="minorHAnsi" w:cstheme="minorHAnsi"/>
                  <w:bCs/>
                  <w:sz w:val="22"/>
                  <w:szCs w:val="22"/>
                  <w:lang w:eastAsia="en-AU"/>
                </w:rPr>
                <w:delText>P</w:delText>
              </w:r>
            </w:del>
          </w:p>
        </w:tc>
      </w:tr>
      <w:tr w:rsidR="00EA5DB2" w:rsidRPr="006A5797" w:rsidDel="007342FE" w14:paraId="3E3BA168" w14:textId="449AFF9D" w:rsidTr="00E94828">
        <w:trPr>
          <w:del w:id="612" w:author="Alexander Piper (DEDJTR)" w:date="2020-03-20T15:32:00Z"/>
        </w:trPr>
        <w:tc>
          <w:tcPr>
            <w:tcW w:w="4673" w:type="dxa"/>
          </w:tcPr>
          <w:p w14:paraId="29603EF1" w14:textId="5F36CD07" w:rsidR="00EA5DB2" w:rsidRPr="006A5797" w:rsidDel="007342FE" w:rsidRDefault="00EA5DB2" w:rsidP="00B32C4C">
            <w:pPr>
              <w:rPr>
                <w:del w:id="613" w:author="Alexander Piper (DEDJTR)" w:date="2020-03-20T15:32:00Z"/>
                <w:rFonts w:asciiTheme="minorHAnsi" w:hAnsiTheme="minorHAnsi" w:cstheme="minorHAnsi"/>
                <w:bCs/>
                <w:sz w:val="22"/>
                <w:szCs w:val="22"/>
                <w:lang w:eastAsia="en-AU"/>
              </w:rPr>
            </w:pPr>
            <w:del w:id="614" w:author="Alexander Piper (DEDJTR)" w:date="2020-03-20T15:32:00Z">
              <w:r w:rsidRPr="006A5797" w:rsidDel="007342FE">
                <w:rPr>
                  <w:rFonts w:asciiTheme="minorHAnsi" w:hAnsiTheme="minorHAnsi" w:cstheme="minorHAnsi"/>
                  <w:bCs/>
                  <w:sz w:val="22"/>
                  <w:szCs w:val="22"/>
                  <w:lang w:eastAsia="en-AU"/>
                </w:rPr>
                <w:delText>X = monoMDS(microbe.dist), Y = monoMDS(phylo.dist)</w:delText>
              </w:r>
            </w:del>
          </w:p>
        </w:tc>
        <w:tc>
          <w:tcPr>
            <w:tcW w:w="2126" w:type="dxa"/>
          </w:tcPr>
          <w:p w14:paraId="6C5B699B" w14:textId="2A2A7E96" w:rsidR="00EA5DB2" w:rsidRPr="006A5797" w:rsidDel="007342FE" w:rsidRDefault="00EA5DB2" w:rsidP="00B32C4C">
            <w:pPr>
              <w:rPr>
                <w:del w:id="615" w:author="Alexander Piper (DEDJTR)" w:date="2020-03-20T15:32:00Z"/>
                <w:rFonts w:asciiTheme="minorHAnsi" w:hAnsiTheme="minorHAnsi" w:cstheme="minorHAnsi"/>
                <w:bCs/>
                <w:sz w:val="22"/>
                <w:szCs w:val="22"/>
                <w:lang w:eastAsia="en-AU"/>
              </w:rPr>
            </w:pPr>
            <w:del w:id="616" w:author="Alexander Piper (DEDJTR)" w:date="2020-03-20T15:32:00Z">
              <w:r w:rsidRPr="006A5797" w:rsidDel="007342FE">
                <w:rPr>
                  <w:rFonts w:asciiTheme="minorHAnsi" w:hAnsiTheme="minorHAnsi" w:cstheme="minorHAnsi"/>
                  <w:bCs/>
                  <w:sz w:val="22"/>
                  <w:szCs w:val="22"/>
                  <w:lang w:eastAsia="en-AU"/>
                </w:rPr>
                <w:delText>0.7687</w:delText>
              </w:r>
            </w:del>
          </w:p>
        </w:tc>
        <w:tc>
          <w:tcPr>
            <w:tcW w:w="1843" w:type="dxa"/>
          </w:tcPr>
          <w:p w14:paraId="33AB1BE8" w14:textId="2D8B7170" w:rsidR="00EA5DB2" w:rsidRPr="006A5797" w:rsidDel="007342FE" w:rsidRDefault="00EA5DB2" w:rsidP="00B32C4C">
            <w:pPr>
              <w:rPr>
                <w:del w:id="617" w:author="Alexander Piper (DEDJTR)" w:date="2020-03-20T15:32:00Z"/>
                <w:rFonts w:asciiTheme="minorHAnsi" w:hAnsiTheme="minorHAnsi" w:cstheme="minorHAnsi"/>
                <w:bCs/>
                <w:sz w:val="22"/>
                <w:szCs w:val="22"/>
                <w:lang w:eastAsia="en-AU"/>
              </w:rPr>
            </w:pPr>
            <w:del w:id="618" w:author="Alexander Piper (DEDJTR)" w:date="2020-03-20T15:32:00Z">
              <w:r w:rsidRPr="006A5797" w:rsidDel="007342FE">
                <w:rPr>
                  <w:rFonts w:asciiTheme="minorHAnsi" w:hAnsiTheme="minorHAnsi" w:cstheme="minorHAnsi"/>
                  <w:bCs/>
                  <w:sz w:val="22"/>
                  <w:szCs w:val="22"/>
                  <w:lang w:eastAsia="en-AU"/>
                </w:rPr>
                <w:delText>0.4809</w:delText>
              </w:r>
            </w:del>
          </w:p>
        </w:tc>
        <w:tc>
          <w:tcPr>
            <w:tcW w:w="709" w:type="dxa"/>
          </w:tcPr>
          <w:p w14:paraId="09EF5925" w14:textId="5C83BA9D" w:rsidR="00EA5DB2" w:rsidRPr="006A5797" w:rsidDel="007342FE" w:rsidRDefault="00EA5DB2" w:rsidP="00B32C4C">
            <w:pPr>
              <w:rPr>
                <w:del w:id="619" w:author="Alexander Piper (DEDJTR)" w:date="2020-03-20T15:32:00Z"/>
                <w:rFonts w:asciiTheme="minorHAnsi" w:hAnsiTheme="minorHAnsi" w:cstheme="minorHAnsi"/>
                <w:bCs/>
                <w:sz w:val="22"/>
                <w:szCs w:val="22"/>
                <w:lang w:eastAsia="en-AU"/>
              </w:rPr>
            </w:pPr>
            <w:del w:id="620" w:author="Alexander Piper (DEDJTR)" w:date="2020-03-20T15:32:00Z">
              <w:r w:rsidRPr="006A5797" w:rsidDel="007342FE">
                <w:rPr>
                  <w:rFonts w:asciiTheme="minorHAnsi" w:hAnsiTheme="minorHAnsi" w:cstheme="minorHAnsi"/>
                  <w:bCs/>
                  <w:sz w:val="22"/>
                  <w:szCs w:val="22"/>
                  <w:lang w:eastAsia="en-AU"/>
                </w:rPr>
                <w:delText>0.001</w:delText>
              </w:r>
            </w:del>
          </w:p>
        </w:tc>
      </w:tr>
      <w:tr w:rsidR="00EA5DB2" w:rsidRPr="006A5797" w:rsidDel="007342FE" w14:paraId="0B730CFA" w14:textId="7591B4F1" w:rsidTr="00E94828">
        <w:trPr>
          <w:del w:id="621" w:author="Alexander Piper (DEDJTR)" w:date="2020-03-20T15:32:00Z"/>
        </w:trPr>
        <w:tc>
          <w:tcPr>
            <w:tcW w:w="4673" w:type="dxa"/>
          </w:tcPr>
          <w:p w14:paraId="10ABD8C4" w14:textId="68AEF029" w:rsidR="00EA5DB2" w:rsidRPr="006A5797" w:rsidDel="007342FE" w:rsidRDefault="00EA5DB2" w:rsidP="00B32C4C">
            <w:pPr>
              <w:rPr>
                <w:del w:id="622" w:author="Alexander Piper (DEDJTR)" w:date="2020-03-20T15:32:00Z"/>
                <w:rFonts w:asciiTheme="minorHAnsi" w:hAnsiTheme="minorHAnsi" w:cstheme="minorHAnsi"/>
                <w:bCs/>
                <w:sz w:val="22"/>
                <w:szCs w:val="22"/>
                <w:lang w:eastAsia="en-AU"/>
              </w:rPr>
            </w:pPr>
            <w:del w:id="623" w:author="Alexander Piper (DEDJTR)" w:date="2020-03-20T15:32:00Z">
              <w:r w:rsidRPr="006A5797" w:rsidDel="007342FE">
                <w:rPr>
                  <w:rFonts w:asciiTheme="minorHAnsi" w:hAnsiTheme="minorHAnsi" w:cstheme="minorHAnsi"/>
                  <w:bCs/>
                  <w:sz w:val="22"/>
                  <w:szCs w:val="22"/>
                  <w:lang w:eastAsia="en-AU"/>
                </w:rPr>
                <w:delText>X = monoMDS(microbe.dist), Y = monoMDS(plant.dist)</w:delText>
              </w:r>
            </w:del>
          </w:p>
        </w:tc>
        <w:tc>
          <w:tcPr>
            <w:tcW w:w="2126" w:type="dxa"/>
          </w:tcPr>
          <w:p w14:paraId="2BA7A3B5" w14:textId="2D5BBC4E" w:rsidR="00EA5DB2" w:rsidRPr="006A5797" w:rsidDel="007342FE" w:rsidRDefault="00A67A81" w:rsidP="00B32C4C">
            <w:pPr>
              <w:rPr>
                <w:del w:id="624" w:author="Alexander Piper (DEDJTR)" w:date="2020-03-20T15:32:00Z"/>
                <w:rFonts w:asciiTheme="minorHAnsi" w:hAnsiTheme="minorHAnsi" w:cstheme="minorHAnsi"/>
                <w:bCs/>
                <w:sz w:val="22"/>
                <w:szCs w:val="22"/>
                <w:lang w:eastAsia="en-AU"/>
              </w:rPr>
            </w:pPr>
            <w:del w:id="625" w:author="Alexander Piper (DEDJTR)" w:date="2020-03-20T15:32:00Z">
              <w:r w:rsidRPr="006A5797" w:rsidDel="007342FE">
                <w:rPr>
                  <w:rFonts w:asciiTheme="minorHAnsi" w:hAnsiTheme="minorHAnsi" w:cstheme="minorHAnsi"/>
                  <w:bCs/>
                  <w:sz w:val="22"/>
                  <w:szCs w:val="22"/>
                  <w:lang w:eastAsia="en-AU"/>
                </w:rPr>
                <w:delText>0.9871</w:delText>
              </w:r>
            </w:del>
          </w:p>
        </w:tc>
        <w:tc>
          <w:tcPr>
            <w:tcW w:w="1843" w:type="dxa"/>
          </w:tcPr>
          <w:p w14:paraId="12C0767A" w14:textId="2E725A61" w:rsidR="00EA5DB2" w:rsidRPr="006A5797" w:rsidDel="007342FE" w:rsidRDefault="00A67A81" w:rsidP="00B32C4C">
            <w:pPr>
              <w:rPr>
                <w:del w:id="626" w:author="Alexander Piper (DEDJTR)" w:date="2020-03-20T15:32:00Z"/>
                <w:rFonts w:asciiTheme="minorHAnsi" w:hAnsiTheme="minorHAnsi" w:cstheme="minorHAnsi"/>
                <w:bCs/>
                <w:sz w:val="22"/>
                <w:szCs w:val="22"/>
                <w:lang w:eastAsia="en-AU"/>
              </w:rPr>
            </w:pPr>
            <w:del w:id="627" w:author="Alexander Piper (DEDJTR)" w:date="2020-03-20T15:32:00Z">
              <w:r w:rsidRPr="006A5797" w:rsidDel="007342FE">
                <w:rPr>
                  <w:rFonts w:asciiTheme="minorHAnsi" w:hAnsiTheme="minorHAnsi" w:cstheme="minorHAnsi"/>
                  <w:bCs/>
                  <w:sz w:val="22"/>
                  <w:szCs w:val="22"/>
                  <w:lang w:eastAsia="en-AU"/>
                </w:rPr>
                <w:delText>0.1136</w:delText>
              </w:r>
            </w:del>
          </w:p>
        </w:tc>
        <w:tc>
          <w:tcPr>
            <w:tcW w:w="709" w:type="dxa"/>
          </w:tcPr>
          <w:p w14:paraId="59401BB0" w14:textId="0DFB1CEF" w:rsidR="00EA5DB2" w:rsidRPr="006A5797" w:rsidDel="007342FE" w:rsidRDefault="00A67A81" w:rsidP="00B32C4C">
            <w:pPr>
              <w:rPr>
                <w:del w:id="628" w:author="Alexander Piper (DEDJTR)" w:date="2020-03-20T15:32:00Z"/>
                <w:rFonts w:asciiTheme="minorHAnsi" w:hAnsiTheme="minorHAnsi" w:cstheme="minorHAnsi"/>
                <w:bCs/>
                <w:sz w:val="22"/>
                <w:szCs w:val="22"/>
                <w:lang w:eastAsia="en-AU"/>
              </w:rPr>
            </w:pPr>
            <w:del w:id="629" w:author="Alexander Piper (DEDJTR)" w:date="2020-03-20T15:32:00Z">
              <w:r w:rsidRPr="006A5797" w:rsidDel="007342FE">
                <w:rPr>
                  <w:rFonts w:asciiTheme="minorHAnsi" w:hAnsiTheme="minorHAnsi" w:cstheme="minorHAnsi"/>
                  <w:bCs/>
                  <w:sz w:val="22"/>
                  <w:szCs w:val="22"/>
                  <w:lang w:eastAsia="en-AU"/>
                </w:rPr>
                <w:delText>0.106</w:delText>
              </w:r>
            </w:del>
          </w:p>
        </w:tc>
      </w:tr>
      <w:tr w:rsidR="00EA5DB2" w:rsidRPr="006A5797" w:rsidDel="007342FE" w14:paraId="5955A6D3" w14:textId="7BB4AACE" w:rsidTr="00E94828">
        <w:trPr>
          <w:del w:id="630" w:author="Alexander Piper (DEDJTR)" w:date="2020-03-20T15:32:00Z"/>
        </w:trPr>
        <w:tc>
          <w:tcPr>
            <w:tcW w:w="4673" w:type="dxa"/>
          </w:tcPr>
          <w:p w14:paraId="57C584B9" w14:textId="73E1778D" w:rsidR="00EA5DB2" w:rsidRPr="006A5797" w:rsidDel="007342FE" w:rsidRDefault="00EA5DB2" w:rsidP="00B32C4C">
            <w:pPr>
              <w:rPr>
                <w:del w:id="631" w:author="Alexander Piper (DEDJTR)" w:date="2020-03-20T15:32:00Z"/>
                <w:rFonts w:asciiTheme="minorHAnsi" w:hAnsiTheme="minorHAnsi" w:cstheme="minorHAnsi"/>
                <w:bCs/>
                <w:sz w:val="22"/>
                <w:szCs w:val="22"/>
                <w:lang w:eastAsia="en-AU"/>
              </w:rPr>
            </w:pPr>
            <w:del w:id="632" w:author="Alexander Piper (DEDJTR)" w:date="2020-03-20T15:32:00Z">
              <w:r w:rsidRPr="006A5797" w:rsidDel="007342FE">
                <w:rPr>
                  <w:rFonts w:asciiTheme="minorHAnsi" w:hAnsiTheme="minorHAnsi" w:cstheme="minorHAnsi"/>
                  <w:bCs/>
                  <w:sz w:val="22"/>
                  <w:szCs w:val="22"/>
                  <w:lang w:eastAsia="en-AU"/>
                </w:rPr>
                <w:delText>X = monoMDS(microbe.dist), Y = monoMDS(spatial.dist)</w:delText>
              </w:r>
            </w:del>
          </w:p>
        </w:tc>
        <w:tc>
          <w:tcPr>
            <w:tcW w:w="2126" w:type="dxa"/>
          </w:tcPr>
          <w:p w14:paraId="4F8185FF" w14:textId="3D4B4163" w:rsidR="00EA5DB2" w:rsidRPr="006A5797" w:rsidDel="007342FE" w:rsidRDefault="00A67A81" w:rsidP="00B32C4C">
            <w:pPr>
              <w:rPr>
                <w:del w:id="633" w:author="Alexander Piper (DEDJTR)" w:date="2020-03-20T15:32:00Z"/>
                <w:rFonts w:asciiTheme="minorHAnsi" w:hAnsiTheme="minorHAnsi" w:cstheme="minorHAnsi"/>
                <w:bCs/>
                <w:sz w:val="22"/>
                <w:szCs w:val="22"/>
                <w:lang w:eastAsia="en-AU"/>
              </w:rPr>
            </w:pPr>
            <w:del w:id="634" w:author="Alexander Piper (DEDJTR)" w:date="2020-03-20T15:32:00Z">
              <w:r w:rsidRPr="006A5797" w:rsidDel="007342FE">
                <w:rPr>
                  <w:rFonts w:asciiTheme="minorHAnsi" w:hAnsiTheme="minorHAnsi" w:cstheme="minorHAnsi"/>
                  <w:bCs/>
                  <w:sz w:val="22"/>
                  <w:szCs w:val="22"/>
                  <w:lang w:eastAsia="en-AU"/>
                </w:rPr>
                <w:delText>0.9479</w:delText>
              </w:r>
            </w:del>
          </w:p>
        </w:tc>
        <w:tc>
          <w:tcPr>
            <w:tcW w:w="1843" w:type="dxa"/>
          </w:tcPr>
          <w:p w14:paraId="68E938C7" w14:textId="3AE6136F" w:rsidR="00EA5DB2" w:rsidRPr="006A5797" w:rsidDel="007342FE" w:rsidRDefault="00A67A81" w:rsidP="00B32C4C">
            <w:pPr>
              <w:rPr>
                <w:del w:id="635" w:author="Alexander Piper (DEDJTR)" w:date="2020-03-20T15:32:00Z"/>
                <w:rFonts w:asciiTheme="minorHAnsi" w:hAnsiTheme="minorHAnsi" w:cstheme="minorHAnsi"/>
                <w:bCs/>
                <w:sz w:val="22"/>
                <w:szCs w:val="22"/>
                <w:lang w:eastAsia="en-AU"/>
              </w:rPr>
            </w:pPr>
            <w:del w:id="636" w:author="Alexander Piper (DEDJTR)" w:date="2020-03-20T15:32:00Z">
              <w:r w:rsidRPr="006A5797" w:rsidDel="007342FE">
                <w:rPr>
                  <w:rFonts w:asciiTheme="minorHAnsi" w:hAnsiTheme="minorHAnsi" w:cstheme="minorHAnsi"/>
                  <w:bCs/>
                  <w:sz w:val="22"/>
                  <w:szCs w:val="22"/>
                  <w:lang w:eastAsia="en-AU"/>
                </w:rPr>
                <w:delText>0.2283</w:delText>
              </w:r>
            </w:del>
          </w:p>
        </w:tc>
        <w:tc>
          <w:tcPr>
            <w:tcW w:w="709" w:type="dxa"/>
          </w:tcPr>
          <w:p w14:paraId="36FE6AD8" w14:textId="1EB75E98" w:rsidR="00EA5DB2" w:rsidRPr="006A5797" w:rsidDel="007342FE" w:rsidRDefault="00A67A81" w:rsidP="00B32C4C">
            <w:pPr>
              <w:rPr>
                <w:del w:id="637" w:author="Alexander Piper (DEDJTR)" w:date="2020-03-20T15:32:00Z"/>
                <w:rFonts w:asciiTheme="minorHAnsi" w:hAnsiTheme="minorHAnsi" w:cstheme="minorHAnsi"/>
                <w:bCs/>
                <w:sz w:val="22"/>
                <w:szCs w:val="22"/>
                <w:lang w:eastAsia="en-AU"/>
              </w:rPr>
            </w:pPr>
            <w:del w:id="638" w:author="Alexander Piper (DEDJTR)" w:date="2020-03-20T15:32:00Z">
              <w:r w:rsidRPr="006A5797" w:rsidDel="007342FE">
                <w:rPr>
                  <w:rFonts w:asciiTheme="minorHAnsi" w:hAnsiTheme="minorHAnsi" w:cstheme="minorHAnsi"/>
                  <w:bCs/>
                  <w:sz w:val="22"/>
                  <w:szCs w:val="22"/>
                  <w:lang w:eastAsia="en-AU"/>
                </w:rPr>
                <w:delText>0.001</w:delText>
              </w:r>
            </w:del>
          </w:p>
        </w:tc>
      </w:tr>
    </w:tbl>
    <w:p w14:paraId="10B6A4AC" w14:textId="5D09ACE0" w:rsidR="00EA5DB2" w:rsidRPr="006A5797" w:rsidDel="007342FE" w:rsidRDefault="00EA5DB2">
      <w:pPr>
        <w:rPr>
          <w:del w:id="639" w:author="Alexander Piper (DEDJTR)" w:date="2020-03-20T15:32:00Z"/>
          <w:rFonts w:eastAsia="Times New Roman" w:cstheme="minorHAnsi"/>
          <w:bCs/>
          <w:lang w:eastAsia="en-AU"/>
        </w:rPr>
      </w:pPr>
    </w:p>
    <w:p w14:paraId="0E7C248C" w14:textId="57CB1AB9" w:rsidR="00181653" w:rsidRPr="006A5797" w:rsidDel="007342FE" w:rsidRDefault="009E6475" w:rsidP="007A5043">
      <w:pPr>
        <w:pStyle w:val="ListParagraph"/>
        <w:numPr>
          <w:ilvl w:val="0"/>
          <w:numId w:val="13"/>
        </w:numPr>
        <w:rPr>
          <w:del w:id="640" w:author="Alexander Piper (DEDJTR)" w:date="2020-03-20T15:32:00Z"/>
          <w:rFonts w:eastAsia="Times New Roman" w:cstheme="minorHAnsi"/>
          <w:bCs/>
          <w:lang w:eastAsia="en-AU"/>
        </w:rPr>
      </w:pPr>
      <w:del w:id="641" w:author="Alexander Piper (DEDJTR)" w:date="2020-03-20T15:32:00Z">
        <w:r w:rsidRPr="006A5797" w:rsidDel="007342FE">
          <w:rPr>
            <w:rFonts w:eastAsia="Times New Roman" w:cstheme="minorHAnsi"/>
            <w:bCs/>
            <w:lang w:eastAsia="en-AU"/>
          </w:rPr>
          <w:delText>Psyllid distance is significant when alone, and also when plant, or geographic distance is taken into account</w:delText>
        </w:r>
      </w:del>
    </w:p>
    <w:p w14:paraId="59338725" w14:textId="461385D9" w:rsidR="009E6475" w:rsidRPr="006A5797" w:rsidDel="007342FE" w:rsidRDefault="009E6475" w:rsidP="007A5043">
      <w:pPr>
        <w:pStyle w:val="ListParagraph"/>
        <w:numPr>
          <w:ilvl w:val="0"/>
          <w:numId w:val="13"/>
        </w:numPr>
        <w:rPr>
          <w:del w:id="642" w:author="Alexander Piper (DEDJTR)" w:date="2020-03-20T15:32:00Z"/>
          <w:rFonts w:eastAsia="Times New Roman" w:cstheme="minorHAnsi"/>
          <w:bCs/>
          <w:lang w:eastAsia="en-AU"/>
        </w:rPr>
      </w:pPr>
      <w:del w:id="643" w:author="Alexander Piper (DEDJTR)" w:date="2020-03-20T15:32:00Z">
        <w:r w:rsidRPr="006A5797" w:rsidDel="007342FE">
          <w:rPr>
            <w:rFonts w:eastAsia="Times New Roman" w:cstheme="minorHAnsi"/>
            <w:bCs/>
            <w:lang w:eastAsia="en-AU"/>
          </w:rPr>
          <w:delText>Hostplant distance is significant when alone, and when spatial distance is taken into account, but not when psyllid distance is</w:delText>
        </w:r>
      </w:del>
    </w:p>
    <w:p w14:paraId="47EE8C8C" w14:textId="17D8FCC5" w:rsidR="009E6475" w:rsidRPr="006A5797" w:rsidDel="007342FE" w:rsidRDefault="009E6475" w:rsidP="00515869">
      <w:pPr>
        <w:pStyle w:val="ListParagraph"/>
        <w:numPr>
          <w:ilvl w:val="0"/>
          <w:numId w:val="13"/>
        </w:numPr>
        <w:rPr>
          <w:del w:id="644" w:author="Alexander Piper (DEDJTR)" w:date="2020-03-20T15:32:00Z"/>
          <w:rFonts w:eastAsia="Times New Roman" w:cstheme="minorHAnsi"/>
          <w:bCs/>
          <w:lang w:eastAsia="en-AU"/>
        </w:rPr>
      </w:pPr>
      <w:del w:id="645" w:author="Alexander Piper (DEDJTR)" w:date="2020-03-20T15:32:00Z">
        <w:r w:rsidRPr="006A5797" w:rsidDel="007342FE">
          <w:rPr>
            <w:rFonts w:eastAsia="Times New Roman" w:cstheme="minorHAnsi"/>
            <w:bCs/>
            <w:lang w:eastAsia="en-AU"/>
          </w:rPr>
          <w:delText>Geographic distance is significant when alone, and when plant distance is taken into account, but not when psyllid distance is</w:delText>
        </w:r>
      </w:del>
    </w:p>
    <w:p w14:paraId="537D0AD1" w14:textId="4ED5334B" w:rsidR="00C1591E" w:rsidRDefault="00C1591E" w:rsidP="00C1591E">
      <w:pPr>
        <w:rPr>
          <w:rFonts w:eastAsia="Times New Roman" w:cstheme="minorHAnsi"/>
          <w:bCs/>
          <w:lang w:eastAsia="en-AU"/>
        </w:rPr>
      </w:pPr>
      <w:commentRangeStart w:id="646"/>
      <w:del w:id="647" w:author="Alexander Piper (DEDJTR)" w:date="2020-03-20T15:33:00Z">
        <w:r w:rsidRPr="006A5797" w:rsidDel="007342FE">
          <w:rPr>
            <w:rFonts w:eastAsia="Times New Roman" w:cstheme="minorHAnsi"/>
            <w:bCs/>
            <w:noProof/>
            <w:lang w:eastAsia="en-NZ"/>
          </w:rPr>
          <w:drawing>
            <wp:inline distT="0" distB="0" distL="0" distR="0" wp14:anchorId="2BDA16CA" wp14:editId="641DAA12">
              <wp:extent cx="6324600" cy="7953430"/>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983" cy="7963972"/>
                      </a:xfrm>
                      <a:prstGeom prst="rect">
                        <a:avLst/>
                      </a:prstGeom>
                      <a:noFill/>
                      <a:ln>
                        <a:noFill/>
                      </a:ln>
                    </pic:spPr>
                  </pic:pic>
                </a:graphicData>
              </a:graphic>
            </wp:inline>
          </w:drawing>
        </w:r>
      </w:del>
      <w:commentRangeEnd w:id="646"/>
      <w:r w:rsidRPr="006A5797">
        <w:rPr>
          <w:rStyle w:val="CommentReference"/>
          <w:rFonts w:eastAsia="Times New Roman" w:cstheme="minorHAnsi"/>
          <w:sz w:val="22"/>
          <w:szCs w:val="22"/>
          <w:lang w:eastAsia="en-AU"/>
        </w:rPr>
        <w:commentReference w:id="646"/>
      </w:r>
    </w:p>
    <w:p w14:paraId="6173B2CE" w14:textId="587CAA5E" w:rsidR="00B43B9F" w:rsidRDefault="007342FE" w:rsidP="00C1591E">
      <w:pPr>
        <w:rPr>
          <w:rFonts w:eastAsia="Times New Roman" w:cstheme="minorHAnsi"/>
          <w:bCs/>
          <w:lang w:eastAsia="en-AU"/>
        </w:rPr>
      </w:pPr>
      <w:ins w:id="648" w:author="Alexander Piper (DEDJTR)" w:date="2020-03-20T15:33:00Z">
        <w:r>
          <w:rPr>
            <w:rFonts w:eastAsia="Times New Roman" w:cstheme="minorHAnsi"/>
            <w:bCs/>
            <w:noProof/>
            <w:lang w:eastAsia="en-AU"/>
          </w:rPr>
          <w:lastRenderedPageBreak/>
          <w:drawing>
            <wp:inline distT="0" distB="0" distL="0" distR="0" wp14:anchorId="34341BEF" wp14:editId="4E20741E">
              <wp:extent cx="5724525" cy="7143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7143750"/>
                      </a:xfrm>
                      <a:prstGeom prst="rect">
                        <a:avLst/>
                      </a:prstGeom>
                      <a:noFill/>
                      <a:ln>
                        <a:noFill/>
                      </a:ln>
                    </pic:spPr>
                  </pic:pic>
                </a:graphicData>
              </a:graphic>
            </wp:inline>
          </w:drawing>
        </w:r>
      </w:ins>
    </w:p>
    <w:p w14:paraId="5C634621" w14:textId="0D9C5FDC" w:rsidR="00B43B9F" w:rsidRDefault="00B43B9F" w:rsidP="00C1591E">
      <w:pPr>
        <w:rPr>
          <w:rFonts w:eastAsia="Times New Roman" w:cstheme="minorHAnsi"/>
          <w:bCs/>
          <w:lang w:eastAsia="en-AU"/>
        </w:rPr>
      </w:pPr>
    </w:p>
    <w:p w14:paraId="43162661" w14:textId="77777777" w:rsidR="00B43B9F" w:rsidRPr="006A5797" w:rsidRDefault="00B43B9F" w:rsidP="00C1591E">
      <w:pPr>
        <w:rPr>
          <w:rFonts w:eastAsia="Times New Roman" w:cstheme="minorHAnsi"/>
          <w:bCs/>
          <w:lang w:eastAsia="en-AU"/>
        </w:rPr>
      </w:pPr>
    </w:p>
    <w:p w14:paraId="4F5C4FC8" w14:textId="24B5E251" w:rsidR="00693C2E" w:rsidRPr="006A5797" w:rsidDel="007342FE" w:rsidRDefault="007342FE">
      <w:pPr>
        <w:rPr>
          <w:del w:id="649" w:author="Alexander Piper (DEDJTR)" w:date="2020-03-20T15:33:00Z"/>
          <w:rFonts w:eastAsia="Times New Roman" w:cstheme="minorHAnsi"/>
          <w:b/>
          <w:bCs/>
          <w:lang w:eastAsia="en-AU"/>
        </w:rPr>
      </w:pPr>
      <w:ins w:id="650" w:author="Alexander Piper (DEDJTR)" w:date="2020-03-20T15:33:00Z">
        <w:r>
          <w:rPr>
            <w:rFonts w:eastAsia="Times New Roman" w:cstheme="minorHAnsi"/>
            <w:bCs/>
            <w:noProof/>
            <w:lang w:eastAsia="en-AU"/>
          </w:rPr>
          <w:lastRenderedPageBreak/>
          <w:drawing>
            <wp:inline distT="0" distB="0" distL="0" distR="0" wp14:anchorId="5ADEC1F2" wp14:editId="2EC350B5">
              <wp:extent cx="5724525" cy="626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6267450"/>
                      </a:xfrm>
                      <a:prstGeom prst="rect">
                        <a:avLst/>
                      </a:prstGeom>
                      <a:noFill/>
                      <a:ln>
                        <a:noFill/>
                      </a:ln>
                    </pic:spPr>
                  </pic:pic>
                </a:graphicData>
              </a:graphic>
            </wp:inline>
          </w:drawing>
        </w:r>
      </w:ins>
      <w:del w:id="651" w:author="Alexander Piper (DEDJTR)" w:date="2020-03-20T15:33:00Z">
        <w:r w:rsidR="00693C2E" w:rsidRPr="006A5797" w:rsidDel="007342FE">
          <w:rPr>
            <w:rFonts w:eastAsia="Times New Roman" w:cstheme="minorHAnsi"/>
            <w:b/>
            <w:bCs/>
            <w:lang w:eastAsia="en-AU"/>
          </w:rPr>
          <w:delText xml:space="preserve">Community analyses. </w:delText>
        </w:r>
      </w:del>
    </w:p>
    <w:p w14:paraId="36FD8695" w14:textId="7A6A511F" w:rsidR="009E6475" w:rsidRPr="006A5797" w:rsidDel="007342FE" w:rsidRDefault="009E6475">
      <w:pPr>
        <w:rPr>
          <w:del w:id="652" w:author="Alexander Piper (DEDJTR)" w:date="2020-03-20T15:33:00Z"/>
          <w:rFonts w:eastAsia="Times New Roman" w:cstheme="minorHAnsi"/>
          <w:bCs/>
          <w:lang w:eastAsia="en-AU"/>
        </w:rPr>
      </w:pPr>
      <w:del w:id="653" w:author="Alexander Piper (DEDJTR)" w:date="2020-03-20T15:33:00Z">
        <w:r w:rsidRPr="006A5797" w:rsidDel="007342FE">
          <w:rPr>
            <w:rFonts w:eastAsia="Times New Roman" w:cstheme="minorHAnsi"/>
            <w:bCs/>
            <w:lang w:eastAsia="en-AU"/>
          </w:rPr>
          <w:delText>Neutral model fit:</w:delText>
        </w:r>
      </w:del>
    </w:p>
    <w:tbl>
      <w:tblPr>
        <w:tblW w:w="2882" w:type="dxa"/>
        <w:tblLook w:val="04A0" w:firstRow="1" w:lastRow="0" w:firstColumn="1" w:lastColumn="0" w:noHBand="0" w:noVBand="1"/>
      </w:tblPr>
      <w:tblGrid>
        <w:gridCol w:w="1922"/>
        <w:gridCol w:w="1053"/>
      </w:tblGrid>
      <w:tr w:rsidR="00DB6110" w:rsidRPr="006A5797" w:rsidDel="007342FE" w14:paraId="782383BD" w14:textId="1282D5D0" w:rsidTr="00DB6110">
        <w:trPr>
          <w:trHeight w:val="300"/>
          <w:del w:id="654" w:author="Alexander Piper (DEDJTR)" w:date="2020-03-20T15:33:00Z"/>
        </w:trPr>
        <w:tc>
          <w:tcPr>
            <w:tcW w:w="1922" w:type="dxa"/>
            <w:tcBorders>
              <w:top w:val="nil"/>
              <w:left w:val="nil"/>
              <w:bottom w:val="nil"/>
              <w:right w:val="nil"/>
            </w:tcBorders>
            <w:shd w:val="clear" w:color="auto" w:fill="auto"/>
            <w:noWrap/>
            <w:vAlign w:val="bottom"/>
            <w:hideMark/>
          </w:tcPr>
          <w:p w14:paraId="42EBB27B" w14:textId="15B17A92" w:rsidR="00DB6110" w:rsidRPr="006A5797" w:rsidDel="007342FE" w:rsidRDefault="00DB6110" w:rsidP="00DB6110">
            <w:pPr>
              <w:spacing w:after="0" w:line="240" w:lineRule="auto"/>
              <w:rPr>
                <w:del w:id="655" w:author="Alexander Piper (DEDJTR)" w:date="2020-03-20T15:33:00Z"/>
                <w:rFonts w:eastAsia="Times New Roman" w:cstheme="minorHAnsi"/>
                <w:color w:val="000000"/>
                <w:lang w:val="en-AU" w:eastAsia="en-AU"/>
              </w:rPr>
            </w:pPr>
            <w:del w:id="656" w:author="Alexander Piper (DEDJTR)" w:date="2020-03-20T15:33:00Z">
              <w:r w:rsidRPr="006A5797" w:rsidDel="007342FE">
                <w:rPr>
                  <w:rFonts w:eastAsia="Times New Roman" w:cstheme="minorHAnsi"/>
                  <w:color w:val="000000"/>
                  <w:lang w:val="en-AU" w:eastAsia="en-AU"/>
                </w:rPr>
                <w:delText xml:space="preserve">model </w:delText>
              </w:r>
            </w:del>
          </w:p>
        </w:tc>
        <w:tc>
          <w:tcPr>
            <w:tcW w:w="960" w:type="dxa"/>
            <w:tcBorders>
              <w:top w:val="nil"/>
              <w:left w:val="nil"/>
              <w:bottom w:val="nil"/>
              <w:right w:val="nil"/>
            </w:tcBorders>
            <w:shd w:val="clear" w:color="auto" w:fill="auto"/>
            <w:noWrap/>
            <w:vAlign w:val="bottom"/>
            <w:hideMark/>
          </w:tcPr>
          <w:p w14:paraId="672B031E" w14:textId="2D1ED29F" w:rsidR="00DB6110" w:rsidRPr="006A5797" w:rsidDel="007342FE" w:rsidRDefault="00DB6110" w:rsidP="00DB6110">
            <w:pPr>
              <w:spacing w:after="0" w:line="240" w:lineRule="auto"/>
              <w:jc w:val="right"/>
              <w:rPr>
                <w:del w:id="657" w:author="Alexander Piper (DEDJTR)" w:date="2020-03-20T15:33:00Z"/>
                <w:rFonts w:eastAsia="Times New Roman" w:cstheme="minorHAnsi"/>
                <w:color w:val="000000"/>
                <w:lang w:val="en-AU" w:eastAsia="en-AU"/>
              </w:rPr>
            </w:pPr>
            <w:del w:id="658" w:author="Alexander Piper (DEDJTR)" w:date="2020-03-20T15:33:00Z">
              <w:r w:rsidRPr="006A5797" w:rsidDel="007342FE">
                <w:rPr>
                  <w:rFonts w:eastAsia="Times New Roman" w:cstheme="minorHAnsi"/>
                  <w:color w:val="000000"/>
                  <w:lang w:val="en-AU" w:eastAsia="en-AU"/>
                </w:rPr>
                <w:delText>0.000344</w:delText>
              </w:r>
            </w:del>
          </w:p>
        </w:tc>
      </w:tr>
      <w:tr w:rsidR="00DB6110" w:rsidRPr="006A5797" w:rsidDel="007342FE" w14:paraId="438B984D" w14:textId="06F467C6" w:rsidTr="00DB6110">
        <w:trPr>
          <w:trHeight w:val="300"/>
          <w:del w:id="659" w:author="Alexander Piper (DEDJTR)" w:date="2020-03-20T15:33:00Z"/>
        </w:trPr>
        <w:tc>
          <w:tcPr>
            <w:tcW w:w="1922" w:type="dxa"/>
            <w:tcBorders>
              <w:top w:val="nil"/>
              <w:left w:val="nil"/>
              <w:bottom w:val="nil"/>
              <w:right w:val="nil"/>
            </w:tcBorders>
            <w:shd w:val="clear" w:color="auto" w:fill="auto"/>
            <w:noWrap/>
            <w:vAlign w:val="bottom"/>
            <w:hideMark/>
          </w:tcPr>
          <w:p w14:paraId="0581F4CE" w14:textId="074F1A1A" w:rsidR="00DB6110" w:rsidRPr="006A5797" w:rsidDel="007342FE" w:rsidRDefault="00DB6110" w:rsidP="00DB6110">
            <w:pPr>
              <w:spacing w:after="0" w:line="240" w:lineRule="auto"/>
              <w:rPr>
                <w:del w:id="660" w:author="Alexander Piper (DEDJTR)" w:date="2020-03-20T15:33:00Z"/>
                <w:rFonts w:eastAsia="Times New Roman" w:cstheme="minorHAnsi"/>
                <w:color w:val="000000"/>
                <w:lang w:val="en-AU" w:eastAsia="en-AU"/>
              </w:rPr>
            </w:pPr>
            <w:del w:id="661" w:author="Alexander Piper (DEDJTR)" w:date="2020-03-20T15:33:00Z">
              <w:r w:rsidRPr="006A5797" w:rsidDel="007342FE">
                <w:rPr>
                  <w:rFonts w:eastAsia="Times New Roman" w:cstheme="minorHAnsi"/>
                  <w:color w:val="000000"/>
                  <w:lang w:val="en-AU" w:eastAsia="en-AU"/>
                </w:rPr>
                <w:delText>model confidence int</w:delText>
              </w:r>
            </w:del>
          </w:p>
        </w:tc>
        <w:tc>
          <w:tcPr>
            <w:tcW w:w="960" w:type="dxa"/>
            <w:tcBorders>
              <w:top w:val="nil"/>
              <w:left w:val="nil"/>
              <w:bottom w:val="nil"/>
              <w:right w:val="nil"/>
            </w:tcBorders>
            <w:shd w:val="clear" w:color="auto" w:fill="auto"/>
            <w:noWrap/>
            <w:vAlign w:val="bottom"/>
            <w:hideMark/>
          </w:tcPr>
          <w:p w14:paraId="65994226" w14:textId="71C3FE01" w:rsidR="00DB6110" w:rsidRPr="006A5797" w:rsidDel="007342FE" w:rsidRDefault="00DB6110" w:rsidP="00DB6110">
            <w:pPr>
              <w:spacing w:after="0" w:line="240" w:lineRule="auto"/>
              <w:jc w:val="right"/>
              <w:rPr>
                <w:del w:id="662" w:author="Alexander Piper (DEDJTR)" w:date="2020-03-20T15:33:00Z"/>
                <w:rFonts w:eastAsia="Times New Roman" w:cstheme="minorHAnsi"/>
                <w:color w:val="000000"/>
                <w:lang w:val="en-AU" w:eastAsia="en-AU"/>
              </w:rPr>
            </w:pPr>
            <w:del w:id="663" w:author="Alexander Piper (DEDJTR)" w:date="2020-03-20T15:33:00Z">
              <w:r w:rsidRPr="006A5797" w:rsidDel="007342FE">
                <w:rPr>
                  <w:rFonts w:eastAsia="Times New Roman" w:cstheme="minorHAnsi"/>
                  <w:color w:val="000000"/>
                  <w:lang w:val="en-AU" w:eastAsia="en-AU"/>
                </w:rPr>
                <w:delText>0.000103</w:delText>
              </w:r>
            </w:del>
          </w:p>
        </w:tc>
      </w:tr>
      <w:tr w:rsidR="00DB6110" w:rsidRPr="006A5797" w:rsidDel="007342FE" w14:paraId="4088C250" w14:textId="52BE9F6D" w:rsidTr="00DB6110">
        <w:trPr>
          <w:trHeight w:val="300"/>
          <w:del w:id="664" w:author="Alexander Piper (DEDJTR)" w:date="2020-03-20T15:33:00Z"/>
        </w:trPr>
        <w:tc>
          <w:tcPr>
            <w:tcW w:w="1922" w:type="dxa"/>
            <w:tcBorders>
              <w:top w:val="nil"/>
              <w:left w:val="nil"/>
              <w:bottom w:val="nil"/>
              <w:right w:val="nil"/>
            </w:tcBorders>
            <w:shd w:val="clear" w:color="auto" w:fill="auto"/>
            <w:noWrap/>
            <w:vAlign w:val="bottom"/>
            <w:hideMark/>
          </w:tcPr>
          <w:p w14:paraId="5D5E9C69" w14:textId="0536EAAD" w:rsidR="00DB6110" w:rsidRPr="006A5797" w:rsidDel="007342FE" w:rsidRDefault="00DB6110" w:rsidP="00DB6110">
            <w:pPr>
              <w:spacing w:after="0" w:line="240" w:lineRule="auto"/>
              <w:rPr>
                <w:del w:id="665" w:author="Alexander Piper (DEDJTR)" w:date="2020-03-20T15:33:00Z"/>
                <w:rFonts w:eastAsia="Times New Roman" w:cstheme="minorHAnsi"/>
                <w:color w:val="000000"/>
                <w:lang w:val="en-AU" w:eastAsia="en-AU"/>
              </w:rPr>
            </w:pPr>
            <w:del w:id="666" w:author="Alexander Piper (DEDJTR)" w:date="2020-03-20T15:33:00Z">
              <w:r w:rsidRPr="006A5797" w:rsidDel="007342FE">
                <w:rPr>
                  <w:rFonts w:eastAsia="Times New Roman" w:cstheme="minorHAnsi"/>
                  <w:color w:val="000000"/>
                  <w:lang w:val="en-AU" w:eastAsia="en-AU"/>
                </w:rPr>
                <w:delText>Rsqr</w:delText>
              </w:r>
            </w:del>
          </w:p>
        </w:tc>
        <w:tc>
          <w:tcPr>
            <w:tcW w:w="960" w:type="dxa"/>
            <w:tcBorders>
              <w:top w:val="nil"/>
              <w:left w:val="nil"/>
              <w:bottom w:val="nil"/>
              <w:right w:val="nil"/>
            </w:tcBorders>
            <w:shd w:val="clear" w:color="auto" w:fill="auto"/>
            <w:noWrap/>
            <w:vAlign w:val="bottom"/>
            <w:hideMark/>
          </w:tcPr>
          <w:p w14:paraId="11A34B34" w14:textId="6F2DFFE3" w:rsidR="00DB6110" w:rsidRPr="006A5797" w:rsidDel="007342FE" w:rsidRDefault="00DB6110" w:rsidP="00DB6110">
            <w:pPr>
              <w:spacing w:after="0" w:line="240" w:lineRule="auto"/>
              <w:jc w:val="right"/>
              <w:rPr>
                <w:del w:id="667" w:author="Alexander Piper (DEDJTR)" w:date="2020-03-20T15:33:00Z"/>
                <w:rFonts w:eastAsia="Times New Roman" w:cstheme="minorHAnsi"/>
                <w:color w:val="000000"/>
                <w:lang w:val="en-AU" w:eastAsia="en-AU"/>
              </w:rPr>
            </w:pPr>
            <w:del w:id="668" w:author="Alexander Piper (DEDJTR)" w:date="2020-03-20T15:33:00Z">
              <w:r w:rsidRPr="006A5797" w:rsidDel="007342FE">
                <w:rPr>
                  <w:rFonts w:eastAsia="Times New Roman" w:cstheme="minorHAnsi"/>
                  <w:color w:val="000000"/>
                  <w:lang w:val="en-AU" w:eastAsia="en-AU"/>
                </w:rPr>
                <w:delText>0.151166</w:delText>
              </w:r>
            </w:del>
          </w:p>
        </w:tc>
      </w:tr>
      <w:tr w:rsidR="00DB6110" w:rsidRPr="006A5797" w:rsidDel="007342FE" w14:paraId="42F10BD2" w14:textId="46E8D9F9" w:rsidTr="00DB6110">
        <w:trPr>
          <w:trHeight w:val="300"/>
          <w:del w:id="669" w:author="Alexander Piper (DEDJTR)" w:date="2020-03-20T15:33:00Z"/>
        </w:trPr>
        <w:tc>
          <w:tcPr>
            <w:tcW w:w="1922" w:type="dxa"/>
            <w:tcBorders>
              <w:top w:val="nil"/>
              <w:left w:val="nil"/>
              <w:bottom w:val="nil"/>
              <w:right w:val="nil"/>
            </w:tcBorders>
            <w:shd w:val="clear" w:color="auto" w:fill="auto"/>
            <w:noWrap/>
            <w:vAlign w:val="bottom"/>
            <w:hideMark/>
          </w:tcPr>
          <w:p w14:paraId="59934849" w14:textId="1CA5D109" w:rsidR="00DB6110" w:rsidRPr="006A5797" w:rsidDel="007342FE" w:rsidRDefault="00DB6110" w:rsidP="00DB6110">
            <w:pPr>
              <w:spacing w:after="0" w:line="240" w:lineRule="auto"/>
              <w:rPr>
                <w:del w:id="670" w:author="Alexander Piper (DEDJTR)" w:date="2020-03-20T15:33:00Z"/>
                <w:rFonts w:eastAsia="Times New Roman" w:cstheme="minorHAnsi"/>
                <w:color w:val="000000"/>
                <w:lang w:val="en-AU" w:eastAsia="en-AU"/>
              </w:rPr>
            </w:pPr>
            <w:del w:id="671" w:author="Alexander Piper (DEDJTR)" w:date="2020-03-20T15:33:00Z">
              <w:r w:rsidRPr="006A5797" w:rsidDel="007342FE">
                <w:rPr>
                  <w:rFonts w:eastAsia="Times New Roman" w:cstheme="minorHAnsi"/>
                  <w:color w:val="000000"/>
                  <w:lang w:val="en-AU" w:eastAsia="en-AU"/>
                </w:rPr>
                <w:delText>RMSE</w:delText>
              </w:r>
            </w:del>
          </w:p>
        </w:tc>
        <w:tc>
          <w:tcPr>
            <w:tcW w:w="960" w:type="dxa"/>
            <w:tcBorders>
              <w:top w:val="nil"/>
              <w:left w:val="nil"/>
              <w:bottom w:val="nil"/>
              <w:right w:val="nil"/>
            </w:tcBorders>
            <w:shd w:val="clear" w:color="auto" w:fill="auto"/>
            <w:noWrap/>
            <w:vAlign w:val="bottom"/>
            <w:hideMark/>
          </w:tcPr>
          <w:p w14:paraId="0248EE77" w14:textId="6080C3EA" w:rsidR="00DB6110" w:rsidRPr="006A5797" w:rsidDel="007342FE" w:rsidRDefault="00DB6110" w:rsidP="00DB6110">
            <w:pPr>
              <w:spacing w:after="0" w:line="240" w:lineRule="auto"/>
              <w:jc w:val="right"/>
              <w:rPr>
                <w:del w:id="672" w:author="Alexander Piper (DEDJTR)" w:date="2020-03-20T15:33:00Z"/>
                <w:rFonts w:eastAsia="Times New Roman" w:cstheme="minorHAnsi"/>
                <w:color w:val="000000"/>
                <w:lang w:val="en-AU" w:eastAsia="en-AU"/>
              </w:rPr>
            </w:pPr>
            <w:del w:id="673" w:author="Alexander Piper (DEDJTR)" w:date="2020-03-20T15:33:00Z">
              <w:r w:rsidRPr="006A5797" w:rsidDel="007342FE">
                <w:rPr>
                  <w:rFonts w:eastAsia="Times New Roman" w:cstheme="minorHAnsi"/>
                  <w:color w:val="000000"/>
                  <w:lang w:val="en-AU" w:eastAsia="en-AU"/>
                </w:rPr>
                <w:delText>0.165285</w:delText>
              </w:r>
            </w:del>
          </w:p>
        </w:tc>
      </w:tr>
      <w:tr w:rsidR="00DB6110" w:rsidRPr="006A5797" w:rsidDel="007342FE" w14:paraId="1BABE8EB" w14:textId="4A9A3889" w:rsidTr="00DB6110">
        <w:trPr>
          <w:trHeight w:val="300"/>
          <w:del w:id="674" w:author="Alexander Piper (DEDJTR)" w:date="2020-03-20T15:33:00Z"/>
        </w:trPr>
        <w:tc>
          <w:tcPr>
            <w:tcW w:w="1922" w:type="dxa"/>
            <w:tcBorders>
              <w:top w:val="nil"/>
              <w:left w:val="nil"/>
              <w:bottom w:val="nil"/>
              <w:right w:val="nil"/>
            </w:tcBorders>
            <w:shd w:val="clear" w:color="auto" w:fill="auto"/>
            <w:noWrap/>
            <w:vAlign w:val="bottom"/>
            <w:hideMark/>
          </w:tcPr>
          <w:p w14:paraId="345F40CC" w14:textId="6C2A260B" w:rsidR="00DB6110" w:rsidRPr="006A5797" w:rsidDel="007342FE" w:rsidRDefault="00DB6110" w:rsidP="00DB6110">
            <w:pPr>
              <w:spacing w:after="0" w:line="240" w:lineRule="auto"/>
              <w:rPr>
                <w:del w:id="675" w:author="Alexander Piper (DEDJTR)" w:date="2020-03-20T15:33:00Z"/>
                <w:rFonts w:eastAsia="Times New Roman" w:cstheme="minorHAnsi"/>
                <w:color w:val="000000"/>
                <w:lang w:val="en-AU" w:eastAsia="en-AU"/>
              </w:rPr>
            </w:pPr>
            <w:del w:id="676" w:author="Alexander Piper (DEDJTR)" w:date="2020-03-20T15:33:00Z">
              <w:r w:rsidRPr="006A5797" w:rsidDel="007342FE">
                <w:rPr>
                  <w:rFonts w:eastAsia="Times New Roman" w:cstheme="minorHAnsi"/>
                  <w:color w:val="000000"/>
                  <w:lang w:val="en-AU" w:eastAsia="en-AU"/>
                </w:rPr>
                <w:delText>N taxa</w:delText>
              </w:r>
            </w:del>
          </w:p>
        </w:tc>
        <w:tc>
          <w:tcPr>
            <w:tcW w:w="960" w:type="dxa"/>
            <w:tcBorders>
              <w:top w:val="nil"/>
              <w:left w:val="nil"/>
              <w:bottom w:val="nil"/>
              <w:right w:val="nil"/>
            </w:tcBorders>
            <w:shd w:val="clear" w:color="auto" w:fill="auto"/>
            <w:noWrap/>
            <w:vAlign w:val="bottom"/>
            <w:hideMark/>
          </w:tcPr>
          <w:p w14:paraId="4545A3DB" w14:textId="004AA4A0" w:rsidR="00DB6110" w:rsidRPr="006A5797" w:rsidDel="007342FE" w:rsidRDefault="00DB6110" w:rsidP="00DB6110">
            <w:pPr>
              <w:spacing w:after="0" w:line="240" w:lineRule="auto"/>
              <w:jc w:val="right"/>
              <w:rPr>
                <w:del w:id="677" w:author="Alexander Piper (DEDJTR)" w:date="2020-03-20T15:33:00Z"/>
                <w:rFonts w:eastAsia="Times New Roman" w:cstheme="minorHAnsi"/>
                <w:color w:val="000000"/>
                <w:lang w:val="en-AU" w:eastAsia="en-AU"/>
              </w:rPr>
            </w:pPr>
            <w:del w:id="678" w:author="Alexander Piper (DEDJTR)" w:date="2020-03-20T15:33:00Z">
              <w:r w:rsidRPr="006A5797" w:rsidDel="007342FE">
                <w:rPr>
                  <w:rFonts w:eastAsia="Times New Roman" w:cstheme="minorHAnsi"/>
                  <w:color w:val="000000"/>
                  <w:lang w:val="en-AU" w:eastAsia="en-AU"/>
                </w:rPr>
                <w:delText>43000.02</w:delText>
              </w:r>
            </w:del>
          </w:p>
        </w:tc>
      </w:tr>
      <w:tr w:rsidR="00DB6110" w:rsidRPr="006A5797" w:rsidDel="007342FE" w14:paraId="2A69993C" w14:textId="27EA4FD4" w:rsidTr="00DB6110">
        <w:trPr>
          <w:trHeight w:val="300"/>
          <w:del w:id="679" w:author="Alexander Piper (DEDJTR)" w:date="2020-03-20T15:33:00Z"/>
        </w:trPr>
        <w:tc>
          <w:tcPr>
            <w:tcW w:w="1922" w:type="dxa"/>
            <w:tcBorders>
              <w:top w:val="nil"/>
              <w:left w:val="nil"/>
              <w:bottom w:val="nil"/>
              <w:right w:val="nil"/>
            </w:tcBorders>
            <w:shd w:val="clear" w:color="auto" w:fill="auto"/>
            <w:noWrap/>
            <w:vAlign w:val="bottom"/>
            <w:hideMark/>
          </w:tcPr>
          <w:p w14:paraId="2D13497A" w14:textId="1FFEC268" w:rsidR="00DB6110" w:rsidRPr="006A5797" w:rsidDel="007342FE" w:rsidRDefault="00DB6110" w:rsidP="00DB6110">
            <w:pPr>
              <w:spacing w:after="0" w:line="240" w:lineRule="auto"/>
              <w:rPr>
                <w:del w:id="680" w:author="Alexander Piper (DEDJTR)" w:date="2020-03-20T15:33:00Z"/>
                <w:rFonts w:eastAsia="Times New Roman" w:cstheme="minorHAnsi"/>
                <w:color w:val="000000"/>
                <w:lang w:val="en-AU" w:eastAsia="en-AU"/>
              </w:rPr>
            </w:pPr>
            <w:del w:id="681" w:author="Alexander Piper (DEDJTR)" w:date="2020-03-20T15:33:00Z">
              <w:r w:rsidRPr="006A5797" w:rsidDel="007342FE">
                <w:rPr>
                  <w:rFonts w:eastAsia="Times New Roman" w:cstheme="minorHAnsi"/>
                  <w:color w:val="000000"/>
                  <w:lang w:val="en-AU" w:eastAsia="en-AU"/>
                </w:rPr>
                <w:delText>N Samples</w:delText>
              </w:r>
            </w:del>
          </w:p>
        </w:tc>
        <w:tc>
          <w:tcPr>
            <w:tcW w:w="960" w:type="dxa"/>
            <w:tcBorders>
              <w:top w:val="nil"/>
              <w:left w:val="nil"/>
              <w:bottom w:val="nil"/>
              <w:right w:val="nil"/>
            </w:tcBorders>
            <w:shd w:val="clear" w:color="auto" w:fill="auto"/>
            <w:noWrap/>
            <w:vAlign w:val="bottom"/>
            <w:hideMark/>
          </w:tcPr>
          <w:p w14:paraId="57F69972" w14:textId="1BB272C9" w:rsidR="00DB6110" w:rsidRPr="006A5797" w:rsidDel="007342FE" w:rsidRDefault="00DB6110" w:rsidP="00DB6110">
            <w:pPr>
              <w:spacing w:after="0" w:line="240" w:lineRule="auto"/>
              <w:jc w:val="right"/>
              <w:rPr>
                <w:del w:id="682" w:author="Alexander Piper (DEDJTR)" w:date="2020-03-20T15:33:00Z"/>
                <w:rFonts w:eastAsia="Times New Roman" w:cstheme="minorHAnsi"/>
                <w:color w:val="000000"/>
                <w:lang w:val="en-AU" w:eastAsia="en-AU"/>
              </w:rPr>
            </w:pPr>
            <w:del w:id="683" w:author="Alexander Piper (DEDJTR)" w:date="2020-03-20T15:33:00Z">
              <w:r w:rsidRPr="006A5797" w:rsidDel="007342FE">
                <w:rPr>
                  <w:rFonts w:eastAsia="Times New Roman" w:cstheme="minorHAnsi"/>
                  <w:color w:val="000000"/>
                  <w:lang w:val="en-AU" w:eastAsia="en-AU"/>
                </w:rPr>
                <w:delText>252</w:delText>
              </w:r>
            </w:del>
          </w:p>
        </w:tc>
      </w:tr>
      <w:tr w:rsidR="00DB6110" w:rsidRPr="006A5797" w:rsidDel="007342FE" w14:paraId="429A51A5" w14:textId="2A04A871" w:rsidTr="00DB6110">
        <w:trPr>
          <w:trHeight w:val="300"/>
          <w:del w:id="684" w:author="Alexander Piper (DEDJTR)" w:date="2020-03-20T15:33:00Z"/>
        </w:trPr>
        <w:tc>
          <w:tcPr>
            <w:tcW w:w="1922" w:type="dxa"/>
            <w:tcBorders>
              <w:top w:val="nil"/>
              <w:left w:val="nil"/>
              <w:bottom w:val="nil"/>
              <w:right w:val="nil"/>
            </w:tcBorders>
            <w:shd w:val="clear" w:color="auto" w:fill="auto"/>
            <w:noWrap/>
            <w:vAlign w:val="bottom"/>
            <w:hideMark/>
          </w:tcPr>
          <w:p w14:paraId="30285F13" w14:textId="5C1F8761" w:rsidR="00DB6110" w:rsidRPr="006A5797" w:rsidDel="007342FE" w:rsidRDefault="00DB6110" w:rsidP="00DB6110">
            <w:pPr>
              <w:spacing w:after="0" w:line="240" w:lineRule="auto"/>
              <w:rPr>
                <w:del w:id="685" w:author="Alexander Piper (DEDJTR)" w:date="2020-03-20T15:33:00Z"/>
                <w:rFonts w:eastAsia="Times New Roman" w:cstheme="minorHAnsi"/>
                <w:color w:val="000000"/>
                <w:lang w:val="en-AU" w:eastAsia="en-AU"/>
              </w:rPr>
            </w:pPr>
            <w:del w:id="686" w:author="Alexander Piper (DEDJTR)" w:date="2020-03-20T15:33:00Z">
              <w:r w:rsidRPr="006A5797" w:rsidDel="007342FE">
                <w:rPr>
                  <w:rFonts w:eastAsia="Times New Roman" w:cstheme="minorHAnsi"/>
                  <w:color w:val="000000"/>
                  <w:lang w:val="en-AU" w:eastAsia="en-AU"/>
                </w:rPr>
                <w:delText>Richness</w:delText>
              </w:r>
            </w:del>
          </w:p>
        </w:tc>
        <w:tc>
          <w:tcPr>
            <w:tcW w:w="960" w:type="dxa"/>
            <w:tcBorders>
              <w:top w:val="nil"/>
              <w:left w:val="nil"/>
              <w:bottom w:val="nil"/>
              <w:right w:val="nil"/>
            </w:tcBorders>
            <w:shd w:val="clear" w:color="auto" w:fill="auto"/>
            <w:noWrap/>
            <w:vAlign w:val="bottom"/>
            <w:hideMark/>
          </w:tcPr>
          <w:p w14:paraId="17D4324C" w14:textId="5A5FD895" w:rsidR="00DB6110" w:rsidRPr="006A5797" w:rsidDel="007342FE" w:rsidRDefault="00DB6110" w:rsidP="00DB6110">
            <w:pPr>
              <w:spacing w:after="0" w:line="240" w:lineRule="auto"/>
              <w:jc w:val="right"/>
              <w:rPr>
                <w:del w:id="687" w:author="Alexander Piper (DEDJTR)" w:date="2020-03-20T15:33:00Z"/>
                <w:rFonts w:eastAsia="Times New Roman" w:cstheme="minorHAnsi"/>
                <w:color w:val="000000"/>
                <w:lang w:val="en-AU" w:eastAsia="en-AU"/>
              </w:rPr>
            </w:pPr>
            <w:del w:id="688" w:author="Alexander Piper (DEDJTR)" w:date="2020-03-20T15:33:00Z">
              <w:r w:rsidRPr="006A5797" w:rsidDel="007342FE">
                <w:rPr>
                  <w:rFonts w:eastAsia="Times New Roman" w:cstheme="minorHAnsi"/>
                  <w:color w:val="000000"/>
                  <w:lang w:val="en-AU" w:eastAsia="en-AU"/>
                </w:rPr>
                <w:delText>370</w:delText>
              </w:r>
            </w:del>
          </w:p>
        </w:tc>
      </w:tr>
      <w:tr w:rsidR="00DB6110" w:rsidRPr="006A5797" w:rsidDel="007342FE" w14:paraId="2C0CEDD8" w14:textId="44A58290" w:rsidTr="00DB6110">
        <w:trPr>
          <w:trHeight w:val="300"/>
          <w:del w:id="689" w:author="Alexander Piper (DEDJTR)" w:date="2020-03-20T15:33:00Z"/>
        </w:trPr>
        <w:tc>
          <w:tcPr>
            <w:tcW w:w="1922" w:type="dxa"/>
            <w:tcBorders>
              <w:top w:val="nil"/>
              <w:left w:val="nil"/>
              <w:bottom w:val="nil"/>
              <w:right w:val="nil"/>
            </w:tcBorders>
            <w:shd w:val="clear" w:color="auto" w:fill="auto"/>
            <w:noWrap/>
            <w:vAlign w:val="bottom"/>
            <w:hideMark/>
          </w:tcPr>
          <w:p w14:paraId="353AFE16" w14:textId="222C9023" w:rsidR="00DB6110" w:rsidRPr="006A5797" w:rsidDel="007342FE" w:rsidRDefault="00DB6110" w:rsidP="00DB6110">
            <w:pPr>
              <w:spacing w:after="0" w:line="240" w:lineRule="auto"/>
              <w:rPr>
                <w:del w:id="690" w:author="Alexander Piper (DEDJTR)" w:date="2020-03-20T15:33:00Z"/>
                <w:rFonts w:eastAsia="Times New Roman" w:cstheme="minorHAnsi"/>
                <w:color w:val="000000"/>
                <w:lang w:val="en-AU" w:eastAsia="en-AU"/>
              </w:rPr>
            </w:pPr>
            <w:del w:id="691" w:author="Alexander Piper (DEDJTR)" w:date="2020-03-20T15:33:00Z">
              <w:r w:rsidRPr="006A5797" w:rsidDel="007342FE">
                <w:rPr>
                  <w:rFonts w:eastAsia="Times New Roman" w:cstheme="minorHAnsi"/>
                  <w:color w:val="000000"/>
                  <w:lang w:val="en-AU" w:eastAsia="en-AU"/>
                </w:rPr>
                <w:delText>Limit of Detection</w:delText>
              </w:r>
            </w:del>
          </w:p>
        </w:tc>
        <w:tc>
          <w:tcPr>
            <w:tcW w:w="960" w:type="dxa"/>
            <w:tcBorders>
              <w:top w:val="nil"/>
              <w:left w:val="nil"/>
              <w:bottom w:val="nil"/>
              <w:right w:val="nil"/>
            </w:tcBorders>
            <w:shd w:val="clear" w:color="auto" w:fill="auto"/>
            <w:noWrap/>
            <w:vAlign w:val="bottom"/>
            <w:hideMark/>
          </w:tcPr>
          <w:p w14:paraId="33324EFC" w14:textId="494A5B83" w:rsidR="00DB6110" w:rsidRPr="006A5797" w:rsidDel="007342FE" w:rsidRDefault="00DB6110" w:rsidP="00DB6110">
            <w:pPr>
              <w:spacing w:after="0" w:line="240" w:lineRule="auto"/>
              <w:jc w:val="right"/>
              <w:rPr>
                <w:del w:id="692" w:author="Alexander Piper (DEDJTR)" w:date="2020-03-20T15:33:00Z"/>
                <w:rFonts w:eastAsia="Times New Roman" w:cstheme="minorHAnsi"/>
                <w:color w:val="000000"/>
                <w:lang w:val="en-AU" w:eastAsia="en-AU"/>
              </w:rPr>
            </w:pPr>
            <w:del w:id="693" w:author="Alexander Piper (DEDJTR)" w:date="2020-03-20T15:33:00Z">
              <w:r w:rsidRPr="006A5797" w:rsidDel="007342FE">
                <w:rPr>
                  <w:rFonts w:eastAsia="Times New Roman" w:cstheme="minorHAnsi"/>
                  <w:color w:val="000000"/>
                  <w:lang w:val="en-AU" w:eastAsia="en-AU"/>
                </w:rPr>
                <w:delText>2.33E-05</w:delText>
              </w:r>
            </w:del>
          </w:p>
        </w:tc>
      </w:tr>
    </w:tbl>
    <w:p w14:paraId="30D8271C" w14:textId="57E3F8F2" w:rsidR="00DB6110" w:rsidRPr="006A5797" w:rsidDel="007342FE" w:rsidRDefault="00DB6110">
      <w:pPr>
        <w:rPr>
          <w:del w:id="694" w:author="Alexander Piper (DEDJTR)" w:date="2020-03-20T15:33:00Z"/>
          <w:rFonts w:eastAsia="Times New Roman" w:cstheme="minorHAnsi"/>
          <w:bCs/>
          <w:lang w:eastAsia="en-AU"/>
        </w:rPr>
      </w:pPr>
    </w:p>
    <w:p w14:paraId="4D94EEBE" w14:textId="5FD23527" w:rsidR="00E065AF" w:rsidRPr="006A5797" w:rsidDel="007342FE" w:rsidRDefault="005F1E7C">
      <w:pPr>
        <w:rPr>
          <w:del w:id="695" w:author="Alexander Piper (DEDJTR)" w:date="2020-03-20T15:33:00Z"/>
          <w:rFonts w:eastAsia="Times New Roman" w:cstheme="minorHAnsi"/>
          <w:bCs/>
          <w:lang w:eastAsia="en-AU"/>
        </w:rPr>
      </w:pPr>
      <w:del w:id="696" w:author="Alexander Piper (DEDJTR)" w:date="2020-03-20T15:33:00Z">
        <w:r w:rsidRPr="006A5797" w:rsidDel="007342FE">
          <w:rPr>
            <w:rFonts w:eastAsia="Times New Roman" w:cstheme="minorHAnsi"/>
            <w:bCs/>
            <w:noProof/>
            <w:lang w:eastAsia="en-NZ"/>
          </w:rPr>
          <w:drawing>
            <wp:inline distT="0" distB="0" distL="0" distR="0" wp14:anchorId="6F0800E7" wp14:editId="214B5794">
              <wp:extent cx="5727700" cy="405447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4054475"/>
                      </a:xfrm>
                      <a:prstGeom prst="rect">
                        <a:avLst/>
                      </a:prstGeom>
                      <a:noFill/>
                      <a:ln>
                        <a:noFill/>
                      </a:ln>
                    </pic:spPr>
                  </pic:pic>
                </a:graphicData>
              </a:graphic>
            </wp:inline>
          </w:drawing>
        </w:r>
      </w:del>
    </w:p>
    <w:p w14:paraId="296B6EBF" w14:textId="5ACB3C6B" w:rsidR="00693C2E" w:rsidRPr="006A5797" w:rsidDel="007342FE" w:rsidRDefault="00E065AF">
      <w:pPr>
        <w:rPr>
          <w:del w:id="697" w:author="Alexander Piper (DEDJTR)" w:date="2020-03-20T15:33:00Z"/>
          <w:rFonts w:eastAsia="Times New Roman" w:cstheme="minorHAnsi"/>
          <w:bCs/>
          <w:lang w:eastAsia="en-AU"/>
        </w:rPr>
      </w:pPr>
      <w:del w:id="698" w:author="Alexander Piper (DEDJTR)" w:date="2020-03-20T15:33:00Z">
        <w:r w:rsidRPr="006A5797" w:rsidDel="007342FE">
          <w:rPr>
            <w:rFonts w:eastAsia="Times New Roman" w:cstheme="minorHAnsi"/>
            <w:bCs/>
            <w:lang w:eastAsia="en-AU"/>
          </w:rPr>
          <w:delText>The amount of variation explained by the neutral model is low (R2 = 0.15), suggesting strictly neutral processes are a bad explanation for the occuran</w:delText>
        </w:r>
        <w:r w:rsidR="005F1E7C" w:rsidRPr="006A5797" w:rsidDel="007342FE">
          <w:rPr>
            <w:rFonts w:eastAsia="Times New Roman" w:cstheme="minorHAnsi"/>
            <w:bCs/>
            <w:lang w:eastAsia="en-AU"/>
          </w:rPr>
          <w:delText>ce of the bacterial taxa across psyllids. In addition l</w:delText>
        </w:r>
        <w:r w:rsidR="00693C2E" w:rsidRPr="006A5797" w:rsidDel="007342FE">
          <w:rPr>
            <w:rFonts w:eastAsia="Times New Roman" w:cstheme="minorHAnsi"/>
            <w:bCs/>
            <w:lang w:eastAsia="en-AU"/>
          </w:rPr>
          <w:delText xml:space="preserve">ots of the taxa are above the neutral prediction, indicating that they are selected for and not randomly </w:delText>
        </w:r>
        <w:r w:rsidR="005F1E7C" w:rsidRPr="006A5797" w:rsidDel="007342FE">
          <w:rPr>
            <w:rFonts w:eastAsia="Times New Roman" w:cstheme="minorHAnsi"/>
            <w:bCs/>
            <w:lang w:eastAsia="en-AU"/>
          </w:rPr>
          <w:delText>acquired</w:delText>
        </w:r>
        <w:r w:rsidR="00693C2E" w:rsidRPr="006A5797" w:rsidDel="007342FE">
          <w:rPr>
            <w:rFonts w:eastAsia="Times New Roman" w:cstheme="minorHAnsi"/>
            <w:bCs/>
            <w:lang w:eastAsia="en-AU"/>
          </w:rPr>
          <w:delText xml:space="preserve"> from the environment.</w:delText>
        </w:r>
      </w:del>
    </w:p>
    <w:p w14:paraId="0F6BADBE" w14:textId="77777777" w:rsidR="00E065AF" w:rsidRPr="006A5797" w:rsidRDefault="00E065AF">
      <w:pPr>
        <w:rPr>
          <w:rFonts w:eastAsia="Times New Roman" w:cstheme="minorHAnsi"/>
          <w:bCs/>
          <w:lang w:eastAsia="en-AU"/>
        </w:rPr>
      </w:pPr>
    </w:p>
    <w:p w14:paraId="7F6C7C20" w14:textId="77777777" w:rsidR="007342FE" w:rsidRPr="006A5797" w:rsidRDefault="007342FE" w:rsidP="007342FE">
      <w:pPr>
        <w:rPr>
          <w:ins w:id="699" w:author="Alexander Piper (DEDJTR)" w:date="2020-03-20T15:33:00Z"/>
          <w:rFonts w:eastAsia="Times New Roman" w:cstheme="minorHAnsi"/>
          <w:bCs/>
          <w:lang w:eastAsia="en-AU"/>
        </w:rPr>
      </w:pPr>
      <w:proofErr w:type="spellStart"/>
      <w:ins w:id="700" w:author="Alexander Piper (DEDJTR)" w:date="2020-03-20T15:33:00Z">
        <w:r>
          <w:rPr>
            <w:rFonts w:eastAsia="Times New Roman" w:cstheme="minorHAnsi"/>
            <w:bCs/>
            <w:lang w:eastAsia="en-AU"/>
          </w:rPr>
          <w:t>Cophylogeny</w:t>
        </w:r>
        <w:proofErr w:type="spellEnd"/>
      </w:ins>
    </w:p>
    <w:p w14:paraId="7FE2D4E7" w14:textId="77777777" w:rsidR="007342FE" w:rsidRDefault="007342FE" w:rsidP="007342FE">
      <w:pPr>
        <w:pStyle w:val="ListParagraph"/>
        <w:numPr>
          <w:ilvl w:val="1"/>
          <w:numId w:val="15"/>
        </w:numPr>
        <w:rPr>
          <w:ins w:id="701" w:author="Alexander Piper (DEDJTR)" w:date="2020-03-20T15:33:00Z"/>
          <w:rFonts w:cstheme="minorHAnsi"/>
          <w:i/>
          <w:noProof/>
          <w:lang w:eastAsia="en-AU"/>
        </w:rPr>
      </w:pPr>
      <w:ins w:id="702" w:author="Alexander Piper (DEDJTR)" w:date="2020-03-20T15:33:00Z">
        <w:r w:rsidRPr="006A5797">
          <w:rPr>
            <w:rFonts w:cstheme="minorHAnsi"/>
            <w:i/>
            <w:noProof/>
            <w:lang w:eastAsia="en-AU"/>
          </w:rPr>
          <w:t xml:space="preserve">Diversity of the primary symbiont: Candidatus Carsonella rudii. </w:t>
        </w:r>
      </w:ins>
    </w:p>
    <w:p w14:paraId="3C0E96BB" w14:textId="77777777" w:rsidR="007342FE" w:rsidRPr="00713A5A" w:rsidRDefault="007342FE" w:rsidP="007342FE">
      <w:pPr>
        <w:spacing w:after="240" w:line="360" w:lineRule="auto"/>
        <w:rPr>
          <w:ins w:id="703" w:author="Alexander Piper (DEDJTR)" w:date="2020-03-20T15:33:00Z"/>
          <w:rFonts w:ascii="Calibri" w:eastAsia="Times New Roman" w:hAnsi="Calibri" w:cs="Times New Roman"/>
          <w:lang w:eastAsia="en-AU"/>
        </w:rPr>
      </w:pPr>
      <w:proofErr w:type="spellStart"/>
      <w:ins w:id="704" w:author="Alexander Piper (DEDJTR)" w:date="2020-03-20T15:33:00Z">
        <w:r>
          <w:rPr>
            <w:rFonts w:ascii="Calibri" w:eastAsia="Times New Roman" w:hAnsi="Calibri" w:cs="Times New Roman"/>
            <w:i/>
            <w:lang w:eastAsia="en-AU"/>
          </w:rPr>
          <w:t>Candidatus</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Carsonella</w:t>
        </w:r>
        <w:proofErr w:type="spellEnd"/>
        <w:r w:rsidRPr="00FC0CB2">
          <w:rPr>
            <w:rFonts w:ascii="Calibri" w:eastAsia="Times New Roman" w:hAnsi="Calibri" w:cs="Times New Roman"/>
            <w:lang w:eastAsia="en-AU"/>
          </w:rPr>
          <w:t xml:space="preserve"> was</w:t>
        </w:r>
        <w:r>
          <w:rPr>
            <w:rFonts w:ascii="Calibri" w:eastAsia="Times New Roman" w:hAnsi="Calibri" w:cs="Times New Roman"/>
            <w:lang w:eastAsia="en-AU"/>
          </w:rPr>
          <w:t xml:space="preserve"> the only bacterial genus</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recorded across all psyllid species analysed, albeit generally at low abundance, with </w:t>
        </w:r>
        <w:r>
          <w:rPr>
            <w:rFonts w:eastAsia="Times New Roman" w:cs="Times New Roman"/>
            <w:lang w:eastAsia="en-AU"/>
          </w:rPr>
          <w:t>a mean relative abundance of x.</w:t>
        </w:r>
        <w:r>
          <w:rPr>
            <w:rFonts w:ascii="Calibri" w:eastAsia="Times New Roman" w:hAnsi="Calibri" w:cs="Times New Roman"/>
            <w:lang w:eastAsia="en-AU"/>
          </w:rPr>
          <w:t xml:space="preserve"> Almost all psyllid species analysed contained a unique </w:t>
        </w:r>
        <w:proofErr w:type="spellStart"/>
        <w:r w:rsidRPr="00FC0CB2">
          <w:rPr>
            <w:rFonts w:ascii="Calibri" w:eastAsia="Times New Roman" w:hAnsi="Calibri" w:cs="Times New Roman"/>
            <w:i/>
            <w:lang w:eastAsia="en-AU"/>
          </w:rPr>
          <w:t>Carsonella</w:t>
        </w:r>
        <w:proofErr w:type="spellEnd"/>
        <w:r w:rsidRPr="00FC0CB2">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and no intraspecific diversity in the haplotypes. A few exceptions were the two populations of </w:t>
        </w:r>
        <w:r>
          <w:rPr>
            <w:rFonts w:ascii="Calibri" w:eastAsia="Times New Roman" w:hAnsi="Calibri" w:cs="Times New Roman"/>
            <w:i/>
            <w:lang w:eastAsia="en-AU"/>
          </w:rPr>
          <w:t xml:space="preserve">Psylla </w:t>
        </w:r>
        <w:proofErr w:type="spellStart"/>
        <w:r>
          <w:rPr>
            <w:rFonts w:ascii="Calibri" w:eastAsia="Times New Roman" w:hAnsi="Calibri" w:cs="Times New Roman"/>
            <w:i/>
            <w:lang w:eastAsia="en-AU"/>
          </w:rPr>
          <w:t>apicalis</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P. </w:t>
        </w:r>
        <w:proofErr w:type="spellStart"/>
        <w:r>
          <w:rPr>
            <w:rFonts w:ascii="Calibri" w:eastAsia="Times New Roman" w:hAnsi="Calibri" w:cs="Times New Roman"/>
            <w:i/>
            <w:lang w:eastAsia="en-AU"/>
          </w:rPr>
          <w:t>frodobagginsi</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each showing a separate – although very closely related – haplotype, populations of </w:t>
        </w:r>
        <w:r>
          <w:rPr>
            <w:rFonts w:ascii="Calibri" w:eastAsia="Times New Roman" w:hAnsi="Calibri" w:cs="Times New Roman"/>
            <w:i/>
            <w:lang w:eastAsia="en-AU"/>
          </w:rPr>
          <w:t xml:space="preserve">T. falcata, T. </w:t>
        </w:r>
        <w:proofErr w:type="spellStart"/>
        <w:r>
          <w:rPr>
            <w:rFonts w:ascii="Calibri" w:eastAsia="Times New Roman" w:hAnsi="Calibri" w:cs="Times New Roman"/>
            <w:i/>
            <w:lang w:eastAsia="en-AU"/>
          </w:rPr>
          <w:t>fasc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A. </w:t>
        </w:r>
        <w:proofErr w:type="spellStart"/>
        <w:r>
          <w:rPr>
            <w:rFonts w:ascii="Calibri" w:eastAsia="Times New Roman" w:hAnsi="Calibri" w:cs="Times New Roman"/>
            <w:i/>
            <w:lang w:eastAsia="en-AU"/>
          </w:rPr>
          <w:t>uncatoides</w:t>
        </w:r>
        <w:proofErr w:type="spellEnd"/>
        <w:r>
          <w:rPr>
            <w:rFonts w:ascii="Calibri" w:eastAsia="Times New Roman" w:hAnsi="Calibri" w:cs="Times New Roman"/>
            <w:i/>
            <w:lang w:eastAsia="en-AU"/>
          </w:rPr>
          <w:t>.</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Similarly, two populations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howed a distinct </w:t>
        </w:r>
        <w:proofErr w:type="spellStart"/>
        <w:r>
          <w:rPr>
            <w:rFonts w:ascii="Calibri" w:eastAsia="Times New Roman" w:hAnsi="Calibri" w:cs="Times New Roman"/>
            <w:i/>
            <w:lang w:eastAsia="en-AU"/>
          </w:rPr>
          <w:t>Carsonell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w:t>
        </w:r>
        <w:r>
          <w:rPr>
            <w:rFonts w:ascii="Calibri" w:eastAsia="Times New Roman" w:hAnsi="Calibri" w:cs="Times New Roman"/>
            <w:lang w:eastAsia="en-AU"/>
          </w:rPr>
          <w:lastRenderedPageBreak/>
          <w:t xml:space="preserve">from the other six analysed here. These six shared the same haplotype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p. A, an hypothesised species, genetically very close to </w:t>
        </w:r>
        <w:r>
          <w:rPr>
            <w:rFonts w:ascii="Calibri" w:eastAsia="Times New Roman" w:hAnsi="Calibri" w:cs="Times New Roman"/>
            <w:i/>
            <w:lang w:eastAsia="en-AU"/>
          </w:rPr>
          <w:t xml:space="preserve">T.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w:t>
        </w:r>
        <w:r>
          <w:rPr>
            <w:rFonts w:ascii="Calibri" w:eastAsia="Times New Roman" w:hAnsi="Calibri" w:cs="Times New Roman"/>
            <w:lang w:eastAsia="en-AU"/>
          </w:rPr>
          <w:t xml:space="preserve"> </w:t>
        </w:r>
      </w:ins>
    </w:p>
    <w:p w14:paraId="46612707" w14:textId="05EF9697" w:rsidR="00E065AF" w:rsidRPr="006A5797" w:rsidDel="007342FE" w:rsidRDefault="00E065AF">
      <w:pPr>
        <w:rPr>
          <w:del w:id="705" w:author="Alexander Piper (DEDJTR)" w:date="2020-03-20T15:33:00Z"/>
          <w:rFonts w:eastAsia="Times New Roman" w:cstheme="minorHAnsi"/>
          <w:bCs/>
          <w:lang w:eastAsia="en-AU"/>
        </w:rPr>
      </w:pPr>
      <w:commentRangeStart w:id="706"/>
      <w:del w:id="707" w:author="Alexander Piper (DEDJTR)" w:date="2020-03-20T15:33:00Z">
        <w:r w:rsidRPr="006A5797" w:rsidDel="007342FE">
          <w:rPr>
            <w:rFonts w:eastAsia="Times New Roman" w:cstheme="minorHAnsi"/>
            <w:bCs/>
            <w:lang w:eastAsia="en-AU"/>
          </w:rPr>
          <w:delText xml:space="preserve">Carsonella tree </w:delText>
        </w:r>
        <w:commentRangeEnd w:id="706"/>
        <w:r w:rsidRPr="006A5797" w:rsidDel="007342FE">
          <w:rPr>
            <w:rStyle w:val="CommentReference"/>
            <w:rFonts w:eastAsia="Times New Roman" w:cstheme="minorHAnsi"/>
            <w:sz w:val="22"/>
            <w:szCs w:val="22"/>
            <w:lang w:eastAsia="en-AU"/>
          </w:rPr>
          <w:commentReference w:id="706"/>
        </w:r>
      </w:del>
    </w:p>
    <w:p w14:paraId="2071F6ED" w14:textId="2AEE50CB" w:rsidR="006A5797" w:rsidDel="007342FE" w:rsidRDefault="006A5797" w:rsidP="006A5797">
      <w:pPr>
        <w:pStyle w:val="ListParagraph"/>
        <w:numPr>
          <w:ilvl w:val="1"/>
          <w:numId w:val="15"/>
        </w:numPr>
        <w:rPr>
          <w:del w:id="708" w:author="Alexander Piper (DEDJTR)" w:date="2020-03-20T15:33:00Z"/>
          <w:rFonts w:cstheme="minorHAnsi"/>
          <w:i/>
          <w:noProof/>
          <w:lang w:eastAsia="en-AU"/>
        </w:rPr>
      </w:pPr>
      <w:del w:id="709" w:author="Alexander Piper (DEDJTR)" w:date="2020-03-20T15:33:00Z">
        <w:r w:rsidRPr="006A5797" w:rsidDel="007342FE">
          <w:rPr>
            <w:rFonts w:cstheme="minorHAnsi"/>
            <w:i/>
            <w:noProof/>
            <w:lang w:eastAsia="en-AU"/>
          </w:rPr>
          <w:delText xml:space="preserve">Diversity of the primary symbiont: Candidatus Carsonella rudii. </w:delText>
        </w:r>
      </w:del>
    </w:p>
    <w:p w14:paraId="3D8B1C17" w14:textId="5D22142A" w:rsidR="00F06117" w:rsidRPr="00713A5A" w:rsidDel="007342FE" w:rsidRDefault="00F06117" w:rsidP="00F06117">
      <w:pPr>
        <w:spacing w:after="240" w:line="360" w:lineRule="auto"/>
        <w:rPr>
          <w:del w:id="710" w:author="Alexander Piper (DEDJTR)" w:date="2020-03-20T15:33:00Z"/>
          <w:rFonts w:ascii="Calibri" w:eastAsia="Times New Roman" w:hAnsi="Calibri" w:cs="Times New Roman"/>
          <w:lang w:eastAsia="en-AU"/>
        </w:rPr>
      </w:pPr>
      <w:del w:id="711" w:author="Alexander Piper (DEDJTR)" w:date="2020-03-20T15:33:00Z">
        <w:r w:rsidRPr="00FC0CB2" w:rsidDel="007342FE">
          <w:rPr>
            <w:rFonts w:ascii="Calibri" w:eastAsia="Times New Roman" w:hAnsi="Calibri" w:cs="Times New Roman"/>
            <w:i/>
            <w:lang w:eastAsia="en-AU"/>
          </w:rPr>
          <w:delText>Ca.</w:delText>
        </w:r>
        <w:r w:rsidRPr="00FC0CB2" w:rsidDel="007342FE">
          <w:rPr>
            <w:rFonts w:ascii="Calibri" w:eastAsia="Times New Roman" w:hAnsi="Calibri" w:cs="Times New Roman"/>
            <w:lang w:eastAsia="en-AU"/>
          </w:rPr>
          <w:delText xml:space="preserve"> Carsonella rudii was</w:delText>
        </w:r>
        <w:r w:rsidDel="007342FE">
          <w:rPr>
            <w:rFonts w:ascii="Calibri" w:eastAsia="Times New Roman" w:hAnsi="Calibri" w:cs="Times New Roman"/>
            <w:lang w:eastAsia="en-AU"/>
          </w:rPr>
          <w:delText xml:space="preserve"> the only bacterium</w:delText>
        </w:r>
        <w:r w:rsidRPr="00FC0CB2" w:rsidDel="007342FE">
          <w:rPr>
            <w:rFonts w:ascii="Calibri" w:eastAsia="Times New Roman" w:hAnsi="Calibri" w:cs="Times New Roman"/>
            <w:lang w:eastAsia="en-AU"/>
          </w:rPr>
          <w:delText xml:space="preserve"> </w:delText>
        </w:r>
        <w:r w:rsidDel="007342FE">
          <w:rPr>
            <w:rFonts w:ascii="Calibri" w:eastAsia="Times New Roman" w:hAnsi="Calibri" w:cs="Times New Roman"/>
            <w:lang w:eastAsia="en-AU"/>
          </w:rPr>
          <w:delText xml:space="preserve">recorded in all psyllid species analysed, with </w:delText>
        </w:r>
        <w:r w:rsidRPr="006A5797" w:rsidDel="007342FE">
          <w:rPr>
            <w:rFonts w:eastAsia="Times New Roman" w:cs="Times New Roman"/>
            <w:highlight w:val="yellow"/>
            <w:lang w:eastAsia="en-AU"/>
          </w:rPr>
          <w:delText>239,523</w:delText>
        </w:r>
        <w:r w:rsidRPr="00FC0CB2" w:rsidDel="007342FE">
          <w:rPr>
            <w:rFonts w:eastAsia="Times New Roman" w:cs="Times New Roman"/>
            <w:lang w:eastAsia="en-AU"/>
          </w:rPr>
          <w:delText xml:space="preserve"> reads</w:delText>
        </w:r>
        <w:r w:rsidDel="007342FE">
          <w:rPr>
            <w:rFonts w:eastAsia="Times New Roman" w:cs="Times New Roman"/>
            <w:lang w:eastAsia="en-AU"/>
          </w:rPr>
          <w:delText>.</w:delText>
        </w:r>
        <w:r w:rsidDel="007342FE">
          <w:rPr>
            <w:rFonts w:ascii="Calibri" w:eastAsia="Times New Roman" w:hAnsi="Calibri" w:cs="Times New Roman"/>
            <w:lang w:eastAsia="en-AU"/>
          </w:rPr>
          <w:delText xml:space="preserve"> Almost all the populations analysed for each psyllid</w:delText>
        </w:r>
        <w:r w:rsidRPr="00FC0CB2" w:rsidDel="007342FE">
          <w:rPr>
            <w:rFonts w:ascii="Calibri" w:eastAsia="Times New Roman" w:hAnsi="Calibri" w:cs="Times New Roman"/>
            <w:lang w:eastAsia="en-AU"/>
          </w:rPr>
          <w:delText xml:space="preserve"> species recorded </w:delText>
        </w:r>
        <w:r w:rsidDel="007342FE">
          <w:rPr>
            <w:rFonts w:ascii="Calibri" w:eastAsia="Times New Roman" w:hAnsi="Calibri" w:cs="Times New Roman"/>
            <w:lang w:eastAsia="en-AU"/>
          </w:rPr>
          <w:delText>the same</w:delText>
        </w:r>
        <w:r w:rsidRPr="00FC0CB2" w:rsidDel="007342FE">
          <w:rPr>
            <w:rFonts w:ascii="Calibri" w:eastAsia="Times New Roman" w:hAnsi="Calibri" w:cs="Times New Roman"/>
            <w:lang w:eastAsia="en-AU"/>
          </w:rPr>
          <w:delText xml:space="preserve"> </w:delText>
        </w:r>
        <w:r w:rsidRPr="00FC0CB2" w:rsidDel="007342FE">
          <w:rPr>
            <w:rFonts w:ascii="Calibri" w:eastAsia="Times New Roman" w:hAnsi="Calibri" w:cs="Times New Roman"/>
            <w:i/>
            <w:lang w:eastAsia="en-AU"/>
          </w:rPr>
          <w:delText xml:space="preserve">Carsonella </w:delText>
        </w:r>
        <w:r w:rsidDel="007342FE">
          <w:rPr>
            <w:rFonts w:ascii="Calibri" w:eastAsia="Times New Roman" w:hAnsi="Calibri" w:cs="Times New Roman"/>
            <w:lang w:eastAsia="en-AU"/>
          </w:rPr>
          <w:delText xml:space="preserve">haplotype. A few exceptions were the two populations of </w:delText>
        </w:r>
        <w:r w:rsidDel="007342FE">
          <w:rPr>
            <w:rFonts w:ascii="Calibri" w:eastAsia="Times New Roman" w:hAnsi="Calibri" w:cs="Times New Roman"/>
            <w:i/>
            <w:lang w:eastAsia="en-AU"/>
          </w:rPr>
          <w:delText xml:space="preserve">Psylla apicalis </w:delText>
        </w:r>
        <w:r w:rsidDel="007342FE">
          <w:rPr>
            <w:rFonts w:ascii="Calibri" w:eastAsia="Times New Roman" w:hAnsi="Calibri" w:cs="Times New Roman"/>
            <w:lang w:eastAsia="en-AU"/>
          </w:rPr>
          <w:delText xml:space="preserve">and </w:delText>
        </w:r>
        <w:r w:rsidDel="007342FE">
          <w:rPr>
            <w:rFonts w:ascii="Calibri" w:eastAsia="Times New Roman" w:hAnsi="Calibri" w:cs="Times New Roman"/>
            <w:i/>
            <w:lang w:eastAsia="en-AU"/>
          </w:rPr>
          <w:delText xml:space="preserve">P. frodobagginsi, </w:delText>
        </w:r>
        <w:r w:rsidDel="007342FE">
          <w:rPr>
            <w:rFonts w:ascii="Calibri" w:eastAsia="Times New Roman" w:hAnsi="Calibri" w:cs="Times New Roman"/>
            <w:lang w:eastAsia="en-AU"/>
          </w:rPr>
          <w:delText xml:space="preserve">each showing a separate – although very closely related – haplotype, populations of </w:delText>
        </w:r>
        <w:r w:rsidDel="007342FE">
          <w:rPr>
            <w:rFonts w:ascii="Calibri" w:eastAsia="Times New Roman" w:hAnsi="Calibri" w:cs="Times New Roman"/>
            <w:i/>
            <w:lang w:eastAsia="en-AU"/>
          </w:rPr>
          <w:delText xml:space="preserve">T. falcata, T. fasciata </w:delText>
        </w:r>
        <w:r w:rsidDel="007342FE">
          <w:rPr>
            <w:rFonts w:ascii="Calibri" w:eastAsia="Times New Roman" w:hAnsi="Calibri" w:cs="Times New Roman"/>
            <w:lang w:eastAsia="en-AU"/>
          </w:rPr>
          <w:delText xml:space="preserve">and </w:delText>
        </w:r>
        <w:r w:rsidDel="007342FE">
          <w:rPr>
            <w:rFonts w:ascii="Calibri" w:eastAsia="Times New Roman" w:hAnsi="Calibri" w:cs="Times New Roman"/>
            <w:i/>
            <w:lang w:eastAsia="en-AU"/>
          </w:rPr>
          <w:delText>A. uncatoides.</w:delText>
        </w:r>
        <w:r w:rsidRPr="00FC0CB2" w:rsidDel="007342FE">
          <w:rPr>
            <w:rFonts w:ascii="Calibri" w:eastAsia="Times New Roman" w:hAnsi="Calibri" w:cs="Times New Roman"/>
            <w:lang w:eastAsia="en-AU"/>
          </w:rPr>
          <w:delText xml:space="preserve"> </w:delText>
        </w:r>
        <w:r w:rsidDel="007342FE">
          <w:rPr>
            <w:rFonts w:ascii="Calibri" w:eastAsia="Times New Roman" w:hAnsi="Calibri" w:cs="Times New Roman"/>
            <w:lang w:eastAsia="en-AU"/>
          </w:rPr>
          <w:delText xml:space="preserve">Similarly, two populations of </w:delText>
        </w:r>
        <w:r w:rsidDel="007342FE">
          <w:rPr>
            <w:rFonts w:ascii="Calibri" w:eastAsia="Times New Roman" w:hAnsi="Calibri" w:cs="Times New Roman"/>
            <w:i/>
            <w:lang w:eastAsia="en-AU"/>
          </w:rPr>
          <w:delText xml:space="preserve">Trioza vitreoradiata </w:delText>
        </w:r>
        <w:r w:rsidDel="007342FE">
          <w:rPr>
            <w:rFonts w:ascii="Calibri" w:eastAsia="Times New Roman" w:hAnsi="Calibri" w:cs="Times New Roman"/>
            <w:lang w:eastAsia="en-AU"/>
          </w:rPr>
          <w:delText xml:space="preserve">showed a distinct </w:delText>
        </w:r>
        <w:r w:rsidDel="007342FE">
          <w:rPr>
            <w:rFonts w:ascii="Calibri" w:eastAsia="Times New Roman" w:hAnsi="Calibri" w:cs="Times New Roman"/>
            <w:i/>
            <w:lang w:eastAsia="en-AU"/>
          </w:rPr>
          <w:delText xml:space="preserve">Carsonella </w:delText>
        </w:r>
        <w:r w:rsidDel="007342FE">
          <w:rPr>
            <w:rFonts w:ascii="Calibri" w:eastAsia="Times New Roman" w:hAnsi="Calibri" w:cs="Times New Roman"/>
            <w:lang w:eastAsia="en-AU"/>
          </w:rPr>
          <w:delText xml:space="preserve">haplotype from the other six analysed here. These six shared the same haplotype of </w:delText>
        </w:r>
        <w:r w:rsidDel="007342FE">
          <w:rPr>
            <w:rFonts w:ascii="Calibri" w:eastAsia="Times New Roman" w:hAnsi="Calibri" w:cs="Times New Roman"/>
            <w:i/>
            <w:lang w:eastAsia="en-AU"/>
          </w:rPr>
          <w:delText xml:space="preserve">Trioza </w:delText>
        </w:r>
        <w:r w:rsidDel="007342FE">
          <w:rPr>
            <w:rFonts w:ascii="Calibri" w:eastAsia="Times New Roman" w:hAnsi="Calibri" w:cs="Times New Roman"/>
            <w:lang w:eastAsia="en-AU"/>
          </w:rPr>
          <w:delText xml:space="preserve">sp. A, an hypothesised species, genetically very close to </w:delText>
        </w:r>
        <w:r w:rsidDel="007342FE">
          <w:rPr>
            <w:rFonts w:ascii="Calibri" w:eastAsia="Times New Roman" w:hAnsi="Calibri" w:cs="Times New Roman"/>
            <w:i/>
            <w:lang w:eastAsia="en-AU"/>
          </w:rPr>
          <w:delText>T. vitreoradiata.</w:delText>
        </w:r>
        <w:r w:rsidDel="007342FE">
          <w:rPr>
            <w:rFonts w:ascii="Calibri" w:eastAsia="Times New Roman" w:hAnsi="Calibri" w:cs="Times New Roman"/>
            <w:lang w:eastAsia="en-AU"/>
          </w:rPr>
          <w:delText xml:space="preserve"> </w:delText>
        </w:r>
      </w:del>
    </w:p>
    <w:p w14:paraId="57186209" w14:textId="77777777" w:rsidR="002052CF" w:rsidRDefault="00E065AF" w:rsidP="002052CF">
      <w:pPr>
        <w:rPr>
          <w:moveTo w:id="712" w:author="Alexander Piper (DEDJTR) [2]" w:date="2020-04-12T20:43:00Z"/>
          <w:rFonts w:eastAsia="Times New Roman" w:cstheme="minorHAnsi"/>
          <w:bCs/>
          <w:lang w:eastAsia="en-AU"/>
        </w:rPr>
      </w:pPr>
      <w:del w:id="713" w:author="Alexander Piper (DEDJTR)" w:date="2020-03-20T15:33:00Z">
        <w:r w:rsidRPr="006A5797" w:rsidDel="007342FE">
          <w:rPr>
            <w:rFonts w:eastAsia="Times New Roman" w:cstheme="minorHAnsi"/>
            <w:bCs/>
            <w:noProof/>
            <w:lang w:eastAsia="en-NZ"/>
          </w:rPr>
          <w:drawing>
            <wp:inline distT="0" distB="0" distL="0" distR="0" wp14:anchorId="13F5F3D9" wp14:editId="3EF44D4D">
              <wp:extent cx="5727700" cy="85401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8540115"/>
                      </a:xfrm>
                      <a:prstGeom prst="rect">
                        <a:avLst/>
                      </a:prstGeom>
                      <a:noFill/>
                      <a:ln>
                        <a:noFill/>
                      </a:ln>
                    </pic:spPr>
                  </pic:pic>
                </a:graphicData>
              </a:graphic>
            </wp:inline>
          </w:drawing>
        </w:r>
      </w:del>
      <w:r w:rsidR="00EF6D93" w:rsidRPr="006A5797">
        <w:rPr>
          <w:rFonts w:eastAsia="Times New Roman" w:cstheme="minorHAnsi"/>
          <w:bCs/>
          <w:lang w:eastAsia="en-AU"/>
        </w:rPr>
        <w:br w:type="page"/>
      </w:r>
      <w:moveToRangeStart w:id="714" w:author="Alexander Piper (DEDJTR) [2]" w:date="2020-04-12T20:43:00Z" w:name="move37616607"/>
      <w:moveTo w:id="715" w:author="Alexander Piper (DEDJTR) [2]" w:date="2020-04-12T20:43:00Z">
        <w:r w:rsidR="002052CF">
          <w:rPr>
            <w:rFonts w:eastAsia="Times New Roman" w:cstheme="minorHAnsi"/>
            <w:bCs/>
            <w:lang w:eastAsia="en-AU"/>
          </w:rPr>
          <w:lastRenderedPageBreak/>
          <w:t>Community assembly</w:t>
        </w:r>
      </w:moveTo>
    </w:p>
    <w:p w14:paraId="5D75D127" w14:textId="77777777" w:rsidR="002052CF" w:rsidRDefault="002052CF" w:rsidP="002052CF">
      <w:pPr>
        <w:rPr>
          <w:moveTo w:id="716" w:author="Alexander Piper (DEDJTR) [2]" w:date="2020-04-12T20:43:00Z"/>
          <w:rFonts w:eastAsia="Times New Roman" w:cstheme="minorHAnsi"/>
          <w:bCs/>
          <w:lang w:eastAsia="en-AU"/>
        </w:rPr>
      </w:pPr>
      <w:moveTo w:id="717" w:author="Alexander Piper (DEDJTR) [2]" w:date="2020-04-12T20:43:00Z">
        <w:r>
          <w:rPr>
            <w:rFonts w:eastAsia="Times New Roman" w:cstheme="minorHAnsi"/>
            <w:bCs/>
            <w:lang w:eastAsia="en-AU"/>
          </w:rPr>
          <w:t xml:space="preserve">The amount of variation explained by </w:t>
        </w:r>
        <w:proofErr w:type="spellStart"/>
        <w:r>
          <w:rPr>
            <w:rFonts w:eastAsia="Times New Roman" w:cstheme="minorHAnsi"/>
            <w:bCs/>
            <w:lang w:eastAsia="en-AU"/>
          </w:rPr>
          <w:t>Sloans</w:t>
        </w:r>
        <w:proofErr w:type="spellEnd"/>
        <w:r>
          <w:rPr>
            <w:rFonts w:eastAsia="Times New Roman" w:cstheme="minorHAnsi"/>
            <w:bCs/>
            <w:lang w:eastAsia="en-AU"/>
          </w:rPr>
          <w:t xml:space="preserve"> neutral model was low (R2 =0.15, m=0.00034), with 45.5% of bacterial taxa over-represented compared to neutral expectations. This indicates that microbial communities within psyllids are</w:t>
        </w:r>
        <w:r w:rsidRPr="00CE059F">
          <w:rPr>
            <w:rFonts w:eastAsia="Times New Roman" w:cstheme="minorHAnsi"/>
            <w:bCs/>
            <w:lang w:eastAsia="en-AU"/>
          </w:rPr>
          <w:t xml:space="preserve"> not random assemblages drawn from a common pool</w:t>
        </w:r>
        <w:r>
          <w:rPr>
            <w:rFonts w:eastAsia="Times New Roman" w:cstheme="minorHAnsi"/>
            <w:bCs/>
            <w:lang w:eastAsia="en-AU"/>
          </w:rPr>
          <w:t xml:space="preserve"> and may instead be selected for by host or environmental characteristics. This was further supported by models of phylogenetic community assembly with high values of both NRI and NTI (Supp Table x, supp figure x) indicating significantly smaller phylogenetic distances among species than expected under a null model of random assembly.</w:t>
        </w:r>
        <w:r w:rsidRPr="006F0240">
          <w:rPr>
            <w:rFonts w:cstheme="minorHAnsi"/>
            <w:color w:val="000000"/>
            <w:shd w:val="clear" w:color="auto" w:fill="FFFFFF"/>
          </w:rPr>
          <w:t xml:space="preserve"> </w:t>
        </w:r>
        <w:r>
          <w:rPr>
            <w:rFonts w:cstheme="minorHAnsi"/>
            <w:color w:val="000000"/>
            <w:shd w:val="clear" w:color="auto" w:fill="FFFFFF"/>
          </w:rPr>
          <w:t>Taken together,</w:t>
        </w:r>
        <w:r w:rsidRPr="00FE5984">
          <w:rPr>
            <w:rFonts w:cstheme="minorHAnsi"/>
            <w:color w:val="000000"/>
            <w:shd w:val="clear" w:color="auto" w:fill="FFFFFF"/>
          </w:rPr>
          <w:t xml:space="preserve"> </w:t>
        </w:r>
        <w:r>
          <w:rPr>
            <w:rFonts w:cstheme="minorHAnsi"/>
            <w:color w:val="000000"/>
            <w:shd w:val="clear" w:color="auto" w:fill="FFFFFF"/>
          </w:rPr>
          <w:t xml:space="preserve">this indicates that </w:t>
        </w:r>
        <w:r w:rsidRPr="004A1C93">
          <w:rPr>
            <w:rFonts w:eastAsia="Times New Roman" w:cstheme="minorHAnsi"/>
            <w:bCs/>
            <w:lang w:eastAsia="en-AU"/>
          </w:rPr>
          <w:t xml:space="preserve">deterministic </w:t>
        </w:r>
        <w:r>
          <w:rPr>
            <w:rFonts w:eastAsia="Times New Roman" w:cstheme="minorHAnsi"/>
            <w:bCs/>
            <w:lang w:eastAsia="en-AU"/>
          </w:rPr>
          <w:t xml:space="preserve">filtering by aspects </w:t>
        </w:r>
        <w:r>
          <w:rPr>
            <w:rFonts w:cstheme="minorHAnsi"/>
            <w:color w:val="000000"/>
            <w:shd w:val="clear" w:color="auto" w:fill="FFFFFF"/>
          </w:rPr>
          <w:t>of</w:t>
        </w:r>
        <w:r w:rsidRPr="00FE5984">
          <w:rPr>
            <w:rFonts w:cstheme="minorHAnsi"/>
            <w:color w:val="000000"/>
            <w:shd w:val="clear" w:color="auto" w:fill="FFFFFF"/>
          </w:rPr>
          <w:t xml:space="preserve"> </w:t>
        </w:r>
        <w:r>
          <w:rPr>
            <w:rFonts w:cstheme="minorHAnsi"/>
            <w:color w:val="000000"/>
            <w:shd w:val="clear" w:color="auto" w:fill="FFFFFF"/>
          </w:rPr>
          <w:t>psyllid</w:t>
        </w:r>
        <w:r w:rsidRPr="00FE5984">
          <w:rPr>
            <w:rFonts w:cstheme="minorHAnsi"/>
            <w:color w:val="000000"/>
            <w:shd w:val="clear" w:color="auto" w:fill="FFFFFF"/>
          </w:rPr>
          <w:t xml:space="preserve"> physiology</w:t>
        </w:r>
        <w:r>
          <w:rPr>
            <w:rFonts w:cstheme="minorHAnsi"/>
            <w:color w:val="000000"/>
            <w:shd w:val="clear" w:color="auto" w:fill="FFFFFF"/>
          </w:rPr>
          <w:t xml:space="preserve">, diet, or </w:t>
        </w:r>
        <w:r>
          <w:rPr>
            <w:rFonts w:eastAsia="Times New Roman" w:cstheme="minorHAnsi"/>
            <w:bCs/>
            <w:lang w:eastAsia="en-AU"/>
          </w:rPr>
          <w:t>other environmental factors</w:t>
        </w:r>
        <w:r>
          <w:rPr>
            <w:rFonts w:cstheme="minorHAnsi"/>
            <w:color w:val="000000"/>
            <w:shd w:val="clear" w:color="auto" w:fill="FFFFFF"/>
          </w:rPr>
          <w:t xml:space="preserve"> </w:t>
        </w:r>
        <w:r w:rsidRPr="00FE5984">
          <w:rPr>
            <w:rFonts w:cstheme="minorHAnsi"/>
            <w:color w:val="000000"/>
            <w:shd w:val="clear" w:color="auto" w:fill="FFFFFF"/>
          </w:rPr>
          <w:t>may select for phylogenetically clustered taxa with overlapping niches</w:t>
        </w:r>
        <w:r>
          <w:rPr>
            <w:rFonts w:eastAsia="Times New Roman" w:cstheme="minorHAnsi"/>
            <w:bCs/>
            <w:lang w:eastAsia="en-AU"/>
          </w:rPr>
          <w:t xml:space="preserve">. </w:t>
        </w:r>
        <w:r w:rsidRPr="008D4EC8">
          <w:rPr>
            <w:rFonts w:eastAsia="Times New Roman" w:cstheme="minorHAnsi"/>
            <w:bCs/>
            <w:lang w:eastAsia="en-AU"/>
          </w:rPr>
          <w:t>To assess if the</w:t>
        </w:r>
        <w:r>
          <w:rPr>
            <w:rFonts w:eastAsia="Times New Roman" w:cstheme="minorHAnsi"/>
            <w:bCs/>
            <w:lang w:eastAsia="en-AU"/>
          </w:rPr>
          <w:t>se patterns were</w:t>
        </w:r>
        <w:r w:rsidRPr="008D4EC8">
          <w:rPr>
            <w:rFonts w:eastAsia="Times New Roman" w:cstheme="minorHAnsi"/>
            <w:bCs/>
            <w:lang w:eastAsia="en-AU"/>
          </w:rPr>
          <w:t xml:space="preserve"> localised </w:t>
        </w:r>
        <w:r>
          <w:rPr>
            <w:rFonts w:eastAsia="Times New Roman" w:cstheme="minorHAnsi"/>
            <w:bCs/>
            <w:lang w:eastAsia="en-AU"/>
          </w:rPr>
          <w:t>to</w:t>
        </w:r>
        <w:r w:rsidRPr="008D4EC8">
          <w:rPr>
            <w:rFonts w:eastAsia="Times New Roman" w:cstheme="minorHAnsi"/>
            <w:bCs/>
            <w:lang w:eastAsia="en-AU"/>
          </w:rPr>
          <w:t xml:space="preserve"> a portion of the psyllid phylogenetic tree, </w:t>
        </w:r>
        <w:proofErr w:type="spellStart"/>
        <w:r w:rsidRPr="008D4EC8">
          <w:rPr>
            <w:rFonts w:eastAsia="Times New Roman" w:cstheme="minorHAnsi"/>
            <w:bCs/>
            <w:lang w:eastAsia="en-AU"/>
          </w:rPr>
          <w:t>Morans</w:t>
        </w:r>
        <w:proofErr w:type="spellEnd"/>
        <w:r w:rsidRPr="008D4EC8">
          <w:rPr>
            <w:rFonts w:eastAsia="Times New Roman" w:cstheme="minorHAnsi"/>
            <w:bCs/>
            <w:lang w:eastAsia="en-AU"/>
          </w:rPr>
          <w:t xml:space="preserve"> I</w:t>
        </w:r>
        <w:r>
          <w:rPr>
            <w:rFonts w:eastAsia="Times New Roman" w:cstheme="minorHAnsi"/>
            <w:bCs/>
            <w:lang w:eastAsia="en-AU"/>
          </w:rPr>
          <w:t xml:space="preserve">, </w:t>
        </w:r>
        <w:proofErr w:type="spellStart"/>
        <w:r w:rsidRPr="005218B8">
          <w:rPr>
            <w:color w:val="000000"/>
            <w:shd w:val="clear" w:color="auto" w:fill="FFFFFF"/>
          </w:rPr>
          <w:t>Abouheif's</w:t>
        </w:r>
        <w:proofErr w:type="spellEnd"/>
        <w:r>
          <w:rPr>
            <w:color w:val="000000"/>
            <w:shd w:val="clear" w:color="auto" w:fill="FFFFFF"/>
          </w:rPr>
          <w:t xml:space="preserve"> </w:t>
        </w:r>
        <w:proofErr w:type="spellStart"/>
        <w:r>
          <w:rPr>
            <w:rFonts w:cstheme="minorHAnsi"/>
            <w:color w:val="000000"/>
            <w:shd w:val="clear" w:color="auto" w:fill="FFFFFF"/>
          </w:rPr>
          <w:t>Cmean</w:t>
        </w:r>
        <w:proofErr w:type="spellEnd"/>
        <w:r>
          <w:rPr>
            <w:rFonts w:eastAsia="Times New Roman" w:cstheme="minorHAnsi"/>
            <w:bCs/>
            <w:lang w:eastAsia="en-AU"/>
          </w:rPr>
          <w:t xml:space="preserve">, </w:t>
        </w:r>
        <w:proofErr w:type="spellStart"/>
        <w:r w:rsidRPr="005218B8">
          <w:rPr>
            <w:rFonts w:cstheme="minorHAnsi"/>
            <w:color w:val="000000"/>
            <w:shd w:val="clear" w:color="auto" w:fill="FFFFFF"/>
          </w:rPr>
          <w:t>Bloombergs</w:t>
        </w:r>
        <w:proofErr w:type="spellEnd"/>
        <w:r w:rsidRPr="005218B8">
          <w:rPr>
            <w:rFonts w:cstheme="minorHAnsi"/>
            <w:color w:val="000000"/>
            <w:shd w:val="clear" w:color="auto" w:fill="FFFFFF"/>
          </w:rPr>
          <w:t xml:space="preserve"> K</w:t>
        </w:r>
        <w:r>
          <w:rPr>
            <w:rFonts w:cstheme="minorHAnsi"/>
            <w:color w:val="000000"/>
            <w:shd w:val="clear" w:color="auto" w:fill="FFFFFF"/>
          </w:rPr>
          <w:t>,</w:t>
        </w:r>
        <w:r w:rsidRPr="008D4EC8">
          <w:rPr>
            <w:rFonts w:eastAsia="Times New Roman" w:cstheme="minorHAnsi"/>
            <w:bCs/>
            <w:lang w:eastAsia="en-AU"/>
          </w:rPr>
          <w:t xml:space="preserve"> and </w:t>
        </w:r>
        <w:proofErr w:type="spellStart"/>
        <w:r w:rsidRPr="005218B8">
          <w:rPr>
            <w:color w:val="000000"/>
            <w:shd w:val="clear" w:color="auto" w:fill="FFFFFF"/>
          </w:rPr>
          <w:t>P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r w:rsidRPr="008D4EC8">
          <w:rPr>
            <w:rFonts w:eastAsia="Times New Roman" w:cstheme="minorHAnsi"/>
            <w:bCs/>
            <w:lang w:eastAsia="en-AU"/>
          </w:rPr>
          <w:t>were calculated</w:t>
        </w:r>
        <w:r>
          <w:rPr>
            <w:rFonts w:eastAsia="Times New Roman" w:cstheme="minorHAnsi"/>
            <w:bCs/>
            <w:lang w:eastAsia="en-AU"/>
          </w:rPr>
          <w:t xml:space="preserve"> for both the alpha diversity and phylogenetic community assembly metrics, however statistical significance under a Brownian model of evolution was only found for a minority of metrics (table x), further suggesting a global pattern. Finally, the mean NTI value was twice as large as the mean NRI, as NTI is generally thought to be more sensitive to tree wide patterns, which NRI is more sensitive towards the tips of the phylogeny this could further indicate phylogenetic disparity in phylogenetic scale of these patterns. </w:t>
        </w:r>
      </w:moveTo>
    </w:p>
    <w:moveToRangeEnd w:id="714"/>
    <w:p w14:paraId="036E2B0F" w14:textId="0BE5B5DD" w:rsidR="003D6CF2" w:rsidRPr="006A5797" w:rsidRDefault="003D6CF2" w:rsidP="006A5797">
      <w:pPr>
        <w:rPr>
          <w:rFonts w:eastAsia="Times New Roman" w:cstheme="minorHAnsi"/>
          <w:bCs/>
          <w:lang w:eastAsia="en-AU"/>
        </w:rPr>
      </w:pPr>
    </w:p>
    <w:p w14:paraId="66CC2C18" w14:textId="1A1EAF5B" w:rsidR="00D72266" w:rsidDel="007342FE" w:rsidRDefault="00901B6B" w:rsidP="007A5043">
      <w:pPr>
        <w:pStyle w:val="ListParagraph"/>
        <w:numPr>
          <w:ilvl w:val="1"/>
          <w:numId w:val="15"/>
        </w:numPr>
        <w:spacing w:before="240" w:after="240" w:line="360" w:lineRule="auto"/>
        <w:rPr>
          <w:del w:id="718" w:author="Alexander Piper (DEDJTR)" w:date="2020-03-20T15:34:00Z"/>
        </w:rPr>
      </w:pPr>
      <w:del w:id="719" w:author="Alexander Piper (DEDJTR)" w:date="2020-03-20T15:34:00Z">
        <w:r w:rsidDel="007342FE">
          <w:lastRenderedPageBreak/>
          <w:delText>Secondary symbionts and o</w:delText>
        </w:r>
        <w:r w:rsidR="00D72266" w:rsidDel="007342FE">
          <w:delText>ther bacteria</w:delText>
        </w:r>
      </w:del>
    </w:p>
    <w:p w14:paraId="5808496F" w14:textId="482A7D48" w:rsidR="00D72266" w:rsidDel="007342FE" w:rsidRDefault="00D72266" w:rsidP="00713A5A">
      <w:pPr>
        <w:spacing w:before="240" w:after="240" w:line="360" w:lineRule="auto"/>
        <w:rPr>
          <w:del w:id="720" w:author="Alexander Piper (DEDJTR)" w:date="2020-03-20T15:34:00Z"/>
        </w:rPr>
      </w:pPr>
      <w:del w:id="721" w:author="Alexander Piper (DEDJTR)" w:date="2020-03-20T15:34:00Z">
        <w:r w:rsidDel="007342FE">
          <w:delText>The bacteria that were recorded with the greatest number of reads and of OTUs from the Green</w:delText>
        </w:r>
        <w:r w:rsidR="00713A5A" w:rsidDel="007342FE">
          <w:delText>G</w:delText>
        </w:r>
        <w:r w:rsidDel="007342FE">
          <w:delText xml:space="preserve">enes database belong to the family Enterobacteriaceae. </w:delText>
        </w:r>
        <w:r w:rsidR="00713A5A" w:rsidDel="007342FE">
          <w:delText>A total of</w:delText>
        </w:r>
        <w:r w:rsidDel="007342FE">
          <w:delText xml:space="preserve"> 106</w:delText>
        </w:r>
        <w:r w:rsidR="00713A5A" w:rsidDel="007342FE">
          <w:delText xml:space="preserve"> </w:delText>
        </w:r>
        <w:r w:rsidDel="007342FE">
          <w:delText xml:space="preserve">Enterobacteriaceae OTUs, 28 recorded less than 300 reads and were therefore not considered further, while the other 78 were aligned to generate a 16S gene tree to assess the genetic distance between them. The same OTU </w:delText>
        </w:r>
        <w:r w:rsidR="00713A5A" w:rsidDel="007342FE">
          <w:delText xml:space="preserve">was found to be </w:delText>
        </w:r>
        <w:r w:rsidDel="007342FE">
          <w:delText xml:space="preserve">often present in different species and families or with multiple OTUs in the same individual insect (e.g. </w:delText>
        </w:r>
        <w:r w:rsidRPr="00713A5A" w:rsidDel="007342FE">
          <w:rPr>
            <w:i/>
          </w:rPr>
          <w:delText>T. falcata</w:delText>
        </w:r>
        <w:r w:rsidDel="007342FE">
          <w:delText>). The average genetic distance between these OTUs was 11%, with the greatest of 26%. When comparing the different Enterobacteriaceae OTUs with sequences in NCBI, the closest results were between 92% and 94% similarity to “</w:delText>
        </w:r>
        <w:r w:rsidRPr="00713A5A" w:rsidDel="007342FE">
          <w:rPr>
            <w:i/>
          </w:rPr>
          <w:delText>Sodalis</w:delText>
        </w:r>
        <w:r w:rsidDel="007342FE">
          <w:delText xml:space="preserve">-like sequences” and between 99%-100% similar to other S-symbiont sequences isolated from other psyllids (such as </w:delText>
        </w:r>
        <w:r w:rsidRPr="00713A5A" w:rsidDel="007342FE">
          <w:rPr>
            <w:i/>
          </w:rPr>
          <w:delText>C</w:delText>
        </w:r>
        <w:r w:rsidR="00713A5A" w:rsidDel="007342FE">
          <w:rPr>
            <w:i/>
          </w:rPr>
          <w:delText>alophyia</w:delText>
        </w:r>
        <w:r w:rsidRPr="00713A5A" w:rsidDel="007342FE">
          <w:rPr>
            <w:i/>
          </w:rPr>
          <w:delText xml:space="preserve"> schini</w:delText>
        </w:r>
        <w:r w:rsidDel="007342FE">
          <w:delText xml:space="preserve"> and </w:delText>
        </w:r>
        <w:r w:rsidRPr="00713A5A" w:rsidDel="007342FE">
          <w:rPr>
            <w:i/>
          </w:rPr>
          <w:delText>M</w:delText>
        </w:r>
        <w:r w:rsidR="00713A5A" w:rsidRPr="00713A5A" w:rsidDel="007342FE">
          <w:rPr>
            <w:i/>
          </w:rPr>
          <w:delText>ycopsylla</w:delText>
        </w:r>
        <w:r w:rsidRPr="00713A5A" w:rsidDel="007342FE">
          <w:rPr>
            <w:i/>
          </w:rPr>
          <w:delText xml:space="preserve"> fici</w:delText>
        </w:r>
        <w:r w:rsidDel="007342FE">
          <w:delText xml:space="preserve">). </w:delText>
        </w:r>
        <w:bookmarkStart w:id="722" w:name="_Toc513023722"/>
      </w:del>
    </w:p>
    <w:p w14:paraId="2DE3F332" w14:textId="52A9541D" w:rsidR="00D72266" w:rsidDel="007342FE" w:rsidRDefault="00D72266" w:rsidP="00901B6B">
      <w:pPr>
        <w:spacing w:before="240" w:after="240" w:line="360" w:lineRule="auto"/>
        <w:ind w:firstLine="360"/>
        <w:rPr>
          <w:del w:id="723" w:author="Alexander Piper (DEDJTR)" w:date="2020-03-20T15:34:00Z"/>
        </w:rPr>
      </w:pPr>
      <w:del w:id="724" w:author="Alexander Piper (DEDJTR)" w:date="2020-03-20T15:34:00Z">
        <w:r w:rsidDel="007342FE">
          <w:delText>In addition to the P- and S-symbionts a number of other culturable and unculturable (</w:delText>
        </w:r>
        <w:r w:rsidRPr="00901B6B" w:rsidDel="007342FE">
          <w:rPr>
            <w:i/>
          </w:rPr>
          <w:delText>Candidatus</w:delText>
        </w:r>
        <w:r w:rsidDel="007342FE">
          <w:delText xml:space="preserve">) bacteria were recorded. </w:delText>
        </w:r>
        <w:r w:rsidRPr="00901B6B" w:rsidDel="007342FE">
          <w:rPr>
            <w:i/>
          </w:rPr>
          <w:delText>Wolbachia</w:delText>
        </w:r>
        <w:r w:rsidDel="007342FE">
          <w:delText xml:space="preserve"> was the most abundant bacterium after the Enterobacteriaceae</w:delText>
        </w:r>
        <w:r w:rsidR="00901B6B" w:rsidDel="007342FE">
          <w:delText xml:space="preserve">, </w:delText>
        </w:r>
        <w:r w:rsidDel="007342FE">
          <w:delText xml:space="preserve">recorded in 135 insects belonging to ten of the 17 psyllid genera across all psyllid families. </w:delText>
        </w:r>
        <w:r w:rsidRPr="00901B6B" w:rsidDel="007342FE">
          <w:rPr>
            <w:i/>
          </w:rPr>
          <w:delText>Rickettsiella</w:delText>
        </w:r>
        <w:r w:rsidDel="007342FE">
          <w:delText xml:space="preserve"> </w:delText>
        </w:r>
        <w:r w:rsidR="00901B6B" w:rsidDel="007342FE">
          <w:delText>(</w:delText>
        </w:r>
        <w:r w:rsidDel="007342FE">
          <w:delText>Gammaproteobacterium</w:delText>
        </w:r>
        <w:r w:rsidR="00901B6B" w:rsidDel="007342FE">
          <w:delText>)</w:delText>
        </w:r>
        <w:r w:rsidDel="007342FE">
          <w:delText xml:space="preserve"> was recorded in five insects at a maximum compositional level of 41.2%: </w:delText>
        </w:r>
        <w:r w:rsidRPr="00901B6B" w:rsidDel="007342FE">
          <w:rPr>
            <w:i/>
          </w:rPr>
          <w:delText>Acizzia acaciaebaileyanae</w:delText>
        </w:r>
        <w:r w:rsidDel="007342FE">
          <w:delText xml:space="preserve">, </w:delText>
        </w:r>
        <w:r w:rsidRPr="00901B6B" w:rsidDel="007342FE">
          <w:rPr>
            <w:i/>
          </w:rPr>
          <w:delText>Arytainilla spartiophila</w:delText>
        </w:r>
        <w:r w:rsidDel="007342FE">
          <w:delText xml:space="preserve">, </w:delText>
        </w:r>
        <w:r w:rsidRPr="00901B6B" w:rsidDel="007342FE">
          <w:rPr>
            <w:i/>
          </w:rPr>
          <w:delText>Ctenarytaina longicauda</w:delText>
        </w:r>
        <w:r w:rsidDel="007342FE">
          <w:delText xml:space="preserve"> (both the samples analysed) and </w:delText>
        </w:r>
        <w:r w:rsidRPr="00901B6B" w:rsidDel="007342FE">
          <w:rPr>
            <w:i/>
          </w:rPr>
          <w:delText>Glycaspis granulata</w:delText>
        </w:r>
        <w:r w:rsidDel="007342FE">
          <w:delText xml:space="preserve">. </w:delText>
        </w:r>
        <w:r w:rsidRPr="00901B6B" w:rsidDel="007342FE">
          <w:rPr>
            <w:i/>
          </w:rPr>
          <w:delText>Mycoplasma</w:delText>
        </w:r>
        <w:r w:rsidDel="007342FE">
          <w:delText xml:space="preserve"> was recorded from 42 samples consisting of eight </w:delText>
        </w:r>
        <w:r w:rsidRPr="00901B6B" w:rsidDel="007342FE">
          <w:rPr>
            <w:i/>
          </w:rPr>
          <w:delText>Trioza</w:delText>
        </w:r>
        <w:r w:rsidDel="007342FE">
          <w:delText xml:space="preserve">, 28 </w:delText>
        </w:r>
        <w:r w:rsidRPr="00901B6B" w:rsidDel="007342FE">
          <w:rPr>
            <w:i/>
          </w:rPr>
          <w:delText>Ctenarytaina</w:delText>
        </w:r>
        <w:r w:rsidDel="007342FE">
          <w:delText xml:space="preserve">, one </w:delText>
        </w:r>
        <w:r w:rsidRPr="00901B6B" w:rsidDel="007342FE">
          <w:rPr>
            <w:i/>
          </w:rPr>
          <w:delText>Casuarinicola</w:delText>
        </w:r>
        <w:r w:rsidDel="007342FE">
          <w:delText xml:space="preserve"> and five </w:delText>
        </w:r>
        <w:r w:rsidRPr="00901B6B" w:rsidDel="007342FE">
          <w:rPr>
            <w:i/>
          </w:rPr>
          <w:delText>Acizzia</w:delText>
        </w:r>
        <w:r w:rsidDel="007342FE">
          <w:delText xml:space="preserve">. The seven samples recording the highest levels of </w:delText>
        </w:r>
        <w:r w:rsidRPr="00901B6B" w:rsidDel="007342FE">
          <w:rPr>
            <w:i/>
          </w:rPr>
          <w:delText>Mycoplasma</w:delText>
        </w:r>
        <w:r w:rsidDel="007342FE">
          <w:delText xml:space="preserve"> were all </w:delText>
        </w:r>
        <w:r w:rsidRPr="00901B6B" w:rsidDel="007342FE">
          <w:rPr>
            <w:i/>
          </w:rPr>
          <w:delText>Ctenarytaina</w:delText>
        </w:r>
        <w:r w:rsidDel="007342FE">
          <w:delText xml:space="preserve"> species. </w:delText>
        </w:r>
        <w:r w:rsidR="00901B6B" w:rsidDel="007342FE">
          <w:delText xml:space="preserve">Other bacteria recorded included </w:delText>
        </w:r>
        <w:r w:rsidRPr="00901B6B" w:rsidDel="007342FE">
          <w:rPr>
            <w:i/>
          </w:rPr>
          <w:delText>Candidatus</w:delText>
        </w:r>
        <w:r w:rsidDel="007342FE">
          <w:delText xml:space="preserve"> Rhabdochlamydia </w:delText>
        </w:r>
        <w:r w:rsidR="00901B6B" w:rsidDel="007342FE">
          <w:delText xml:space="preserve">(in </w:delText>
        </w:r>
        <w:r w:rsidDel="007342FE">
          <w:delText>six psyllids</w:delText>
        </w:r>
        <w:r w:rsidR="00901B6B" w:rsidDel="007342FE">
          <w:delText xml:space="preserve">), </w:delText>
        </w:r>
        <w:r w:rsidRPr="00901B6B" w:rsidDel="007342FE">
          <w:rPr>
            <w:i/>
          </w:rPr>
          <w:delText>Candidatus</w:delText>
        </w:r>
        <w:r w:rsidDel="007342FE">
          <w:delText xml:space="preserve"> Hamiltonella</w:delText>
        </w:r>
        <w:r w:rsidR="00901B6B" w:rsidDel="007342FE">
          <w:delText xml:space="preserve"> (single psyllids)</w:delText>
        </w:r>
        <w:r w:rsidDel="007342FE">
          <w:delText xml:space="preserve">, </w:delText>
        </w:r>
        <w:r w:rsidRPr="00901B6B" w:rsidDel="007342FE">
          <w:rPr>
            <w:i/>
          </w:rPr>
          <w:delText>Candidatus</w:delText>
        </w:r>
        <w:r w:rsidDel="007342FE">
          <w:delText xml:space="preserve"> Cardinium</w:delText>
        </w:r>
        <w:r w:rsidR="00901B6B" w:rsidDel="007342FE">
          <w:delText xml:space="preserve"> (four samples of the same species, </w:delText>
        </w:r>
        <w:r w:rsidR="00901B6B" w:rsidDel="007342FE">
          <w:rPr>
            <w:i/>
          </w:rPr>
          <w:delText>Anomalopsylla insignita</w:delText>
        </w:r>
        <w:r w:rsidR="00901B6B" w:rsidDel="007342FE">
          <w:delText xml:space="preserve">), </w:delText>
        </w:r>
        <w:r w:rsidRPr="00901B6B" w:rsidDel="007342FE">
          <w:rPr>
            <w:i/>
          </w:rPr>
          <w:delText>Acidovorax</w:delText>
        </w:r>
        <w:r w:rsidDel="007342FE">
          <w:delText xml:space="preserve"> (216 </w:delText>
        </w:r>
        <w:r w:rsidR="00901B6B" w:rsidDel="007342FE">
          <w:delText xml:space="preserve">psyllids), </w:delText>
        </w:r>
        <w:r w:rsidRPr="00901B6B" w:rsidDel="007342FE">
          <w:rPr>
            <w:i/>
          </w:rPr>
          <w:delText>Pseudomonas</w:delText>
        </w:r>
        <w:r w:rsidDel="007342FE">
          <w:delText xml:space="preserve"> (135 psyllids</w:delText>
        </w:r>
        <w:r w:rsidR="00901B6B" w:rsidDel="007342FE">
          <w:delText>),</w:delText>
        </w:r>
        <w:r w:rsidDel="007342FE">
          <w:delText xml:space="preserve"> </w:delText>
        </w:r>
        <w:r w:rsidRPr="00901B6B" w:rsidDel="007342FE">
          <w:rPr>
            <w:i/>
          </w:rPr>
          <w:delText>Agrobacterium</w:delText>
        </w:r>
        <w:r w:rsidDel="007342FE">
          <w:delText xml:space="preserve"> </w:delText>
        </w:r>
        <w:r w:rsidR="00901B6B" w:rsidDel="007342FE">
          <w:delText>(</w:delText>
        </w:r>
        <w:r w:rsidDel="007342FE">
          <w:delText xml:space="preserve">73 </w:delText>
        </w:r>
        <w:r w:rsidR="00901B6B" w:rsidDel="007342FE">
          <w:delText>psyllids)</w:delText>
        </w:r>
        <w:r w:rsidDel="007342FE">
          <w:delText>.</w:delText>
        </w:r>
      </w:del>
    </w:p>
    <w:p w14:paraId="74A423AF" w14:textId="47622090" w:rsidR="00D72266" w:rsidRPr="00FC0CB2" w:rsidDel="007342FE" w:rsidRDefault="00D72266" w:rsidP="007A5043">
      <w:pPr>
        <w:pStyle w:val="ListParagraph"/>
        <w:numPr>
          <w:ilvl w:val="1"/>
          <w:numId w:val="15"/>
        </w:numPr>
        <w:rPr>
          <w:del w:id="725" w:author="Alexander Piper (DEDJTR)" w:date="2020-03-20T15:34:00Z"/>
          <w:i/>
          <w:noProof/>
          <w:lang w:eastAsia="en-AU"/>
        </w:rPr>
      </w:pPr>
      <w:bookmarkStart w:id="726" w:name="_Toc512863613"/>
      <w:del w:id="727" w:author="Alexander Piper (DEDJTR)" w:date="2020-03-20T15:34:00Z">
        <w:r w:rsidRPr="00FC0CB2" w:rsidDel="007342FE">
          <w:rPr>
            <w:i/>
            <w:noProof/>
            <w:lang w:eastAsia="en-AU"/>
          </w:rPr>
          <w:delText>Comparison of different psyllid species from the same individual plant</w:delText>
        </w:r>
        <w:bookmarkEnd w:id="726"/>
      </w:del>
    </w:p>
    <w:p w14:paraId="2AD85C57" w14:textId="7A9D58DC" w:rsidR="00D72266" w:rsidRPr="00FC0CB2" w:rsidDel="007342FE" w:rsidRDefault="00D72266" w:rsidP="00AD3A65">
      <w:pPr>
        <w:spacing w:after="240" w:line="360" w:lineRule="auto"/>
        <w:ind w:firstLine="709"/>
        <w:rPr>
          <w:del w:id="728" w:author="Alexander Piper (DEDJTR)" w:date="2020-03-20T15:34:00Z"/>
          <w:lang w:val="en-US"/>
        </w:rPr>
      </w:pPr>
      <w:del w:id="729" w:author="Alexander Piper (DEDJTR)" w:date="2020-03-20T15:34:00Z">
        <w:r w:rsidRPr="00FC0CB2" w:rsidDel="007342FE">
          <w:delText>V</w:delText>
        </w:r>
        <w:r w:rsidRPr="00FC0CB2" w:rsidDel="007342FE">
          <w:rPr>
            <w:lang w:val="en-US"/>
          </w:rPr>
          <w:delText xml:space="preserve">ariation in the microbiome composition of different psyllid species feeding on the same individual plant was considered in order to assess if there were any microbiome-host plant specific relationships. Two analyses were performed on samples belonging to two psyllid species of the </w:delText>
        </w:r>
        <w:r w:rsidRPr="00FC0CB2" w:rsidDel="007342FE">
          <w:rPr>
            <w:i/>
            <w:lang w:val="en-US"/>
          </w:rPr>
          <w:delText>Fraxinus-</w:delText>
        </w:r>
        <w:r w:rsidRPr="00FC0CB2" w:rsidDel="007342FE">
          <w:rPr>
            <w:lang w:val="en-US"/>
          </w:rPr>
          <w:delText xml:space="preserve">feeding genus </w:delText>
        </w:r>
        <w:r w:rsidRPr="00FC0CB2" w:rsidDel="007342FE">
          <w:rPr>
            <w:i/>
            <w:lang w:val="en-US"/>
          </w:rPr>
          <w:delText>Psyllopsis</w:delText>
        </w:r>
        <w:r w:rsidRPr="00FC0CB2" w:rsidDel="007342FE">
          <w:rPr>
            <w:lang w:val="en-US"/>
          </w:rPr>
          <w:delText xml:space="preserve">, </w:delText>
        </w:r>
        <w:r w:rsidRPr="00FC0CB2" w:rsidDel="007342FE">
          <w:rPr>
            <w:i/>
            <w:lang w:val="en-US"/>
          </w:rPr>
          <w:delText xml:space="preserve">P. fraxinicola </w:delText>
        </w:r>
        <w:r w:rsidRPr="00FC0CB2" w:rsidDel="007342FE">
          <w:rPr>
            <w:lang w:val="en-US"/>
          </w:rPr>
          <w:delText xml:space="preserve">and </w:delText>
        </w:r>
        <w:r w:rsidRPr="00FC0CB2" w:rsidDel="007342FE">
          <w:rPr>
            <w:i/>
            <w:lang w:val="en-US"/>
          </w:rPr>
          <w:delText>P. fraxini,</w:delText>
        </w:r>
        <w:r w:rsidRPr="00FC0CB2" w:rsidDel="007342FE">
          <w:rPr>
            <w:lang w:val="en-US"/>
          </w:rPr>
          <w:delText xml:space="preserve"> and on two species belonging to the </w:delText>
        </w:r>
        <w:r w:rsidRPr="00FC0CB2" w:rsidDel="007342FE">
          <w:rPr>
            <w:i/>
            <w:lang w:val="en-US"/>
          </w:rPr>
          <w:delText>Sophora-</w:delText>
        </w:r>
        <w:r w:rsidRPr="00FC0CB2" w:rsidDel="007342FE">
          <w:rPr>
            <w:lang w:val="en-US"/>
          </w:rPr>
          <w:delText xml:space="preserve">feeding genus </w:delText>
        </w:r>
        <w:r w:rsidRPr="00FC0CB2" w:rsidDel="007342FE">
          <w:rPr>
            <w:i/>
            <w:lang w:val="en-US"/>
          </w:rPr>
          <w:delText xml:space="preserve">Psylla, P. apicalis </w:delText>
        </w:r>
        <w:r w:rsidRPr="00FC0CB2" w:rsidDel="007342FE">
          <w:rPr>
            <w:lang w:val="en-US"/>
          </w:rPr>
          <w:delText xml:space="preserve">A and </w:delText>
        </w:r>
        <w:r w:rsidRPr="00AD3A65" w:rsidDel="007342FE">
          <w:rPr>
            <w:i/>
            <w:highlight w:val="yellow"/>
            <w:lang w:val="en-US"/>
          </w:rPr>
          <w:delText xml:space="preserve">P. apicalis </w:delText>
        </w:r>
        <w:r w:rsidRPr="00AD3A65" w:rsidDel="007342FE">
          <w:rPr>
            <w:highlight w:val="yellow"/>
            <w:lang w:val="en-US"/>
          </w:rPr>
          <w:delText>B.</w:delText>
        </w:r>
        <w:r w:rsidRPr="00FC0CB2" w:rsidDel="007342FE">
          <w:rPr>
            <w:lang w:val="en-US"/>
          </w:rPr>
          <w:delText xml:space="preserve"> For </w:delText>
        </w:r>
        <w:r w:rsidRPr="00FC0CB2" w:rsidDel="007342FE">
          <w:rPr>
            <w:i/>
            <w:lang w:val="en-US"/>
          </w:rPr>
          <w:delText>Psyllopsis,</w:delText>
        </w:r>
        <w:r w:rsidRPr="00FC0CB2" w:rsidDel="007342FE">
          <w:delText xml:space="preserve"> different P-symbiont OTUs and different Enterobacteriaceae OTUs are consistently recorded between the two psyllid species </w:delText>
        </w:r>
        <w:r w:rsidDel="007342FE">
          <w:rPr>
            <w:lang w:val="en-US"/>
          </w:rPr>
          <w:delText>(</w:delText>
        </w:r>
        <w:r w:rsidRPr="00A40F99" w:rsidDel="007342FE">
          <w:rPr>
            <w:highlight w:val="yellow"/>
            <w:lang w:val="en-US"/>
          </w:rPr>
          <w:delText>Table 2</w:delText>
        </w:r>
        <w:r w:rsidRPr="00FC0CB2" w:rsidDel="007342FE">
          <w:rPr>
            <w:lang w:val="en-US"/>
          </w:rPr>
          <w:delText>)</w:delText>
        </w:r>
        <w:r w:rsidRPr="00FC0CB2" w:rsidDel="007342FE">
          <w:delText xml:space="preserve">. Conversely, for </w:delText>
        </w:r>
        <w:r w:rsidRPr="00FC0CB2" w:rsidDel="007342FE">
          <w:rPr>
            <w:i/>
            <w:lang w:val="en-US"/>
          </w:rPr>
          <w:delText>Psylla</w:delText>
        </w:r>
        <w:r w:rsidRPr="00FC0CB2" w:rsidDel="007342FE">
          <w:rPr>
            <w:rFonts w:ascii="Calibri" w:eastAsia="Times New Roman" w:hAnsi="Calibri" w:cs="Times New Roman"/>
            <w:lang w:eastAsia="en-AU"/>
          </w:rPr>
          <w:delText xml:space="preserve"> the same P-symbiont OTU and two Enterobacteriaceae OTUs are present in both species, although three additional Enterobacteriaceae OTUs (5, 143, 208) appear associated with </w:delText>
        </w:r>
        <w:r w:rsidR="00AD3A65" w:rsidDel="007342FE">
          <w:rPr>
            <w:rFonts w:ascii="Calibri" w:eastAsia="Times New Roman" w:hAnsi="Calibri" w:cs="Times New Roman"/>
            <w:lang w:eastAsia="en-AU"/>
          </w:rPr>
          <w:delText xml:space="preserve">separate </w:delText>
        </w:r>
        <w:r w:rsidRPr="00FC0CB2" w:rsidDel="007342FE">
          <w:rPr>
            <w:rFonts w:ascii="Calibri" w:eastAsia="Times New Roman" w:hAnsi="Calibri" w:cs="Times New Roman"/>
            <w:lang w:eastAsia="en-AU"/>
          </w:rPr>
          <w:delText xml:space="preserve">psyllid species </w:delText>
        </w:r>
        <w:r w:rsidDel="007342FE">
          <w:rPr>
            <w:lang w:val="en-US"/>
          </w:rPr>
          <w:delText>(</w:delText>
        </w:r>
        <w:r w:rsidRPr="00A40F99" w:rsidDel="007342FE">
          <w:rPr>
            <w:highlight w:val="yellow"/>
            <w:lang w:val="en-US"/>
          </w:rPr>
          <w:delText>Table 3</w:delText>
        </w:r>
        <w:r w:rsidRPr="00FC0CB2" w:rsidDel="007342FE">
          <w:rPr>
            <w:lang w:val="en-US"/>
          </w:rPr>
          <w:delText xml:space="preserve">). </w:delText>
        </w:r>
        <w:r w:rsidRPr="00FC0CB2" w:rsidDel="007342FE">
          <w:rPr>
            <w:i/>
            <w:lang w:val="en-US"/>
          </w:rPr>
          <w:delText>Wolbachia</w:delText>
        </w:r>
        <w:r w:rsidRPr="00FC0CB2" w:rsidDel="007342FE">
          <w:rPr>
            <w:lang w:val="en-US"/>
          </w:rPr>
          <w:delText xml:space="preserve"> appeared to be present at consistent levels in the </w:delText>
        </w:r>
        <w:r w:rsidRPr="00FC0CB2" w:rsidDel="007342FE">
          <w:rPr>
            <w:i/>
            <w:lang w:val="en-US"/>
          </w:rPr>
          <w:delText>Psyllopsis</w:delText>
        </w:r>
        <w:r w:rsidRPr="00FC0CB2" w:rsidDel="007342FE">
          <w:rPr>
            <w:i/>
          </w:rPr>
          <w:delText xml:space="preserve"> </w:delText>
        </w:r>
        <w:r w:rsidRPr="00FC0CB2" w:rsidDel="007342FE">
          <w:rPr>
            <w:i/>
            <w:lang w:val="en-US"/>
          </w:rPr>
          <w:delText>fraxini</w:delText>
        </w:r>
        <w:r w:rsidRPr="00FC0CB2" w:rsidDel="007342FE">
          <w:rPr>
            <w:lang w:val="en-US"/>
          </w:rPr>
          <w:delText xml:space="preserve"> and </w:delText>
        </w:r>
        <w:r w:rsidRPr="00FC0CB2" w:rsidDel="007342FE">
          <w:rPr>
            <w:i/>
            <w:lang w:val="en-US"/>
          </w:rPr>
          <w:delText>Psylla apicalis</w:delText>
        </w:r>
        <w:r w:rsidRPr="00FC0CB2" w:rsidDel="007342FE">
          <w:rPr>
            <w:lang w:val="en-US"/>
          </w:rPr>
          <w:delText xml:space="preserve"> B populations, but vary markedly in the </w:delText>
        </w:r>
        <w:r w:rsidRPr="00FC0CB2" w:rsidDel="007342FE">
          <w:rPr>
            <w:i/>
            <w:lang w:val="en-US"/>
          </w:rPr>
          <w:delText>Psyllopsis</w:delText>
        </w:r>
        <w:r w:rsidRPr="00FC0CB2" w:rsidDel="007342FE">
          <w:rPr>
            <w:i/>
          </w:rPr>
          <w:delText xml:space="preserve"> </w:delText>
        </w:r>
        <w:r w:rsidRPr="00FC0CB2" w:rsidDel="007342FE">
          <w:rPr>
            <w:i/>
            <w:lang w:val="en-US"/>
          </w:rPr>
          <w:delText>fraxinicola</w:delText>
        </w:r>
        <w:r w:rsidRPr="00FC0CB2" w:rsidDel="007342FE">
          <w:rPr>
            <w:lang w:val="en-US"/>
          </w:rPr>
          <w:delText xml:space="preserve"> and </w:delText>
        </w:r>
        <w:r w:rsidRPr="00FC0CB2" w:rsidDel="007342FE">
          <w:rPr>
            <w:i/>
            <w:lang w:val="en-US"/>
          </w:rPr>
          <w:delText>Psylla apicalis</w:delText>
        </w:r>
        <w:r w:rsidRPr="00FC0CB2" w:rsidDel="007342FE">
          <w:rPr>
            <w:lang w:val="en-US"/>
          </w:rPr>
          <w:delText xml:space="preserve"> A populations. Otherwise there were no stark presence/absence or highly variable levels apparent between either of the pai</w:delText>
        </w:r>
        <w:r w:rsidDel="007342FE">
          <w:rPr>
            <w:lang w:val="en-US"/>
          </w:rPr>
          <w:delText>rs for the other OTUs (</w:delText>
        </w:r>
        <w:r w:rsidDel="007342FE">
          <w:rPr>
            <w:highlight w:val="yellow"/>
            <w:lang w:val="en-US"/>
          </w:rPr>
          <w:delText>Table 2 and 3</w:delText>
        </w:r>
        <w:r w:rsidR="00AD3A65" w:rsidDel="007342FE">
          <w:rPr>
            <w:highlight w:val="yellow"/>
            <w:lang w:val="en-US"/>
          </w:rPr>
          <w:delText>).</w:delText>
        </w:r>
        <w:r w:rsidRPr="00FC0CB2" w:rsidDel="007342FE">
          <w:rPr>
            <w:lang w:val="en-US"/>
          </w:rPr>
          <w:delText xml:space="preserve"> </w:delText>
        </w:r>
      </w:del>
    </w:p>
    <w:p w14:paraId="495B4900" w14:textId="4DC71112" w:rsidR="00D72266" w:rsidRPr="00AD3A65" w:rsidDel="006B6E8B" w:rsidRDefault="007342FE">
      <w:pPr>
        <w:spacing w:after="240" w:line="360" w:lineRule="auto"/>
        <w:rPr>
          <w:del w:id="730" w:author="Alexander Piper (DEDJTR)" w:date="2020-03-20T16:00:00Z"/>
          <w:rFonts w:ascii="Calibri" w:eastAsia="Times New Roman" w:hAnsi="Calibri" w:cs="Times New Roman"/>
          <w:sz w:val="18"/>
          <w:szCs w:val="24"/>
          <w:lang w:eastAsia="en-AU"/>
        </w:rPr>
      </w:pPr>
      <w:bookmarkStart w:id="731" w:name="_Toc502175689"/>
      <w:ins w:id="732" w:author="Alexander Piper (DEDJTR)" w:date="2020-03-20T15:34:00Z">
        <w:r>
          <w:rPr>
            <w:rFonts w:eastAsia="Times New Roman" w:cstheme="minorHAnsi"/>
            <w:bCs/>
            <w:noProof/>
            <w:lang w:eastAsia="en-AU"/>
          </w:rPr>
          <w:drawing>
            <wp:inline distT="0" distB="0" distL="0" distR="0" wp14:anchorId="2AD190C1" wp14:editId="44AB16DA">
              <wp:extent cx="5676900" cy="8858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76900" cy="8858250"/>
                      </a:xfrm>
                      <a:prstGeom prst="rect">
                        <a:avLst/>
                      </a:prstGeom>
                      <a:noFill/>
                      <a:ln>
                        <a:noFill/>
                      </a:ln>
                    </pic:spPr>
                  </pic:pic>
                </a:graphicData>
              </a:graphic>
            </wp:inline>
          </w:drawing>
        </w:r>
      </w:ins>
      <w:ins w:id="733" w:author="Alexander Piper (DEDJTR)" w:date="2020-03-20T16:00:00Z">
        <w:r w:rsidR="006B6E8B" w:rsidRPr="00AD3A65" w:rsidDel="006B6E8B">
          <w:rPr>
            <w:rFonts w:ascii="Calibri" w:eastAsia="Times New Roman" w:hAnsi="Calibri" w:cs="Times New Roman"/>
            <w:b/>
            <w:bCs/>
            <w:sz w:val="18"/>
            <w:szCs w:val="20"/>
            <w:lang w:eastAsia="en-AU"/>
          </w:rPr>
          <w:t xml:space="preserve"> </w:t>
        </w:r>
      </w:ins>
      <w:del w:id="734" w:author="Alexander Piper (DEDJTR)" w:date="2020-03-20T16:00:00Z">
        <w:r w:rsidR="00D72266" w:rsidRPr="00AD3A65" w:rsidDel="006B6E8B">
          <w:rPr>
            <w:rFonts w:ascii="Calibri" w:eastAsia="Times New Roman" w:hAnsi="Calibri" w:cs="Times New Roman"/>
            <w:b/>
            <w:bCs/>
            <w:sz w:val="18"/>
            <w:szCs w:val="20"/>
            <w:lang w:eastAsia="en-AU"/>
          </w:rPr>
          <w:delText>Table 2</w:delText>
        </w:r>
        <w:r w:rsidR="00D72266" w:rsidRPr="00AD3A65" w:rsidDel="006B6E8B">
          <w:rPr>
            <w:rFonts w:ascii="Calibri" w:eastAsia="Times New Roman" w:hAnsi="Calibri" w:cs="Times New Roman"/>
            <w:b/>
            <w:bCs/>
            <w:noProof/>
            <w:sz w:val="18"/>
            <w:szCs w:val="20"/>
            <w:lang w:eastAsia="en-AU"/>
          </w:rPr>
          <w:delText xml:space="preserve">: </w:delText>
        </w:r>
        <w:r w:rsidR="00D72266" w:rsidRPr="00AD3A65" w:rsidDel="006B6E8B">
          <w:rPr>
            <w:rFonts w:ascii="Calibri" w:eastAsia="Times New Roman" w:hAnsi="Calibri" w:cs="Times New Roman"/>
            <w:sz w:val="18"/>
            <w:szCs w:val="24"/>
            <w:lang w:eastAsia="en-AU"/>
          </w:rPr>
          <w:delText xml:space="preserve">Bacterial reads detected in individuals of </w:delText>
        </w:r>
        <w:r w:rsidR="00D72266" w:rsidRPr="00AD3A65" w:rsidDel="006B6E8B">
          <w:rPr>
            <w:rFonts w:ascii="Calibri" w:eastAsia="Times New Roman" w:hAnsi="Calibri" w:cs="Times New Roman"/>
            <w:i/>
            <w:sz w:val="18"/>
            <w:szCs w:val="24"/>
            <w:lang w:eastAsia="en-AU"/>
          </w:rPr>
          <w:delText xml:space="preserve">Psyllopsis fraxini </w:delText>
        </w:r>
        <w:r w:rsidR="00D72266" w:rsidRPr="00AD3A65" w:rsidDel="006B6E8B">
          <w:rPr>
            <w:rFonts w:ascii="Calibri" w:eastAsia="Times New Roman" w:hAnsi="Calibri" w:cs="Times New Roman"/>
            <w:sz w:val="18"/>
            <w:szCs w:val="24"/>
            <w:lang w:eastAsia="en-AU"/>
          </w:rPr>
          <w:delText xml:space="preserve">and </w:delText>
        </w:r>
        <w:r w:rsidR="00D72266" w:rsidRPr="00AD3A65" w:rsidDel="006B6E8B">
          <w:rPr>
            <w:rFonts w:ascii="Calibri" w:eastAsia="Times New Roman" w:hAnsi="Calibri" w:cs="Times New Roman"/>
            <w:i/>
            <w:sz w:val="18"/>
            <w:szCs w:val="24"/>
            <w:lang w:eastAsia="en-AU"/>
          </w:rPr>
          <w:delText xml:space="preserve">P. fraxinicola </w:delText>
        </w:r>
        <w:r w:rsidR="00D72266" w:rsidRPr="00AD3A65" w:rsidDel="006B6E8B">
          <w:rPr>
            <w:rFonts w:ascii="Calibri" w:eastAsia="Times New Roman" w:hAnsi="Calibri" w:cs="Times New Roman"/>
            <w:sz w:val="18"/>
            <w:szCs w:val="24"/>
            <w:lang w:eastAsia="en-AU"/>
          </w:rPr>
          <w:delText>collected from the same individual plant in three separate locations (populations 93-94; 106-107; 112-113). The table lists the seven most recorded OTUs</w:delText>
        </w:r>
        <w:bookmarkEnd w:id="731"/>
      </w:del>
    </w:p>
    <w:tbl>
      <w:tblPr>
        <w:tblW w:w="8789" w:type="dxa"/>
        <w:tblLook w:val="04A0" w:firstRow="1" w:lastRow="0" w:firstColumn="1" w:lastColumn="0" w:noHBand="0" w:noVBand="1"/>
      </w:tblPr>
      <w:tblGrid>
        <w:gridCol w:w="2694"/>
        <w:gridCol w:w="1182"/>
        <w:gridCol w:w="805"/>
        <w:gridCol w:w="1182"/>
        <w:gridCol w:w="805"/>
        <w:gridCol w:w="1182"/>
        <w:gridCol w:w="939"/>
      </w:tblGrid>
      <w:tr w:rsidR="00D72266" w:rsidRPr="00FC0CB2" w:rsidDel="006B6E8B" w14:paraId="58EF9860" w14:textId="44F9CC9D" w:rsidTr="00713A5A">
        <w:trPr>
          <w:trHeight w:val="300"/>
          <w:del w:id="735" w:author="Alexander Piper (DEDJTR)" w:date="2020-03-20T16:00:00Z"/>
        </w:trPr>
        <w:tc>
          <w:tcPr>
            <w:tcW w:w="2694" w:type="dxa"/>
            <w:tcBorders>
              <w:top w:val="nil"/>
              <w:left w:val="nil"/>
              <w:bottom w:val="single" w:sz="4" w:space="0" w:color="auto"/>
              <w:right w:val="single" w:sz="4" w:space="0" w:color="auto"/>
            </w:tcBorders>
            <w:shd w:val="clear" w:color="auto" w:fill="auto"/>
            <w:noWrap/>
            <w:vAlign w:val="bottom"/>
            <w:hideMark/>
          </w:tcPr>
          <w:p w14:paraId="4E0C6535" w14:textId="41758B37" w:rsidR="00D72266" w:rsidRPr="00FC0CB2" w:rsidDel="006B6E8B" w:rsidRDefault="00D72266">
            <w:pPr>
              <w:spacing w:after="240" w:line="360" w:lineRule="auto"/>
              <w:rPr>
                <w:del w:id="736" w:author="Alexander Piper (DEDJTR)" w:date="2020-03-20T16:00:00Z"/>
                <w:rFonts w:ascii="Calibri" w:eastAsia="Times New Roman" w:hAnsi="Calibri" w:cs="Times New Roman"/>
                <w:b/>
                <w:bCs/>
                <w:color w:val="000000"/>
                <w:lang w:eastAsia="en-NZ"/>
              </w:rPr>
              <w:pPrChange w:id="737" w:author="Unknown" w:date="2020-03-20T16:00:00Z">
                <w:pPr>
                  <w:spacing w:after="0" w:line="240" w:lineRule="auto"/>
                  <w:jc w:val="right"/>
                </w:pPr>
              </w:pPrChange>
            </w:pPr>
            <w:bookmarkStart w:id="738" w:name="_Hlk29823314"/>
            <w:del w:id="739" w:author="Alexander Piper (DEDJTR)" w:date="2020-03-20T16:00:00Z">
              <w:r w:rsidRPr="00FC0CB2" w:rsidDel="006B6E8B">
                <w:rPr>
                  <w:rFonts w:ascii="Calibri" w:eastAsia="Times New Roman" w:hAnsi="Calibri" w:cs="Times New Roman"/>
                  <w:b/>
                  <w:bCs/>
                  <w:color w:val="000000"/>
                  <w:lang w:eastAsia="en-NZ"/>
                </w:rPr>
                <w:delText>Species</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4C9384C9" w14:textId="73571CE9" w:rsidR="00D72266" w:rsidRPr="00FC0CB2" w:rsidDel="006B6E8B" w:rsidRDefault="00D72266">
            <w:pPr>
              <w:spacing w:after="240" w:line="360" w:lineRule="auto"/>
              <w:rPr>
                <w:del w:id="740" w:author="Alexander Piper (DEDJTR)" w:date="2020-03-20T16:00:00Z"/>
                <w:rFonts w:ascii="Calibri" w:eastAsia="Times New Roman" w:hAnsi="Calibri" w:cs="Times New Roman"/>
                <w:b/>
                <w:bCs/>
                <w:i/>
                <w:iCs/>
                <w:color w:val="000000"/>
                <w:lang w:eastAsia="en-NZ"/>
              </w:rPr>
              <w:pPrChange w:id="741" w:author="Unknown" w:date="2020-03-20T16:00:00Z">
                <w:pPr>
                  <w:spacing w:after="0" w:line="240" w:lineRule="auto"/>
                </w:pPr>
              </w:pPrChange>
            </w:pPr>
            <w:del w:id="742"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5259E763" w14:textId="57E17CED" w:rsidR="00D72266" w:rsidRPr="00FC0CB2" w:rsidDel="006B6E8B" w:rsidRDefault="00D72266">
            <w:pPr>
              <w:spacing w:after="240" w:line="360" w:lineRule="auto"/>
              <w:rPr>
                <w:del w:id="743" w:author="Alexander Piper (DEDJTR)" w:date="2020-03-20T16:00:00Z"/>
                <w:rFonts w:ascii="Calibri" w:eastAsia="Times New Roman" w:hAnsi="Calibri" w:cs="Times New Roman"/>
                <w:b/>
                <w:bCs/>
                <w:i/>
                <w:iCs/>
                <w:color w:val="000000"/>
                <w:lang w:eastAsia="en-NZ"/>
              </w:rPr>
              <w:pPrChange w:id="744" w:author="Unknown" w:date="2020-03-20T16:00:00Z">
                <w:pPr>
                  <w:spacing w:after="0" w:line="240" w:lineRule="auto"/>
                </w:pPr>
              </w:pPrChange>
            </w:pPr>
            <w:del w:id="745" w:author="Alexander Piper (DEDJTR)" w:date="2020-03-20T16:00:00Z">
              <w:r w:rsidRPr="00FC0CB2" w:rsidDel="006B6E8B">
                <w:rPr>
                  <w:rFonts w:ascii="Calibri" w:eastAsia="Times New Roman" w:hAnsi="Calibri" w:cs="Times New Roman"/>
                  <w:b/>
                  <w:bCs/>
                  <w:i/>
                  <w:iCs/>
                  <w:color w:val="000000"/>
                  <w:lang w:eastAsia="en-NZ"/>
                </w:rPr>
                <w:delText>P. fraxini</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5E0EAF08" w14:textId="5F5183D3" w:rsidR="00D72266" w:rsidRPr="00FC0CB2" w:rsidDel="006B6E8B" w:rsidRDefault="00D72266">
            <w:pPr>
              <w:spacing w:after="240" w:line="360" w:lineRule="auto"/>
              <w:rPr>
                <w:del w:id="746" w:author="Alexander Piper (DEDJTR)" w:date="2020-03-20T16:00:00Z"/>
                <w:rFonts w:ascii="Calibri" w:eastAsia="Times New Roman" w:hAnsi="Calibri" w:cs="Times New Roman"/>
                <w:b/>
                <w:bCs/>
                <w:i/>
                <w:iCs/>
                <w:color w:val="000000"/>
                <w:lang w:eastAsia="en-NZ"/>
              </w:rPr>
              <w:pPrChange w:id="747" w:author="Unknown" w:date="2020-03-20T16:00:00Z">
                <w:pPr>
                  <w:spacing w:after="0" w:line="240" w:lineRule="auto"/>
                </w:pPr>
              </w:pPrChange>
            </w:pPr>
            <w:del w:id="748"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745DBF96" w14:textId="584DB9A2" w:rsidR="00D72266" w:rsidRPr="00FC0CB2" w:rsidDel="006B6E8B" w:rsidRDefault="00D72266">
            <w:pPr>
              <w:spacing w:after="240" w:line="360" w:lineRule="auto"/>
              <w:rPr>
                <w:del w:id="749" w:author="Alexander Piper (DEDJTR)" w:date="2020-03-20T16:00:00Z"/>
                <w:rFonts w:ascii="Calibri" w:eastAsia="Times New Roman" w:hAnsi="Calibri" w:cs="Times New Roman"/>
                <w:b/>
                <w:bCs/>
                <w:i/>
                <w:iCs/>
                <w:color w:val="000000"/>
                <w:lang w:eastAsia="en-NZ"/>
              </w:rPr>
              <w:pPrChange w:id="750" w:author="Unknown" w:date="2020-03-20T16:00:00Z">
                <w:pPr>
                  <w:spacing w:after="0" w:line="240" w:lineRule="auto"/>
                </w:pPr>
              </w:pPrChange>
            </w:pPr>
            <w:del w:id="751" w:author="Alexander Piper (DEDJTR)" w:date="2020-03-20T16:00:00Z">
              <w:r w:rsidRPr="00FC0CB2" w:rsidDel="006B6E8B">
                <w:rPr>
                  <w:rFonts w:ascii="Calibri" w:eastAsia="Times New Roman" w:hAnsi="Calibri" w:cs="Times New Roman"/>
                  <w:b/>
                  <w:bCs/>
                  <w:i/>
                  <w:iCs/>
                  <w:color w:val="000000"/>
                  <w:lang w:eastAsia="en-NZ"/>
                </w:rPr>
                <w:delText>P. fraxini</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4B8BDD18" w14:textId="37F9793B" w:rsidR="00D72266" w:rsidRPr="00FC0CB2" w:rsidDel="006B6E8B" w:rsidRDefault="00D72266">
            <w:pPr>
              <w:spacing w:after="240" w:line="360" w:lineRule="auto"/>
              <w:rPr>
                <w:del w:id="752" w:author="Alexander Piper (DEDJTR)" w:date="2020-03-20T16:00:00Z"/>
                <w:rFonts w:ascii="Calibri" w:eastAsia="Times New Roman" w:hAnsi="Calibri" w:cs="Times New Roman"/>
                <w:b/>
                <w:bCs/>
                <w:i/>
                <w:iCs/>
                <w:color w:val="000000"/>
                <w:lang w:eastAsia="en-NZ"/>
              </w:rPr>
              <w:pPrChange w:id="753" w:author="Unknown" w:date="2020-03-20T16:00:00Z">
                <w:pPr>
                  <w:spacing w:after="0" w:line="240" w:lineRule="auto"/>
                </w:pPr>
              </w:pPrChange>
            </w:pPr>
            <w:del w:id="754"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939" w:type="dxa"/>
            <w:tcBorders>
              <w:top w:val="nil"/>
              <w:left w:val="single" w:sz="4" w:space="0" w:color="auto"/>
              <w:bottom w:val="single" w:sz="4" w:space="0" w:color="auto"/>
              <w:right w:val="single" w:sz="4" w:space="0" w:color="auto"/>
            </w:tcBorders>
            <w:shd w:val="clear" w:color="auto" w:fill="auto"/>
            <w:noWrap/>
            <w:vAlign w:val="bottom"/>
            <w:hideMark/>
          </w:tcPr>
          <w:p w14:paraId="4FADC872" w14:textId="139E8FA8" w:rsidR="00D72266" w:rsidRPr="00FC0CB2" w:rsidDel="006B6E8B" w:rsidRDefault="00D72266">
            <w:pPr>
              <w:spacing w:after="240" w:line="360" w:lineRule="auto"/>
              <w:rPr>
                <w:del w:id="755" w:author="Alexander Piper (DEDJTR)" w:date="2020-03-20T16:00:00Z"/>
                <w:rFonts w:ascii="Calibri" w:eastAsia="Times New Roman" w:hAnsi="Calibri" w:cs="Times New Roman"/>
                <w:b/>
                <w:bCs/>
                <w:i/>
                <w:iCs/>
                <w:color w:val="000000"/>
                <w:lang w:eastAsia="en-NZ"/>
              </w:rPr>
              <w:pPrChange w:id="756" w:author="Unknown" w:date="2020-03-20T16:00:00Z">
                <w:pPr>
                  <w:spacing w:after="0" w:line="240" w:lineRule="auto"/>
                </w:pPr>
              </w:pPrChange>
            </w:pPr>
            <w:del w:id="757" w:author="Alexander Piper (DEDJTR)" w:date="2020-03-20T16:00:00Z">
              <w:r w:rsidRPr="00FC0CB2" w:rsidDel="006B6E8B">
                <w:rPr>
                  <w:rFonts w:ascii="Calibri" w:eastAsia="Times New Roman" w:hAnsi="Calibri" w:cs="Times New Roman"/>
                  <w:b/>
                  <w:bCs/>
                  <w:i/>
                  <w:iCs/>
                  <w:color w:val="000000"/>
                  <w:lang w:eastAsia="en-NZ"/>
                </w:rPr>
                <w:delText>P. fraxini</w:delText>
              </w:r>
            </w:del>
          </w:p>
        </w:tc>
      </w:tr>
      <w:tr w:rsidR="00D72266" w:rsidRPr="00FC0CB2" w:rsidDel="006B6E8B" w14:paraId="336AA3C7" w14:textId="6DA759B5" w:rsidTr="00713A5A">
        <w:trPr>
          <w:trHeight w:val="300"/>
          <w:del w:id="758" w:author="Alexander Piper (DEDJTR)" w:date="2020-03-20T16:00:00Z"/>
        </w:trPr>
        <w:tc>
          <w:tcPr>
            <w:tcW w:w="2694" w:type="dxa"/>
            <w:tcBorders>
              <w:top w:val="single" w:sz="4" w:space="0" w:color="auto"/>
              <w:left w:val="nil"/>
              <w:bottom w:val="single" w:sz="4" w:space="0" w:color="auto"/>
              <w:right w:val="single" w:sz="4" w:space="0" w:color="auto"/>
            </w:tcBorders>
            <w:shd w:val="clear" w:color="auto" w:fill="auto"/>
            <w:noWrap/>
            <w:vAlign w:val="bottom"/>
            <w:hideMark/>
          </w:tcPr>
          <w:p w14:paraId="7AB58858" w14:textId="25D28A01" w:rsidR="00D72266" w:rsidRPr="00FC0CB2" w:rsidDel="006B6E8B" w:rsidRDefault="00D72266">
            <w:pPr>
              <w:spacing w:after="240" w:line="360" w:lineRule="auto"/>
              <w:rPr>
                <w:del w:id="759" w:author="Alexander Piper (DEDJTR)" w:date="2020-03-20T16:00:00Z"/>
                <w:rFonts w:ascii="Calibri" w:eastAsia="Times New Roman" w:hAnsi="Calibri" w:cs="Times New Roman"/>
                <w:b/>
                <w:bCs/>
                <w:color w:val="000000"/>
                <w:lang w:eastAsia="en-NZ"/>
              </w:rPr>
              <w:pPrChange w:id="760" w:author="Unknown" w:date="2020-03-20T16:00:00Z">
                <w:pPr>
                  <w:spacing w:after="0" w:line="240" w:lineRule="auto"/>
                  <w:jc w:val="right"/>
                </w:pPr>
              </w:pPrChange>
            </w:pPr>
            <w:del w:id="761" w:author="Alexander Piper (DEDJTR)" w:date="2020-03-20T16:00:00Z">
              <w:r w:rsidRPr="00FC0CB2" w:rsidDel="006B6E8B">
                <w:rPr>
                  <w:rFonts w:ascii="Calibri" w:eastAsia="Times New Roman" w:hAnsi="Calibri" w:cs="Times New Roman"/>
                  <w:b/>
                  <w:bCs/>
                  <w:color w:val="000000"/>
                  <w:lang w:eastAsia="en-NZ"/>
                </w:rPr>
                <w:delText>Psyllid plant population</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C8045" w14:textId="73D5E3E1" w:rsidR="00D72266" w:rsidRPr="00FC0CB2" w:rsidDel="006B6E8B" w:rsidRDefault="00D72266">
            <w:pPr>
              <w:spacing w:after="240" w:line="360" w:lineRule="auto"/>
              <w:rPr>
                <w:del w:id="762" w:author="Alexander Piper (DEDJTR)" w:date="2020-03-20T16:00:00Z"/>
                <w:rFonts w:ascii="Calibri" w:eastAsia="Times New Roman" w:hAnsi="Calibri" w:cs="Times New Roman"/>
                <w:b/>
                <w:color w:val="000000"/>
                <w:lang w:eastAsia="en-NZ"/>
              </w:rPr>
              <w:pPrChange w:id="763" w:author="Unknown" w:date="2020-03-20T16:00:00Z">
                <w:pPr>
                  <w:spacing w:after="0" w:line="240" w:lineRule="auto"/>
                  <w:jc w:val="center"/>
                </w:pPr>
              </w:pPrChange>
            </w:pPr>
            <w:del w:id="764" w:author="Alexander Piper (DEDJTR)" w:date="2020-03-20T16:00:00Z">
              <w:r w:rsidRPr="00FC0CB2" w:rsidDel="006B6E8B">
                <w:rPr>
                  <w:rFonts w:ascii="Calibri" w:eastAsia="Times New Roman" w:hAnsi="Calibri" w:cs="Times New Roman"/>
                  <w:b/>
                  <w:color w:val="000000"/>
                  <w:lang w:eastAsia="en-NZ"/>
                </w:rPr>
                <w:delText>93 -94</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1AAEA" w14:textId="232741E2" w:rsidR="00D72266" w:rsidRPr="00FC0CB2" w:rsidDel="006B6E8B" w:rsidRDefault="00D72266">
            <w:pPr>
              <w:spacing w:after="240" w:line="360" w:lineRule="auto"/>
              <w:rPr>
                <w:del w:id="765" w:author="Alexander Piper (DEDJTR)" w:date="2020-03-20T16:00:00Z"/>
                <w:rFonts w:ascii="Calibri" w:eastAsia="Times New Roman" w:hAnsi="Calibri" w:cs="Times New Roman"/>
                <w:b/>
                <w:color w:val="000000"/>
                <w:lang w:eastAsia="en-NZ"/>
              </w:rPr>
              <w:pPrChange w:id="766" w:author="Unknown" w:date="2020-03-20T16:00:00Z">
                <w:pPr>
                  <w:spacing w:after="0" w:line="240" w:lineRule="auto"/>
                  <w:jc w:val="center"/>
                </w:pPr>
              </w:pPrChange>
            </w:pPr>
            <w:del w:id="767" w:author="Alexander Piper (DEDJTR)" w:date="2020-03-20T16:00:00Z">
              <w:r w:rsidRPr="00FC0CB2" w:rsidDel="006B6E8B">
                <w:rPr>
                  <w:rFonts w:ascii="Calibri" w:eastAsia="Times New Roman" w:hAnsi="Calibri" w:cs="Times New Roman"/>
                  <w:b/>
                  <w:color w:val="000000"/>
                  <w:lang w:eastAsia="en-NZ"/>
                </w:rPr>
                <w:delText>106-107</w:delText>
              </w:r>
            </w:del>
          </w:p>
        </w:tc>
        <w:tc>
          <w:tcPr>
            <w:tcW w:w="212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6904D" w14:textId="7AFD976E" w:rsidR="00D72266" w:rsidRPr="00FC0CB2" w:rsidDel="006B6E8B" w:rsidRDefault="00D72266">
            <w:pPr>
              <w:spacing w:after="240" w:line="360" w:lineRule="auto"/>
              <w:rPr>
                <w:del w:id="768" w:author="Alexander Piper (DEDJTR)" w:date="2020-03-20T16:00:00Z"/>
                <w:rFonts w:ascii="Calibri" w:eastAsia="Times New Roman" w:hAnsi="Calibri" w:cs="Times New Roman"/>
                <w:b/>
                <w:color w:val="000000"/>
                <w:lang w:eastAsia="en-NZ"/>
              </w:rPr>
              <w:pPrChange w:id="769" w:author="Unknown" w:date="2020-03-20T16:00:00Z">
                <w:pPr>
                  <w:spacing w:after="0" w:line="240" w:lineRule="auto"/>
                  <w:jc w:val="center"/>
                </w:pPr>
              </w:pPrChange>
            </w:pPr>
            <w:del w:id="770" w:author="Alexander Piper (DEDJTR)" w:date="2020-03-20T16:00:00Z">
              <w:r w:rsidRPr="00FC0CB2" w:rsidDel="006B6E8B">
                <w:rPr>
                  <w:rFonts w:ascii="Calibri" w:eastAsia="Times New Roman" w:hAnsi="Calibri" w:cs="Times New Roman"/>
                  <w:b/>
                  <w:color w:val="000000"/>
                  <w:lang w:eastAsia="en-NZ"/>
                </w:rPr>
                <w:delText>112-113</w:delText>
              </w:r>
            </w:del>
          </w:p>
        </w:tc>
      </w:tr>
      <w:tr w:rsidR="00D72266" w:rsidRPr="00FC0CB2" w:rsidDel="006B6E8B" w14:paraId="55153E96" w14:textId="40974AE0" w:rsidTr="00713A5A">
        <w:trPr>
          <w:trHeight w:val="300"/>
          <w:del w:id="771" w:author="Alexander Piper (DEDJTR)" w:date="2020-03-20T16:00:00Z"/>
        </w:trPr>
        <w:tc>
          <w:tcPr>
            <w:tcW w:w="2694" w:type="dxa"/>
            <w:tcBorders>
              <w:top w:val="single" w:sz="4" w:space="0" w:color="auto"/>
              <w:left w:val="nil"/>
              <w:bottom w:val="single" w:sz="4" w:space="0" w:color="auto"/>
              <w:right w:val="single" w:sz="4" w:space="0" w:color="auto"/>
            </w:tcBorders>
            <w:shd w:val="clear" w:color="auto" w:fill="auto"/>
            <w:noWrap/>
            <w:vAlign w:val="bottom"/>
          </w:tcPr>
          <w:p w14:paraId="1D19DFEA" w14:textId="7944EF13" w:rsidR="00D72266" w:rsidRPr="00FC0CB2" w:rsidDel="006B6E8B" w:rsidRDefault="00D72266">
            <w:pPr>
              <w:spacing w:after="240" w:line="360" w:lineRule="auto"/>
              <w:rPr>
                <w:del w:id="772" w:author="Alexander Piper (DEDJTR)" w:date="2020-03-20T16:00:00Z"/>
                <w:rFonts w:ascii="Calibri" w:eastAsia="Times New Roman" w:hAnsi="Calibri" w:cs="Times New Roman"/>
                <w:b/>
                <w:bCs/>
                <w:color w:val="000000"/>
                <w:lang w:eastAsia="en-NZ"/>
              </w:rPr>
              <w:pPrChange w:id="773" w:author="Unknown" w:date="2020-03-20T16:00:00Z">
                <w:pPr>
                  <w:spacing w:after="0" w:line="240" w:lineRule="auto"/>
                </w:pPr>
              </w:pPrChange>
            </w:pPr>
            <w:del w:id="774" w:author="Alexander Piper (DEDJTR)" w:date="2020-03-20T16:00:00Z">
              <w:r w:rsidRPr="00FC0CB2" w:rsidDel="006B6E8B">
                <w:rPr>
                  <w:rFonts w:ascii="Calibri" w:eastAsia="Times New Roman" w:hAnsi="Calibri" w:cs="Times New Roman"/>
                  <w:b/>
                  <w:bCs/>
                  <w:color w:val="000000"/>
                  <w:lang w:eastAsia="en-NZ"/>
                </w:rPr>
                <w:delText>Bacterial OTUs</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4AFC697" w14:textId="6494B013" w:rsidR="00D72266" w:rsidRPr="00FC0CB2" w:rsidDel="006B6E8B" w:rsidRDefault="00D72266">
            <w:pPr>
              <w:spacing w:after="240" w:line="360" w:lineRule="auto"/>
              <w:rPr>
                <w:del w:id="775" w:author="Alexander Piper (DEDJTR)" w:date="2020-03-20T16:00:00Z"/>
                <w:rFonts w:ascii="Calibri" w:eastAsia="Times New Roman" w:hAnsi="Calibri" w:cs="Times New Roman"/>
                <w:b/>
                <w:color w:val="000000"/>
                <w:lang w:eastAsia="en-NZ"/>
              </w:rPr>
              <w:pPrChange w:id="776" w:author="Unknown" w:date="2020-03-20T16:00:00Z">
                <w:pPr>
                  <w:spacing w:after="0" w:line="240" w:lineRule="auto"/>
                  <w:jc w:val="center"/>
                </w:pPr>
              </w:pPrChange>
            </w:pPr>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6623345" w14:textId="3733B2A1" w:rsidR="00D72266" w:rsidRPr="00FC0CB2" w:rsidDel="006B6E8B" w:rsidRDefault="00D72266">
            <w:pPr>
              <w:spacing w:after="240" w:line="360" w:lineRule="auto"/>
              <w:rPr>
                <w:del w:id="777" w:author="Alexander Piper (DEDJTR)" w:date="2020-03-20T16:00:00Z"/>
                <w:rFonts w:ascii="Calibri" w:eastAsia="Times New Roman" w:hAnsi="Calibri" w:cs="Times New Roman"/>
                <w:b/>
                <w:color w:val="000000"/>
                <w:lang w:eastAsia="en-NZ"/>
              </w:rPr>
              <w:pPrChange w:id="778" w:author="Unknown" w:date="2020-03-20T16:00:00Z">
                <w:pPr>
                  <w:spacing w:after="0" w:line="240" w:lineRule="auto"/>
                  <w:jc w:val="center"/>
                </w:pPr>
              </w:pPrChange>
            </w:pPr>
          </w:p>
        </w:tc>
        <w:tc>
          <w:tcPr>
            <w:tcW w:w="212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055C28B" w14:textId="55588947" w:rsidR="00D72266" w:rsidRPr="00FC0CB2" w:rsidDel="006B6E8B" w:rsidRDefault="00D72266">
            <w:pPr>
              <w:spacing w:after="240" w:line="360" w:lineRule="auto"/>
              <w:rPr>
                <w:del w:id="779" w:author="Alexander Piper (DEDJTR)" w:date="2020-03-20T16:00:00Z"/>
                <w:rFonts w:ascii="Calibri" w:eastAsia="Times New Roman" w:hAnsi="Calibri" w:cs="Times New Roman"/>
                <w:b/>
                <w:color w:val="000000"/>
                <w:lang w:eastAsia="en-NZ"/>
              </w:rPr>
              <w:pPrChange w:id="780" w:author="Unknown" w:date="2020-03-20T16:00:00Z">
                <w:pPr>
                  <w:spacing w:after="0" w:line="240" w:lineRule="auto"/>
                  <w:jc w:val="center"/>
                </w:pPr>
              </w:pPrChange>
            </w:pPr>
          </w:p>
        </w:tc>
      </w:tr>
      <w:tr w:rsidR="00D72266" w:rsidRPr="00FC0CB2" w:rsidDel="006B6E8B" w14:paraId="04AF23D7" w14:textId="46476E80" w:rsidTr="00713A5A">
        <w:trPr>
          <w:trHeight w:val="300"/>
          <w:del w:id="781" w:author="Alexander Piper (DEDJTR)" w:date="2020-03-20T16:00:00Z"/>
        </w:trPr>
        <w:tc>
          <w:tcPr>
            <w:tcW w:w="2694" w:type="dxa"/>
            <w:tcBorders>
              <w:top w:val="single" w:sz="4" w:space="0" w:color="auto"/>
              <w:left w:val="nil"/>
              <w:bottom w:val="nil"/>
              <w:right w:val="single" w:sz="4" w:space="0" w:color="auto"/>
            </w:tcBorders>
            <w:shd w:val="clear" w:color="000000" w:fill="F4B084"/>
            <w:noWrap/>
            <w:vAlign w:val="bottom"/>
            <w:hideMark/>
          </w:tcPr>
          <w:p w14:paraId="2B0EF681" w14:textId="33808F12" w:rsidR="00D72266" w:rsidRPr="00FC0CB2" w:rsidDel="006B6E8B" w:rsidRDefault="00D72266">
            <w:pPr>
              <w:spacing w:after="240" w:line="360" w:lineRule="auto"/>
              <w:rPr>
                <w:del w:id="782" w:author="Alexander Piper (DEDJTR)" w:date="2020-03-20T16:00:00Z"/>
                <w:rFonts w:ascii="Calibri" w:eastAsia="Times New Roman" w:hAnsi="Calibri" w:cs="Times New Roman"/>
                <w:b/>
                <w:bCs/>
                <w:lang w:eastAsia="en-NZ"/>
              </w:rPr>
              <w:pPrChange w:id="783" w:author="Unknown" w:date="2020-03-20T16:00:00Z">
                <w:pPr>
                  <w:spacing w:after="0" w:line="240" w:lineRule="auto"/>
                </w:pPr>
              </w:pPrChange>
            </w:pPr>
            <w:del w:id="784" w:author="Alexander Piper (DEDJTR)" w:date="2020-03-20T16:00:00Z">
              <w:r w:rsidRPr="00FC0CB2" w:rsidDel="006B6E8B">
                <w:rPr>
                  <w:rFonts w:ascii="Calibri" w:eastAsia="Times New Roman" w:hAnsi="Calibri" w:cs="Times New Roman"/>
                  <w:b/>
                  <w:bCs/>
                  <w:i/>
                  <w:lang w:eastAsia="en-NZ"/>
                </w:rPr>
                <w:delText>Carsonella</w:delText>
              </w:r>
              <w:r w:rsidRPr="00FC0CB2" w:rsidDel="006B6E8B">
                <w:rPr>
                  <w:rFonts w:ascii="Calibri" w:eastAsia="Times New Roman" w:hAnsi="Calibri" w:cs="Times New Roman"/>
                  <w:b/>
                  <w:bCs/>
                  <w:lang w:eastAsia="en-NZ"/>
                </w:rPr>
                <w:delText>-Otu288(243)</w:delText>
              </w:r>
            </w:del>
          </w:p>
        </w:tc>
        <w:tc>
          <w:tcPr>
            <w:tcW w:w="1182" w:type="dxa"/>
            <w:tcBorders>
              <w:top w:val="single" w:sz="4" w:space="0" w:color="auto"/>
              <w:left w:val="single" w:sz="4" w:space="0" w:color="auto"/>
              <w:bottom w:val="nil"/>
              <w:right w:val="nil"/>
            </w:tcBorders>
            <w:shd w:val="clear" w:color="000000" w:fill="F4B084"/>
            <w:noWrap/>
            <w:vAlign w:val="bottom"/>
            <w:hideMark/>
          </w:tcPr>
          <w:p w14:paraId="78138FEC" w14:textId="46661C6E" w:rsidR="00D72266" w:rsidRPr="00FC0CB2" w:rsidDel="006B6E8B" w:rsidRDefault="00D72266">
            <w:pPr>
              <w:spacing w:after="240" w:line="360" w:lineRule="auto"/>
              <w:rPr>
                <w:del w:id="785" w:author="Alexander Piper (DEDJTR)" w:date="2020-03-20T16:00:00Z"/>
                <w:rFonts w:ascii="Calibri" w:eastAsia="Times New Roman" w:hAnsi="Calibri" w:cs="Times New Roman"/>
                <w:color w:val="000000"/>
                <w:lang w:eastAsia="en-NZ"/>
              </w:rPr>
              <w:pPrChange w:id="786" w:author="Unknown" w:date="2020-03-20T16:00:00Z">
                <w:pPr>
                  <w:spacing w:after="0" w:line="240" w:lineRule="auto"/>
                  <w:jc w:val="right"/>
                </w:pPr>
              </w:pPrChange>
            </w:pPr>
            <w:del w:id="787" w:author="Alexander Piper (DEDJTR)" w:date="2020-03-20T16:00:00Z">
              <w:r w:rsidRPr="00FC0CB2" w:rsidDel="006B6E8B">
                <w:rPr>
                  <w:rFonts w:ascii="Calibri" w:eastAsia="Times New Roman" w:hAnsi="Calibri" w:cs="Times New Roman"/>
                  <w:color w:val="000000"/>
                  <w:lang w:eastAsia="en-NZ"/>
                </w:rPr>
                <w:delText>891</w:delText>
              </w:r>
            </w:del>
          </w:p>
        </w:tc>
        <w:tc>
          <w:tcPr>
            <w:tcW w:w="805" w:type="dxa"/>
            <w:tcBorders>
              <w:top w:val="single" w:sz="4" w:space="0" w:color="auto"/>
              <w:left w:val="nil"/>
              <w:bottom w:val="nil"/>
              <w:right w:val="nil"/>
            </w:tcBorders>
            <w:shd w:val="clear" w:color="auto" w:fill="auto"/>
            <w:noWrap/>
            <w:vAlign w:val="bottom"/>
            <w:hideMark/>
          </w:tcPr>
          <w:p w14:paraId="21854181" w14:textId="5E3D90A4" w:rsidR="00D72266" w:rsidRPr="00FC0CB2" w:rsidDel="006B6E8B" w:rsidRDefault="00D72266">
            <w:pPr>
              <w:spacing w:after="240" w:line="360" w:lineRule="auto"/>
              <w:rPr>
                <w:del w:id="788" w:author="Alexander Piper (DEDJTR)" w:date="2020-03-20T16:00:00Z"/>
                <w:rFonts w:ascii="Calibri" w:eastAsia="Times New Roman" w:hAnsi="Calibri" w:cs="Times New Roman"/>
                <w:color w:val="000000"/>
                <w:lang w:eastAsia="en-NZ"/>
              </w:rPr>
              <w:pPrChange w:id="789" w:author="Unknown" w:date="2020-03-20T16:00:00Z">
                <w:pPr>
                  <w:spacing w:after="0" w:line="240" w:lineRule="auto"/>
                  <w:jc w:val="right"/>
                </w:pPr>
              </w:pPrChange>
            </w:pPr>
            <w:del w:id="790"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single" w:sz="4" w:space="0" w:color="auto"/>
              <w:left w:val="nil"/>
              <w:bottom w:val="nil"/>
              <w:right w:val="nil"/>
            </w:tcBorders>
            <w:shd w:val="clear" w:color="000000" w:fill="F4B084"/>
            <w:noWrap/>
            <w:vAlign w:val="bottom"/>
            <w:hideMark/>
          </w:tcPr>
          <w:p w14:paraId="102EB394" w14:textId="693E6FE2" w:rsidR="00D72266" w:rsidRPr="00FC0CB2" w:rsidDel="006B6E8B" w:rsidRDefault="00D72266">
            <w:pPr>
              <w:spacing w:after="240" w:line="360" w:lineRule="auto"/>
              <w:rPr>
                <w:del w:id="791" w:author="Alexander Piper (DEDJTR)" w:date="2020-03-20T16:00:00Z"/>
                <w:rFonts w:ascii="Calibri" w:eastAsia="Times New Roman" w:hAnsi="Calibri" w:cs="Times New Roman"/>
                <w:color w:val="000000"/>
                <w:lang w:eastAsia="en-NZ"/>
              </w:rPr>
              <w:pPrChange w:id="792" w:author="Unknown" w:date="2020-03-20T16:00:00Z">
                <w:pPr>
                  <w:spacing w:after="0" w:line="240" w:lineRule="auto"/>
                  <w:jc w:val="right"/>
                </w:pPr>
              </w:pPrChange>
            </w:pPr>
            <w:del w:id="793" w:author="Alexander Piper (DEDJTR)" w:date="2020-03-20T16:00:00Z">
              <w:r w:rsidRPr="00FC0CB2" w:rsidDel="006B6E8B">
                <w:rPr>
                  <w:rFonts w:ascii="Calibri" w:eastAsia="Times New Roman" w:hAnsi="Calibri" w:cs="Times New Roman"/>
                  <w:color w:val="000000"/>
                  <w:lang w:eastAsia="en-NZ"/>
                </w:rPr>
                <w:delText>199</w:delText>
              </w:r>
            </w:del>
          </w:p>
        </w:tc>
        <w:tc>
          <w:tcPr>
            <w:tcW w:w="805" w:type="dxa"/>
            <w:tcBorders>
              <w:top w:val="single" w:sz="4" w:space="0" w:color="auto"/>
              <w:left w:val="nil"/>
              <w:bottom w:val="nil"/>
              <w:right w:val="nil"/>
            </w:tcBorders>
            <w:shd w:val="clear" w:color="auto" w:fill="auto"/>
            <w:noWrap/>
            <w:vAlign w:val="bottom"/>
            <w:hideMark/>
          </w:tcPr>
          <w:p w14:paraId="6AABF3B4" w14:textId="791CE540" w:rsidR="00D72266" w:rsidRPr="00FC0CB2" w:rsidDel="006B6E8B" w:rsidRDefault="00D72266">
            <w:pPr>
              <w:spacing w:after="240" w:line="360" w:lineRule="auto"/>
              <w:rPr>
                <w:del w:id="794" w:author="Alexander Piper (DEDJTR)" w:date="2020-03-20T16:00:00Z"/>
                <w:rFonts w:ascii="Calibri" w:eastAsia="Times New Roman" w:hAnsi="Calibri" w:cs="Times New Roman"/>
                <w:color w:val="000000"/>
                <w:lang w:eastAsia="en-NZ"/>
              </w:rPr>
              <w:pPrChange w:id="795" w:author="Unknown" w:date="2020-03-20T16:00:00Z">
                <w:pPr>
                  <w:spacing w:after="0" w:line="240" w:lineRule="auto"/>
                  <w:jc w:val="right"/>
                </w:pPr>
              </w:pPrChange>
            </w:pPr>
            <w:del w:id="796"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single" w:sz="4" w:space="0" w:color="auto"/>
              <w:left w:val="nil"/>
              <w:bottom w:val="nil"/>
              <w:right w:val="nil"/>
            </w:tcBorders>
            <w:shd w:val="clear" w:color="000000" w:fill="F4B084"/>
            <w:noWrap/>
            <w:vAlign w:val="bottom"/>
            <w:hideMark/>
          </w:tcPr>
          <w:p w14:paraId="61B13068" w14:textId="116A3F53" w:rsidR="00D72266" w:rsidRPr="00FC0CB2" w:rsidDel="006B6E8B" w:rsidRDefault="00D72266">
            <w:pPr>
              <w:spacing w:after="240" w:line="360" w:lineRule="auto"/>
              <w:rPr>
                <w:del w:id="797" w:author="Alexander Piper (DEDJTR)" w:date="2020-03-20T16:00:00Z"/>
                <w:rFonts w:ascii="Calibri" w:eastAsia="Times New Roman" w:hAnsi="Calibri" w:cs="Times New Roman"/>
                <w:color w:val="000000"/>
                <w:lang w:eastAsia="en-NZ"/>
              </w:rPr>
              <w:pPrChange w:id="798" w:author="Unknown" w:date="2020-03-20T16:00:00Z">
                <w:pPr>
                  <w:spacing w:after="0" w:line="240" w:lineRule="auto"/>
                  <w:jc w:val="right"/>
                </w:pPr>
              </w:pPrChange>
            </w:pPr>
            <w:del w:id="799" w:author="Alexander Piper (DEDJTR)" w:date="2020-03-20T16:00:00Z">
              <w:r w:rsidRPr="00FC0CB2" w:rsidDel="006B6E8B">
                <w:rPr>
                  <w:rFonts w:ascii="Calibri" w:eastAsia="Times New Roman" w:hAnsi="Calibri" w:cs="Times New Roman"/>
                  <w:color w:val="000000"/>
                  <w:lang w:eastAsia="en-NZ"/>
                </w:rPr>
                <w:delText>285</w:delText>
              </w:r>
            </w:del>
          </w:p>
        </w:tc>
        <w:tc>
          <w:tcPr>
            <w:tcW w:w="939" w:type="dxa"/>
            <w:tcBorders>
              <w:top w:val="single" w:sz="4" w:space="0" w:color="auto"/>
              <w:left w:val="nil"/>
              <w:bottom w:val="nil"/>
              <w:right w:val="single" w:sz="4" w:space="0" w:color="auto"/>
            </w:tcBorders>
            <w:shd w:val="clear" w:color="auto" w:fill="auto"/>
            <w:noWrap/>
            <w:vAlign w:val="bottom"/>
            <w:hideMark/>
          </w:tcPr>
          <w:p w14:paraId="659AF4D3" w14:textId="4FDF5833" w:rsidR="00D72266" w:rsidRPr="00FC0CB2" w:rsidDel="006B6E8B" w:rsidRDefault="00D72266">
            <w:pPr>
              <w:spacing w:after="240" w:line="360" w:lineRule="auto"/>
              <w:rPr>
                <w:del w:id="800" w:author="Alexander Piper (DEDJTR)" w:date="2020-03-20T16:00:00Z"/>
                <w:rFonts w:ascii="Calibri" w:eastAsia="Times New Roman" w:hAnsi="Calibri" w:cs="Times New Roman"/>
                <w:color w:val="000000"/>
                <w:lang w:eastAsia="en-NZ"/>
              </w:rPr>
              <w:pPrChange w:id="801" w:author="Unknown" w:date="2020-03-20T16:00:00Z">
                <w:pPr>
                  <w:spacing w:after="0" w:line="240" w:lineRule="auto"/>
                  <w:jc w:val="right"/>
                </w:pPr>
              </w:pPrChange>
            </w:pPr>
            <w:del w:id="802" w:author="Alexander Piper (DEDJTR)" w:date="2020-03-20T16:00:00Z">
              <w:r w:rsidRPr="00FC0CB2" w:rsidDel="006B6E8B">
                <w:rPr>
                  <w:rFonts w:ascii="Calibri" w:eastAsia="Times New Roman" w:hAnsi="Calibri" w:cs="Times New Roman"/>
                  <w:color w:val="000000"/>
                  <w:lang w:eastAsia="en-NZ"/>
                </w:rPr>
                <w:delText>0</w:delText>
              </w:r>
            </w:del>
          </w:p>
        </w:tc>
      </w:tr>
      <w:tr w:rsidR="00D72266" w:rsidRPr="00FC0CB2" w:rsidDel="006B6E8B" w14:paraId="1D93F7DB" w14:textId="2C32D962" w:rsidTr="00713A5A">
        <w:trPr>
          <w:trHeight w:val="300"/>
          <w:del w:id="803" w:author="Alexander Piper (DEDJTR)" w:date="2020-03-20T16:00:00Z"/>
        </w:trPr>
        <w:tc>
          <w:tcPr>
            <w:tcW w:w="2694" w:type="dxa"/>
            <w:tcBorders>
              <w:top w:val="nil"/>
              <w:left w:val="nil"/>
              <w:bottom w:val="nil"/>
              <w:right w:val="single" w:sz="4" w:space="0" w:color="auto"/>
            </w:tcBorders>
            <w:shd w:val="clear" w:color="000000" w:fill="F4B084"/>
            <w:noWrap/>
            <w:vAlign w:val="bottom"/>
            <w:hideMark/>
          </w:tcPr>
          <w:p w14:paraId="4DFE92C5" w14:textId="27391626" w:rsidR="00D72266" w:rsidRPr="00FC0CB2" w:rsidDel="006B6E8B" w:rsidRDefault="00D72266">
            <w:pPr>
              <w:spacing w:after="240" w:line="360" w:lineRule="auto"/>
              <w:rPr>
                <w:del w:id="804" w:author="Alexander Piper (DEDJTR)" w:date="2020-03-20T16:00:00Z"/>
                <w:rFonts w:ascii="Calibri" w:eastAsia="Times New Roman" w:hAnsi="Calibri" w:cs="Times New Roman"/>
                <w:b/>
                <w:bCs/>
                <w:lang w:eastAsia="en-NZ"/>
              </w:rPr>
              <w:pPrChange w:id="805" w:author="Unknown" w:date="2020-03-20T16:00:00Z">
                <w:pPr>
                  <w:spacing w:after="0" w:line="240" w:lineRule="auto"/>
                </w:pPr>
              </w:pPrChange>
            </w:pPr>
            <w:del w:id="806" w:author="Alexander Piper (DEDJTR)" w:date="2020-03-20T16:00:00Z">
              <w:r w:rsidRPr="00FC0CB2" w:rsidDel="006B6E8B">
                <w:rPr>
                  <w:rFonts w:ascii="Calibri" w:eastAsia="Times New Roman" w:hAnsi="Calibri" w:cs="Times New Roman"/>
                  <w:b/>
                  <w:bCs/>
                  <w:i/>
                  <w:lang w:eastAsia="en-NZ"/>
                </w:rPr>
                <w:delText>Carsonella</w:delText>
              </w:r>
              <w:r w:rsidRPr="00FC0CB2" w:rsidDel="006B6E8B">
                <w:rPr>
                  <w:rFonts w:ascii="Calibri" w:eastAsia="Times New Roman" w:hAnsi="Calibri" w:cs="Times New Roman"/>
                  <w:b/>
                  <w:bCs/>
                  <w:lang w:eastAsia="en-NZ"/>
                </w:rPr>
                <w:delText>-Otu152(146)</w:delText>
              </w:r>
            </w:del>
          </w:p>
        </w:tc>
        <w:tc>
          <w:tcPr>
            <w:tcW w:w="1182" w:type="dxa"/>
            <w:tcBorders>
              <w:top w:val="nil"/>
              <w:left w:val="single" w:sz="4" w:space="0" w:color="auto"/>
              <w:bottom w:val="nil"/>
              <w:right w:val="nil"/>
            </w:tcBorders>
            <w:shd w:val="clear" w:color="auto" w:fill="auto"/>
            <w:noWrap/>
            <w:vAlign w:val="bottom"/>
            <w:hideMark/>
          </w:tcPr>
          <w:p w14:paraId="3A517B17" w14:textId="086420DB" w:rsidR="00D72266" w:rsidRPr="00FC0CB2" w:rsidDel="006B6E8B" w:rsidRDefault="00D72266">
            <w:pPr>
              <w:spacing w:after="240" w:line="360" w:lineRule="auto"/>
              <w:rPr>
                <w:del w:id="807" w:author="Alexander Piper (DEDJTR)" w:date="2020-03-20T16:00:00Z"/>
                <w:rFonts w:ascii="Calibri" w:eastAsia="Times New Roman" w:hAnsi="Calibri" w:cs="Times New Roman"/>
                <w:color w:val="000000"/>
                <w:lang w:eastAsia="en-NZ"/>
              </w:rPr>
              <w:pPrChange w:id="808" w:author="Unknown" w:date="2020-03-20T16:00:00Z">
                <w:pPr>
                  <w:spacing w:after="0" w:line="240" w:lineRule="auto"/>
                  <w:jc w:val="right"/>
                </w:pPr>
              </w:pPrChange>
            </w:pPr>
            <w:del w:id="809"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F4B084"/>
            <w:noWrap/>
            <w:vAlign w:val="bottom"/>
            <w:hideMark/>
          </w:tcPr>
          <w:p w14:paraId="62EBEDEE" w14:textId="1EE5F831" w:rsidR="00D72266" w:rsidRPr="00FC0CB2" w:rsidDel="006B6E8B" w:rsidRDefault="00D72266">
            <w:pPr>
              <w:spacing w:after="240" w:line="360" w:lineRule="auto"/>
              <w:rPr>
                <w:del w:id="810" w:author="Alexander Piper (DEDJTR)" w:date="2020-03-20T16:00:00Z"/>
                <w:rFonts w:ascii="Calibri" w:eastAsia="Times New Roman" w:hAnsi="Calibri" w:cs="Times New Roman"/>
                <w:color w:val="000000"/>
                <w:lang w:eastAsia="en-NZ"/>
              </w:rPr>
              <w:pPrChange w:id="811" w:author="Unknown" w:date="2020-03-20T16:00:00Z">
                <w:pPr>
                  <w:spacing w:after="0" w:line="240" w:lineRule="auto"/>
                  <w:jc w:val="right"/>
                </w:pPr>
              </w:pPrChange>
            </w:pPr>
            <w:del w:id="812" w:author="Alexander Piper (DEDJTR)" w:date="2020-03-20T16:00:00Z">
              <w:r w:rsidRPr="00FC0CB2" w:rsidDel="006B6E8B">
                <w:rPr>
                  <w:rFonts w:ascii="Calibri" w:eastAsia="Times New Roman" w:hAnsi="Calibri" w:cs="Times New Roman"/>
                  <w:color w:val="000000"/>
                  <w:lang w:eastAsia="en-NZ"/>
                </w:rPr>
                <w:delText>18</w:delText>
              </w:r>
            </w:del>
          </w:p>
        </w:tc>
        <w:tc>
          <w:tcPr>
            <w:tcW w:w="1182" w:type="dxa"/>
            <w:tcBorders>
              <w:top w:val="nil"/>
              <w:left w:val="nil"/>
              <w:bottom w:val="nil"/>
              <w:right w:val="nil"/>
            </w:tcBorders>
            <w:shd w:val="clear" w:color="auto" w:fill="auto"/>
            <w:noWrap/>
            <w:vAlign w:val="bottom"/>
            <w:hideMark/>
          </w:tcPr>
          <w:p w14:paraId="1013B5BB" w14:textId="02AE12A9" w:rsidR="00D72266" w:rsidRPr="00FC0CB2" w:rsidDel="006B6E8B" w:rsidRDefault="00D72266">
            <w:pPr>
              <w:spacing w:after="240" w:line="360" w:lineRule="auto"/>
              <w:rPr>
                <w:del w:id="813" w:author="Alexander Piper (DEDJTR)" w:date="2020-03-20T16:00:00Z"/>
                <w:rFonts w:ascii="Calibri" w:eastAsia="Times New Roman" w:hAnsi="Calibri" w:cs="Times New Roman"/>
                <w:color w:val="000000"/>
                <w:lang w:eastAsia="en-NZ"/>
              </w:rPr>
              <w:pPrChange w:id="814" w:author="Unknown" w:date="2020-03-20T16:00:00Z">
                <w:pPr>
                  <w:spacing w:after="0" w:line="240" w:lineRule="auto"/>
                  <w:jc w:val="right"/>
                </w:pPr>
              </w:pPrChange>
            </w:pPr>
            <w:del w:id="815"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F4B084"/>
            <w:noWrap/>
            <w:vAlign w:val="bottom"/>
            <w:hideMark/>
          </w:tcPr>
          <w:p w14:paraId="5F2F7A7C" w14:textId="28B04E80" w:rsidR="00D72266" w:rsidRPr="00FC0CB2" w:rsidDel="006B6E8B" w:rsidRDefault="00D72266">
            <w:pPr>
              <w:spacing w:after="240" w:line="360" w:lineRule="auto"/>
              <w:rPr>
                <w:del w:id="816" w:author="Alexander Piper (DEDJTR)" w:date="2020-03-20T16:00:00Z"/>
                <w:rFonts w:ascii="Calibri" w:eastAsia="Times New Roman" w:hAnsi="Calibri" w:cs="Times New Roman"/>
                <w:color w:val="000000"/>
                <w:lang w:eastAsia="en-NZ"/>
              </w:rPr>
              <w:pPrChange w:id="817" w:author="Unknown" w:date="2020-03-20T16:00:00Z">
                <w:pPr>
                  <w:spacing w:after="0" w:line="240" w:lineRule="auto"/>
                  <w:jc w:val="right"/>
                </w:pPr>
              </w:pPrChange>
            </w:pPr>
            <w:del w:id="818" w:author="Alexander Piper (DEDJTR)" w:date="2020-03-20T16:00:00Z">
              <w:r w:rsidRPr="00FC0CB2" w:rsidDel="006B6E8B">
                <w:rPr>
                  <w:rFonts w:ascii="Calibri" w:eastAsia="Times New Roman" w:hAnsi="Calibri" w:cs="Times New Roman"/>
                  <w:color w:val="000000"/>
                  <w:lang w:eastAsia="en-NZ"/>
                </w:rPr>
                <w:delText>26</w:delText>
              </w:r>
            </w:del>
          </w:p>
        </w:tc>
        <w:tc>
          <w:tcPr>
            <w:tcW w:w="1182" w:type="dxa"/>
            <w:tcBorders>
              <w:top w:val="nil"/>
              <w:left w:val="nil"/>
              <w:bottom w:val="nil"/>
              <w:right w:val="nil"/>
            </w:tcBorders>
            <w:shd w:val="clear" w:color="auto" w:fill="auto"/>
            <w:noWrap/>
            <w:vAlign w:val="bottom"/>
            <w:hideMark/>
          </w:tcPr>
          <w:p w14:paraId="3B7ABFB0" w14:textId="7FBA3D48" w:rsidR="00D72266" w:rsidRPr="00FC0CB2" w:rsidDel="006B6E8B" w:rsidRDefault="00D72266">
            <w:pPr>
              <w:spacing w:after="240" w:line="360" w:lineRule="auto"/>
              <w:rPr>
                <w:del w:id="819" w:author="Alexander Piper (DEDJTR)" w:date="2020-03-20T16:00:00Z"/>
                <w:rFonts w:ascii="Calibri" w:eastAsia="Times New Roman" w:hAnsi="Calibri" w:cs="Times New Roman"/>
                <w:color w:val="000000"/>
                <w:lang w:eastAsia="en-NZ"/>
              </w:rPr>
              <w:pPrChange w:id="820" w:author="Unknown" w:date="2020-03-20T16:00:00Z">
                <w:pPr>
                  <w:spacing w:after="0" w:line="240" w:lineRule="auto"/>
                  <w:jc w:val="right"/>
                </w:pPr>
              </w:pPrChange>
            </w:pPr>
            <w:del w:id="821" w:author="Alexander Piper (DEDJTR)" w:date="2020-03-20T16:00:00Z">
              <w:r w:rsidRPr="00FC0CB2" w:rsidDel="006B6E8B">
                <w:rPr>
                  <w:rFonts w:ascii="Calibri" w:eastAsia="Times New Roman" w:hAnsi="Calibri" w:cs="Times New Roman"/>
                  <w:color w:val="000000"/>
                  <w:lang w:eastAsia="en-NZ"/>
                </w:rPr>
                <w:delText>0</w:delText>
              </w:r>
            </w:del>
          </w:p>
        </w:tc>
        <w:tc>
          <w:tcPr>
            <w:tcW w:w="939" w:type="dxa"/>
            <w:tcBorders>
              <w:top w:val="nil"/>
              <w:left w:val="nil"/>
              <w:bottom w:val="nil"/>
              <w:right w:val="single" w:sz="4" w:space="0" w:color="auto"/>
            </w:tcBorders>
            <w:shd w:val="clear" w:color="000000" w:fill="F4B084"/>
            <w:noWrap/>
            <w:vAlign w:val="bottom"/>
            <w:hideMark/>
          </w:tcPr>
          <w:p w14:paraId="6F189834" w14:textId="4506AD4A" w:rsidR="00D72266" w:rsidRPr="00FC0CB2" w:rsidDel="006B6E8B" w:rsidRDefault="00D72266">
            <w:pPr>
              <w:spacing w:after="240" w:line="360" w:lineRule="auto"/>
              <w:rPr>
                <w:del w:id="822" w:author="Alexander Piper (DEDJTR)" w:date="2020-03-20T16:00:00Z"/>
                <w:rFonts w:ascii="Calibri" w:eastAsia="Times New Roman" w:hAnsi="Calibri" w:cs="Times New Roman"/>
                <w:color w:val="000000"/>
                <w:lang w:eastAsia="en-NZ"/>
              </w:rPr>
              <w:pPrChange w:id="823" w:author="Unknown" w:date="2020-03-20T16:00:00Z">
                <w:pPr>
                  <w:spacing w:after="0" w:line="240" w:lineRule="auto"/>
                  <w:jc w:val="right"/>
                </w:pPr>
              </w:pPrChange>
            </w:pPr>
            <w:del w:id="824" w:author="Alexander Piper (DEDJTR)" w:date="2020-03-20T16:00:00Z">
              <w:r w:rsidRPr="00FC0CB2" w:rsidDel="006B6E8B">
                <w:rPr>
                  <w:rFonts w:ascii="Calibri" w:eastAsia="Times New Roman" w:hAnsi="Calibri" w:cs="Times New Roman"/>
                  <w:color w:val="000000"/>
                  <w:lang w:eastAsia="en-NZ"/>
                </w:rPr>
                <w:delText>206</w:delText>
              </w:r>
            </w:del>
          </w:p>
        </w:tc>
      </w:tr>
      <w:tr w:rsidR="00D72266" w:rsidRPr="00FC0CB2" w:rsidDel="006B6E8B" w14:paraId="7156D522" w14:textId="552B5E85" w:rsidTr="00713A5A">
        <w:trPr>
          <w:trHeight w:val="300"/>
          <w:del w:id="825" w:author="Alexander Piper (DEDJTR)" w:date="2020-03-20T16:00:00Z"/>
        </w:trPr>
        <w:tc>
          <w:tcPr>
            <w:tcW w:w="2694" w:type="dxa"/>
            <w:tcBorders>
              <w:top w:val="nil"/>
              <w:left w:val="nil"/>
              <w:bottom w:val="nil"/>
              <w:right w:val="single" w:sz="4" w:space="0" w:color="auto"/>
            </w:tcBorders>
            <w:shd w:val="clear" w:color="000000" w:fill="C6E0B4"/>
            <w:noWrap/>
            <w:vAlign w:val="bottom"/>
            <w:hideMark/>
          </w:tcPr>
          <w:p w14:paraId="509854DD" w14:textId="2E25F747" w:rsidR="00D72266" w:rsidRPr="00FC0CB2" w:rsidDel="006B6E8B" w:rsidRDefault="00D72266">
            <w:pPr>
              <w:spacing w:after="240" w:line="360" w:lineRule="auto"/>
              <w:rPr>
                <w:del w:id="826" w:author="Alexander Piper (DEDJTR)" w:date="2020-03-20T16:00:00Z"/>
                <w:rFonts w:ascii="Calibri" w:eastAsia="Times New Roman" w:hAnsi="Calibri" w:cs="Times New Roman"/>
                <w:b/>
                <w:bCs/>
                <w:color w:val="000000"/>
                <w:lang w:eastAsia="en-NZ"/>
              </w:rPr>
              <w:pPrChange w:id="827" w:author="Unknown" w:date="2020-03-20T16:00:00Z">
                <w:pPr>
                  <w:spacing w:after="0" w:line="240" w:lineRule="auto"/>
                </w:pPr>
              </w:pPrChange>
            </w:pPr>
            <w:del w:id="828" w:author="Alexander Piper (DEDJTR)" w:date="2020-03-20T16:00:00Z">
              <w:r w:rsidRPr="00FC0CB2" w:rsidDel="006B6E8B">
                <w:rPr>
                  <w:rFonts w:ascii="Calibri" w:eastAsia="Times New Roman" w:hAnsi="Calibri" w:cs="Times New Roman"/>
                  <w:b/>
                  <w:bCs/>
                  <w:color w:val="000000"/>
                  <w:lang w:eastAsia="en-NZ"/>
                </w:rPr>
                <w:delText>Enterobacteriaceae-Otu22</w:delText>
              </w:r>
            </w:del>
          </w:p>
        </w:tc>
        <w:tc>
          <w:tcPr>
            <w:tcW w:w="1182" w:type="dxa"/>
            <w:tcBorders>
              <w:top w:val="nil"/>
              <w:left w:val="single" w:sz="4" w:space="0" w:color="auto"/>
              <w:bottom w:val="nil"/>
              <w:right w:val="nil"/>
            </w:tcBorders>
            <w:shd w:val="clear" w:color="000000" w:fill="C6E0B4"/>
            <w:noWrap/>
            <w:vAlign w:val="bottom"/>
            <w:hideMark/>
          </w:tcPr>
          <w:p w14:paraId="7EFC86FC" w14:textId="79E441DA" w:rsidR="00D72266" w:rsidRPr="00FC0CB2" w:rsidDel="006B6E8B" w:rsidRDefault="00D72266">
            <w:pPr>
              <w:spacing w:after="240" w:line="360" w:lineRule="auto"/>
              <w:rPr>
                <w:del w:id="829" w:author="Alexander Piper (DEDJTR)" w:date="2020-03-20T16:00:00Z"/>
                <w:rFonts w:ascii="Calibri" w:eastAsia="Times New Roman" w:hAnsi="Calibri" w:cs="Times New Roman"/>
                <w:color w:val="000000"/>
                <w:lang w:eastAsia="en-NZ"/>
              </w:rPr>
              <w:pPrChange w:id="830" w:author="Unknown" w:date="2020-03-20T16:00:00Z">
                <w:pPr>
                  <w:spacing w:after="0" w:line="240" w:lineRule="auto"/>
                  <w:jc w:val="right"/>
                </w:pPr>
              </w:pPrChange>
            </w:pPr>
            <w:del w:id="831" w:author="Alexander Piper (DEDJTR)" w:date="2020-03-20T16:00:00Z">
              <w:r w:rsidRPr="00FC0CB2" w:rsidDel="006B6E8B">
                <w:rPr>
                  <w:rFonts w:ascii="Calibri" w:eastAsia="Times New Roman" w:hAnsi="Calibri" w:cs="Times New Roman"/>
                  <w:color w:val="000000"/>
                  <w:lang w:eastAsia="en-NZ"/>
                </w:rPr>
                <w:delText>17885</w:delText>
              </w:r>
            </w:del>
          </w:p>
        </w:tc>
        <w:tc>
          <w:tcPr>
            <w:tcW w:w="805" w:type="dxa"/>
            <w:tcBorders>
              <w:top w:val="nil"/>
              <w:left w:val="nil"/>
              <w:bottom w:val="nil"/>
              <w:right w:val="nil"/>
            </w:tcBorders>
            <w:shd w:val="clear" w:color="auto" w:fill="auto"/>
            <w:noWrap/>
            <w:vAlign w:val="bottom"/>
            <w:hideMark/>
          </w:tcPr>
          <w:p w14:paraId="38D3768C" w14:textId="75BCF734" w:rsidR="00D72266" w:rsidRPr="00FC0CB2" w:rsidDel="006B6E8B" w:rsidRDefault="00D72266">
            <w:pPr>
              <w:spacing w:after="240" w:line="360" w:lineRule="auto"/>
              <w:rPr>
                <w:del w:id="832" w:author="Alexander Piper (DEDJTR)" w:date="2020-03-20T16:00:00Z"/>
                <w:rFonts w:ascii="Calibri" w:eastAsia="Times New Roman" w:hAnsi="Calibri" w:cs="Times New Roman"/>
                <w:color w:val="000000"/>
                <w:lang w:eastAsia="en-NZ"/>
              </w:rPr>
              <w:pPrChange w:id="833" w:author="Unknown" w:date="2020-03-20T16:00:00Z">
                <w:pPr>
                  <w:spacing w:after="0" w:line="240" w:lineRule="auto"/>
                  <w:jc w:val="right"/>
                </w:pPr>
              </w:pPrChange>
            </w:pPr>
            <w:del w:id="834"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000000" w:fill="C6E0B4"/>
            <w:noWrap/>
            <w:vAlign w:val="bottom"/>
            <w:hideMark/>
          </w:tcPr>
          <w:p w14:paraId="23779C39" w14:textId="44FA7292" w:rsidR="00D72266" w:rsidRPr="00FC0CB2" w:rsidDel="006B6E8B" w:rsidRDefault="00D72266">
            <w:pPr>
              <w:spacing w:after="240" w:line="360" w:lineRule="auto"/>
              <w:rPr>
                <w:del w:id="835" w:author="Alexander Piper (DEDJTR)" w:date="2020-03-20T16:00:00Z"/>
                <w:rFonts w:ascii="Calibri" w:eastAsia="Times New Roman" w:hAnsi="Calibri" w:cs="Times New Roman"/>
                <w:color w:val="000000"/>
                <w:lang w:eastAsia="en-NZ"/>
              </w:rPr>
              <w:pPrChange w:id="836" w:author="Unknown" w:date="2020-03-20T16:00:00Z">
                <w:pPr>
                  <w:spacing w:after="0" w:line="240" w:lineRule="auto"/>
                  <w:jc w:val="right"/>
                </w:pPr>
              </w:pPrChange>
            </w:pPr>
            <w:del w:id="837" w:author="Alexander Piper (DEDJTR)" w:date="2020-03-20T16:00:00Z">
              <w:r w:rsidRPr="00FC0CB2" w:rsidDel="006B6E8B">
                <w:rPr>
                  <w:rFonts w:ascii="Calibri" w:eastAsia="Times New Roman" w:hAnsi="Calibri" w:cs="Times New Roman"/>
                  <w:color w:val="000000"/>
                  <w:lang w:eastAsia="en-NZ"/>
                </w:rPr>
                <w:delText>15187</w:delText>
              </w:r>
            </w:del>
          </w:p>
        </w:tc>
        <w:tc>
          <w:tcPr>
            <w:tcW w:w="805" w:type="dxa"/>
            <w:tcBorders>
              <w:top w:val="nil"/>
              <w:left w:val="nil"/>
              <w:bottom w:val="nil"/>
              <w:right w:val="nil"/>
            </w:tcBorders>
            <w:shd w:val="clear" w:color="auto" w:fill="auto"/>
            <w:noWrap/>
            <w:vAlign w:val="bottom"/>
            <w:hideMark/>
          </w:tcPr>
          <w:p w14:paraId="3EB0F57F" w14:textId="3C1B9311" w:rsidR="00D72266" w:rsidRPr="00FC0CB2" w:rsidDel="006B6E8B" w:rsidRDefault="00D72266">
            <w:pPr>
              <w:spacing w:after="240" w:line="360" w:lineRule="auto"/>
              <w:rPr>
                <w:del w:id="838" w:author="Alexander Piper (DEDJTR)" w:date="2020-03-20T16:00:00Z"/>
                <w:rFonts w:ascii="Calibri" w:eastAsia="Times New Roman" w:hAnsi="Calibri" w:cs="Times New Roman"/>
                <w:color w:val="000000"/>
                <w:lang w:eastAsia="en-NZ"/>
              </w:rPr>
              <w:pPrChange w:id="839" w:author="Unknown" w:date="2020-03-20T16:00:00Z">
                <w:pPr>
                  <w:spacing w:after="0" w:line="240" w:lineRule="auto"/>
                  <w:jc w:val="right"/>
                </w:pPr>
              </w:pPrChange>
            </w:pPr>
            <w:del w:id="840" w:author="Alexander Piper (DEDJTR)" w:date="2020-03-20T16:00:00Z">
              <w:r w:rsidRPr="00FC0CB2" w:rsidDel="006B6E8B">
                <w:rPr>
                  <w:rFonts w:ascii="Calibri" w:eastAsia="Times New Roman" w:hAnsi="Calibri" w:cs="Times New Roman"/>
                  <w:color w:val="000000"/>
                  <w:lang w:eastAsia="en-NZ"/>
                </w:rPr>
                <w:delText>1</w:delText>
              </w:r>
            </w:del>
          </w:p>
        </w:tc>
        <w:tc>
          <w:tcPr>
            <w:tcW w:w="1182" w:type="dxa"/>
            <w:tcBorders>
              <w:top w:val="nil"/>
              <w:left w:val="nil"/>
              <w:bottom w:val="nil"/>
              <w:right w:val="nil"/>
            </w:tcBorders>
            <w:shd w:val="clear" w:color="000000" w:fill="C6E0B4"/>
            <w:noWrap/>
            <w:vAlign w:val="bottom"/>
            <w:hideMark/>
          </w:tcPr>
          <w:p w14:paraId="25C6EB38" w14:textId="6F7BCC37" w:rsidR="00D72266" w:rsidRPr="00FC0CB2" w:rsidDel="006B6E8B" w:rsidRDefault="00D72266">
            <w:pPr>
              <w:spacing w:after="240" w:line="360" w:lineRule="auto"/>
              <w:rPr>
                <w:del w:id="841" w:author="Alexander Piper (DEDJTR)" w:date="2020-03-20T16:00:00Z"/>
                <w:rFonts w:ascii="Calibri" w:eastAsia="Times New Roman" w:hAnsi="Calibri" w:cs="Times New Roman"/>
                <w:color w:val="000000"/>
                <w:lang w:eastAsia="en-NZ"/>
              </w:rPr>
              <w:pPrChange w:id="842" w:author="Unknown" w:date="2020-03-20T16:00:00Z">
                <w:pPr>
                  <w:spacing w:after="0" w:line="240" w:lineRule="auto"/>
                  <w:jc w:val="right"/>
                </w:pPr>
              </w:pPrChange>
            </w:pPr>
            <w:del w:id="843" w:author="Alexander Piper (DEDJTR)" w:date="2020-03-20T16:00:00Z">
              <w:r w:rsidRPr="00FC0CB2" w:rsidDel="006B6E8B">
                <w:rPr>
                  <w:rFonts w:ascii="Calibri" w:eastAsia="Times New Roman" w:hAnsi="Calibri" w:cs="Times New Roman"/>
                  <w:color w:val="000000"/>
                  <w:lang w:eastAsia="en-NZ"/>
                </w:rPr>
                <w:delText>9170</w:delText>
              </w:r>
            </w:del>
          </w:p>
        </w:tc>
        <w:tc>
          <w:tcPr>
            <w:tcW w:w="939" w:type="dxa"/>
            <w:tcBorders>
              <w:top w:val="nil"/>
              <w:left w:val="nil"/>
              <w:bottom w:val="nil"/>
              <w:right w:val="single" w:sz="4" w:space="0" w:color="auto"/>
            </w:tcBorders>
            <w:shd w:val="clear" w:color="auto" w:fill="auto"/>
            <w:noWrap/>
            <w:vAlign w:val="bottom"/>
            <w:hideMark/>
          </w:tcPr>
          <w:p w14:paraId="5B3A9444" w14:textId="36B83DE6" w:rsidR="00D72266" w:rsidRPr="00FC0CB2" w:rsidDel="006B6E8B" w:rsidRDefault="00D72266">
            <w:pPr>
              <w:spacing w:after="240" w:line="360" w:lineRule="auto"/>
              <w:rPr>
                <w:del w:id="844" w:author="Alexander Piper (DEDJTR)" w:date="2020-03-20T16:00:00Z"/>
                <w:rFonts w:ascii="Calibri" w:eastAsia="Times New Roman" w:hAnsi="Calibri" w:cs="Times New Roman"/>
                <w:color w:val="000000"/>
                <w:lang w:eastAsia="en-NZ"/>
              </w:rPr>
              <w:pPrChange w:id="845" w:author="Unknown" w:date="2020-03-20T16:00:00Z">
                <w:pPr>
                  <w:spacing w:after="0" w:line="240" w:lineRule="auto"/>
                  <w:jc w:val="right"/>
                </w:pPr>
              </w:pPrChange>
            </w:pPr>
            <w:del w:id="846"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6D53705C" w14:textId="56C777FD" w:rsidTr="00713A5A">
        <w:trPr>
          <w:trHeight w:val="300"/>
          <w:del w:id="847" w:author="Alexander Piper (DEDJTR)" w:date="2020-03-20T16:00:00Z"/>
        </w:trPr>
        <w:tc>
          <w:tcPr>
            <w:tcW w:w="2694" w:type="dxa"/>
            <w:tcBorders>
              <w:top w:val="nil"/>
              <w:left w:val="nil"/>
              <w:bottom w:val="nil"/>
              <w:right w:val="single" w:sz="4" w:space="0" w:color="auto"/>
            </w:tcBorders>
            <w:shd w:val="clear" w:color="000000" w:fill="C6E0B4"/>
            <w:noWrap/>
            <w:vAlign w:val="bottom"/>
            <w:hideMark/>
          </w:tcPr>
          <w:p w14:paraId="2B3B70CA" w14:textId="49FFFC38" w:rsidR="00D72266" w:rsidRPr="00FC0CB2" w:rsidDel="006B6E8B" w:rsidRDefault="00D72266">
            <w:pPr>
              <w:spacing w:after="240" w:line="360" w:lineRule="auto"/>
              <w:rPr>
                <w:del w:id="848" w:author="Alexander Piper (DEDJTR)" w:date="2020-03-20T16:00:00Z"/>
                <w:rFonts w:ascii="Calibri" w:eastAsia="Times New Roman" w:hAnsi="Calibri" w:cs="Times New Roman"/>
                <w:b/>
                <w:bCs/>
                <w:color w:val="000000"/>
                <w:lang w:eastAsia="en-NZ"/>
              </w:rPr>
              <w:pPrChange w:id="849" w:author="Unknown" w:date="2020-03-20T16:00:00Z">
                <w:pPr>
                  <w:spacing w:after="0" w:line="240" w:lineRule="auto"/>
                </w:pPr>
              </w:pPrChange>
            </w:pPr>
            <w:del w:id="850" w:author="Alexander Piper (DEDJTR)" w:date="2020-03-20T16:00:00Z">
              <w:r w:rsidRPr="00FC0CB2" w:rsidDel="006B6E8B">
                <w:rPr>
                  <w:rFonts w:ascii="Calibri" w:eastAsia="Times New Roman" w:hAnsi="Calibri" w:cs="Times New Roman"/>
                  <w:b/>
                  <w:bCs/>
                  <w:color w:val="000000"/>
                  <w:lang w:eastAsia="en-NZ"/>
                </w:rPr>
                <w:delText>Enterobacteriaceae-Otu15</w:delText>
              </w:r>
            </w:del>
          </w:p>
        </w:tc>
        <w:tc>
          <w:tcPr>
            <w:tcW w:w="1182" w:type="dxa"/>
            <w:tcBorders>
              <w:top w:val="nil"/>
              <w:left w:val="single" w:sz="4" w:space="0" w:color="auto"/>
              <w:bottom w:val="nil"/>
              <w:right w:val="nil"/>
            </w:tcBorders>
            <w:shd w:val="clear" w:color="auto" w:fill="auto"/>
            <w:noWrap/>
            <w:vAlign w:val="bottom"/>
            <w:hideMark/>
          </w:tcPr>
          <w:p w14:paraId="2262BD8A" w14:textId="33D1A134" w:rsidR="00D72266" w:rsidRPr="00FC0CB2" w:rsidDel="006B6E8B" w:rsidRDefault="00D72266">
            <w:pPr>
              <w:spacing w:after="240" w:line="360" w:lineRule="auto"/>
              <w:rPr>
                <w:del w:id="851" w:author="Alexander Piper (DEDJTR)" w:date="2020-03-20T16:00:00Z"/>
                <w:rFonts w:ascii="Calibri" w:eastAsia="Times New Roman" w:hAnsi="Calibri" w:cs="Times New Roman"/>
                <w:color w:val="000000"/>
                <w:lang w:eastAsia="en-NZ"/>
              </w:rPr>
              <w:pPrChange w:id="852" w:author="Unknown" w:date="2020-03-20T16:00:00Z">
                <w:pPr>
                  <w:spacing w:after="0" w:line="240" w:lineRule="auto"/>
                  <w:jc w:val="right"/>
                </w:pPr>
              </w:pPrChange>
            </w:pPr>
            <w:del w:id="853"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C6E0B4"/>
            <w:noWrap/>
            <w:vAlign w:val="bottom"/>
            <w:hideMark/>
          </w:tcPr>
          <w:p w14:paraId="410E2DE6" w14:textId="14A2D28A" w:rsidR="00D72266" w:rsidRPr="00FC0CB2" w:rsidDel="006B6E8B" w:rsidRDefault="00D72266">
            <w:pPr>
              <w:spacing w:after="240" w:line="360" w:lineRule="auto"/>
              <w:rPr>
                <w:del w:id="854" w:author="Alexander Piper (DEDJTR)" w:date="2020-03-20T16:00:00Z"/>
                <w:rFonts w:ascii="Calibri" w:eastAsia="Times New Roman" w:hAnsi="Calibri" w:cs="Times New Roman"/>
                <w:color w:val="000000"/>
                <w:lang w:eastAsia="en-NZ"/>
              </w:rPr>
              <w:pPrChange w:id="855" w:author="Unknown" w:date="2020-03-20T16:00:00Z">
                <w:pPr>
                  <w:spacing w:after="0" w:line="240" w:lineRule="auto"/>
                  <w:jc w:val="right"/>
                </w:pPr>
              </w:pPrChange>
            </w:pPr>
            <w:del w:id="856" w:author="Alexander Piper (DEDJTR)" w:date="2020-03-20T16:00:00Z">
              <w:r w:rsidRPr="00FC0CB2" w:rsidDel="006B6E8B">
                <w:rPr>
                  <w:rFonts w:ascii="Calibri" w:eastAsia="Times New Roman" w:hAnsi="Calibri" w:cs="Times New Roman"/>
                  <w:color w:val="000000"/>
                  <w:lang w:eastAsia="en-NZ"/>
                </w:rPr>
                <w:delText>7760</w:delText>
              </w:r>
            </w:del>
          </w:p>
        </w:tc>
        <w:tc>
          <w:tcPr>
            <w:tcW w:w="1182" w:type="dxa"/>
            <w:tcBorders>
              <w:top w:val="nil"/>
              <w:left w:val="nil"/>
              <w:bottom w:val="nil"/>
              <w:right w:val="nil"/>
            </w:tcBorders>
            <w:shd w:val="clear" w:color="auto" w:fill="auto"/>
            <w:noWrap/>
            <w:vAlign w:val="bottom"/>
            <w:hideMark/>
          </w:tcPr>
          <w:p w14:paraId="5803B76E" w14:textId="0317FF80" w:rsidR="00D72266" w:rsidRPr="00FC0CB2" w:rsidDel="006B6E8B" w:rsidRDefault="00D72266">
            <w:pPr>
              <w:spacing w:after="240" w:line="360" w:lineRule="auto"/>
              <w:rPr>
                <w:del w:id="857" w:author="Alexander Piper (DEDJTR)" w:date="2020-03-20T16:00:00Z"/>
                <w:rFonts w:ascii="Calibri" w:eastAsia="Times New Roman" w:hAnsi="Calibri" w:cs="Times New Roman"/>
                <w:color w:val="000000"/>
                <w:lang w:eastAsia="en-NZ"/>
              </w:rPr>
              <w:pPrChange w:id="858" w:author="Unknown" w:date="2020-03-20T16:00:00Z">
                <w:pPr>
                  <w:spacing w:after="0" w:line="240" w:lineRule="auto"/>
                  <w:jc w:val="right"/>
                </w:pPr>
              </w:pPrChange>
            </w:pPr>
            <w:del w:id="859" w:author="Alexander Piper (DEDJTR)" w:date="2020-03-20T16:00:00Z">
              <w:r w:rsidRPr="00FC0CB2" w:rsidDel="006B6E8B">
                <w:rPr>
                  <w:rFonts w:ascii="Calibri" w:eastAsia="Times New Roman" w:hAnsi="Calibri" w:cs="Times New Roman"/>
                  <w:color w:val="000000"/>
                  <w:lang w:eastAsia="en-NZ"/>
                </w:rPr>
                <w:delText>1</w:delText>
              </w:r>
            </w:del>
          </w:p>
        </w:tc>
        <w:tc>
          <w:tcPr>
            <w:tcW w:w="805" w:type="dxa"/>
            <w:tcBorders>
              <w:top w:val="nil"/>
              <w:left w:val="nil"/>
              <w:bottom w:val="nil"/>
              <w:right w:val="nil"/>
            </w:tcBorders>
            <w:shd w:val="clear" w:color="000000" w:fill="C6E0B4"/>
            <w:noWrap/>
            <w:vAlign w:val="bottom"/>
            <w:hideMark/>
          </w:tcPr>
          <w:p w14:paraId="21A0DFDD" w14:textId="1838B1A2" w:rsidR="00D72266" w:rsidRPr="00FC0CB2" w:rsidDel="006B6E8B" w:rsidRDefault="00D72266">
            <w:pPr>
              <w:spacing w:after="240" w:line="360" w:lineRule="auto"/>
              <w:rPr>
                <w:del w:id="860" w:author="Alexander Piper (DEDJTR)" w:date="2020-03-20T16:00:00Z"/>
                <w:rFonts w:ascii="Calibri" w:eastAsia="Times New Roman" w:hAnsi="Calibri" w:cs="Times New Roman"/>
                <w:color w:val="000000"/>
                <w:lang w:eastAsia="en-NZ"/>
              </w:rPr>
              <w:pPrChange w:id="861" w:author="Unknown" w:date="2020-03-20T16:00:00Z">
                <w:pPr>
                  <w:spacing w:after="0" w:line="240" w:lineRule="auto"/>
                  <w:jc w:val="right"/>
                </w:pPr>
              </w:pPrChange>
            </w:pPr>
            <w:del w:id="862" w:author="Alexander Piper (DEDJTR)" w:date="2020-03-20T16:00:00Z">
              <w:r w:rsidRPr="00FC0CB2" w:rsidDel="006B6E8B">
                <w:rPr>
                  <w:rFonts w:ascii="Calibri" w:eastAsia="Times New Roman" w:hAnsi="Calibri" w:cs="Times New Roman"/>
                  <w:color w:val="000000"/>
                  <w:lang w:eastAsia="en-NZ"/>
                </w:rPr>
                <w:delText>10362</w:delText>
              </w:r>
            </w:del>
          </w:p>
        </w:tc>
        <w:tc>
          <w:tcPr>
            <w:tcW w:w="1182" w:type="dxa"/>
            <w:tcBorders>
              <w:top w:val="nil"/>
              <w:left w:val="nil"/>
              <w:bottom w:val="nil"/>
              <w:right w:val="nil"/>
            </w:tcBorders>
            <w:shd w:val="clear" w:color="auto" w:fill="auto"/>
            <w:noWrap/>
            <w:vAlign w:val="bottom"/>
            <w:hideMark/>
          </w:tcPr>
          <w:p w14:paraId="33B8E027" w14:textId="6612EDCF" w:rsidR="00D72266" w:rsidRPr="00FC0CB2" w:rsidDel="006B6E8B" w:rsidRDefault="00D72266">
            <w:pPr>
              <w:spacing w:after="240" w:line="360" w:lineRule="auto"/>
              <w:rPr>
                <w:del w:id="863" w:author="Alexander Piper (DEDJTR)" w:date="2020-03-20T16:00:00Z"/>
                <w:rFonts w:ascii="Calibri" w:eastAsia="Times New Roman" w:hAnsi="Calibri" w:cs="Times New Roman"/>
                <w:color w:val="000000"/>
                <w:lang w:eastAsia="en-NZ"/>
              </w:rPr>
              <w:pPrChange w:id="864" w:author="Unknown" w:date="2020-03-20T16:00:00Z">
                <w:pPr>
                  <w:spacing w:after="0" w:line="240" w:lineRule="auto"/>
                  <w:jc w:val="right"/>
                </w:pPr>
              </w:pPrChange>
            </w:pPr>
            <w:del w:id="865" w:author="Alexander Piper (DEDJTR)" w:date="2020-03-20T16:00:00Z">
              <w:r w:rsidRPr="00FC0CB2" w:rsidDel="006B6E8B">
                <w:rPr>
                  <w:rFonts w:ascii="Calibri" w:eastAsia="Times New Roman" w:hAnsi="Calibri" w:cs="Times New Roman"/>
                  <w:color w:val="000000"/>
                  <w:lang w:eastAsia="en-NZ"/>
                </w:rPr>
                <w:delText>0</w:delText>
              </w:r>
            </w:del>
          </w:p>
        </w:tc>
        <w:tc>
          <w:tcPr>
            <w:tcW w:w="939" w:type="dxa"/>
            <w:tcBorders>
              <w:top w:val="nil"/>
              <w:left w:val="nil"/>
              <w:bottom w:val="nil"/>
              <w:right w:val="single" w:sz="4" w:space="0" w:color="auto"/>
            </w:tcBorders>
            <w:shd w:val="clear" w:color="000000" w:fill="C6E0B4"/>
            <w:noWrap/>
            <w:vAlign w:val="bottom"/>
            <w:hideMark/>
          </w:tcPr>
          <w:p w14:paraId="567BFADA" w14:textId="7359CAD6" w:rsidR="00D72266" w:rsidRPr="00FC0CB2" w:rsidDel="006B6E8B" w:rsidRDefault="00D72266">
            <w:pPr>
              <w:spacing w:after="240" w:line="360" w:lineRule="auto"/>
              <w:rPr>
                <w:del w:id="866" w:author="Alexander Piper (DEDJTR)" w:date="2020-03-20T16:00:00Z"/>
                <w:rFonts w:ascii="Calibri" w:eastAsia="Times New Roman" w:hAnsi="Calibri" w:cs="Times New Roman"/>
                <w:color w:val="000000"/>
                <w:lang w:eastAsia="en-NZ"/>
              </w:rPr>
              <w:pPrChange w:id="867" w:author="Unknown" w:date="2020-03-20T16:00:00Z">
                <w:pPr>
                  <w:spacing w:after="0" w:line="240" w:lineRule="auto"/>
                  <w:jc w:val="right"/>
                </w:pPr>
              </w:pPrChange>
            </w:pPr>
            <w:del w:id="868" w:author="Alexander Piper (DEDJTR)" w:date="2020-03-20T16:00:00Z">
              <w:r w:rsidRPr="00FC0CB2" w:rsidDel="006B6E8B">
                <w:rPr>
                  <w:rFonts w:ascii="Calibri" w:eastAsia="Times New Roman" w:hAnsi="Calibri" w:cs="Times New Roman"/>
                  <w:color w:val="000000"/>
                  <w:lang w:eastAsia="en-NZ"/>
                </w:rPr>
                <w:delText>22775</w:delText>
              </w:r>
            </w:del>
          </w:p>
        </w:tc>
      </w:tr>
      <w:tr w:rsidR="00D72266" w:rsidRPr="00FC0CB2" w:rsidDel="006B6E8B" w14:paraId="04AC80E8" w14:textId="72463D31" w:rsidTr="00713A5A">
        <w:trPr>
          <w:trHeight w:val="300"/>
          <w:del w:id="869"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350A5A3B" w14:textId="377375D9" w:rsidR="00D72266" w:rsidRPr="00FC0CB2" w:rsidDel="006B6E8B" w:rsidRDefault="00D72266">
            <w:pPr>
              <w:spacing w:after="240" w:line="360" w:lineRule="auto"/>
              <w:rPr>
                <w:del w:id="870" w:author="Alexander Piper (DEDJTR)" w:date="2020-03-20T16:00:00Z"/>
                <w:rFonts w:ascii="Calibri" w:eastAsia="Times New Roman" w:hAnsi="Calibri" w:cs="Times New Roman"/>
                <w:b/>
                <w:bCs/>
                <w:i/>
                <w:color w:val="000000"/>
                <w:lang w:eastAsia="en-NZ"/>
              </w:rPr>
              <w:pPrChange w:id="871" w:author="Unknown" w:date="2020-03-20T16:00:00Z">
                <w:pPr>
                  <w:spacing w:after="0" w:line="240" w:lineRule="auto"/>
                </w:pPr>
              </w:pPrChange>
            </w:pPr>
            <w:del w:id="872" w:author="Alexander Piper (DEDJTR)" w:date="2020-03-20T16:00:00Z">
              <w:r w:rsidRPr="00FC0CB2" w:rsidDel="006B6E8B">
                <w:rPr>
                  <w:rFonts w:ascii="Calibri" w:eastAsia="Times New Roman" w:hAnsi="Calibri" w:cs="Times New Roman"/>
                  <w:b/>
                  <w:bCs/>
                  <w:i/>
                  <w:color w:val="000000"/>
                  <w:lang w:eastAsia="en-NZ"/>
                </w:rPr>
                <w:delText>Wolbachia</w:delText>
              </w:r>
            </w:del>
          </w:p>
        </w:tc>
        <w:tc>
          <w:tcPr>
            <w:tcW w:w="1182" w:type="dxa"/>
            <w:tcBorders>
              <w:top w:val="nil"/>
              <w:left w:val="single" w:sz="4" w:space="0" w:color="auto"/>
              <w:bottom w:val="nil"/>
              <w:right w:val="nil"/>
            </w:tcBorders>
            <w:shd w:val="clear" w:color="auto" w:fill="auto"/>
            <w:noWrap/>
            <w:vAlign w:val="bottom"/>
            <w:hideMark/>
          </w:tcPr>
          <w:p w14:paraId="693456FB" w14:textId="494A1365" w:rsidR="00D72266" w:rsidRPr="00FC0CB2" w:rsidDel="006B6E8B" w:rsidRDefault="00D72266">
            <w:pPr>
              <w:spacing w:after="240" w:line="360" w:lineRule="auto"/>
              <w:rPr>
                <w:del w:id="873" w:author="Alexander Piper (DEDJTR)" w:date="2020-03-20T16:00:00Z"/>
                <w:rFonts w:ascii="Calibri" w:eastAsia="Times New Roman" w:hAnsi="Calibri" w:cs="Times New Roman"/>
                <w:color w:val="000000"/>
                <w:lang w:eastAsia="en-NZ"/>
              </w:rPr>
              <w:pPrChange w:id="874" w:author="Unknown" w:date="2020-03-20T16:00:00Z">
                <w:pPr>
                  <w:spacing w:after="0" w:line="240" w:lineRule="auto"/>
                  <w:jc w:val="right"/>
                </w:pPr>
              </w:pPrChange>
            </w:pPr>
            <w:del w:id="875" w:author="Alexander Piper (DEDJTR)" w:date="2020-03-20T16:00:00Z">
              <w:r w:rsidRPr="00FC0CB2" w:rsidDel="006B6E8B">
                <w:rPr>
                  <w:rFonts w:ascii="Calibri" w:eastAsia="Times New Roman" w:hAnsi="Calibri" w:cs="Times New Roman"/>
                  <w:color w:val="000000"/>
                  <w:lang w:eastAsia="en-NZ"/>
                </w:rPr>
                <w:delText>2</w:delText>
              </w:r>
            </w:del>
          </w:p>
        </w:tc>
        <w:tc>
          <w:tcPr>
            <w:tcW w:w="805" w:type="dxa"/>
            <w:tcBorders>
              <w:top w:val="nil"/>
              <w:left w:val="nil"/>
              <w:bottom w:val="nil"/>
              <w:right w:val="nil"/>
            </w:tcBorders>
            <w:shd w:val="clear" w:color="auto" w:fill="auto"/>
            <w:noWrap/>
            <w:vAlign w:val="bottom"/>
            <w:hideMark/>
          </w:tcPr>
          <w:p w14:paraId="17F9DB50" w14:textId="0702C621" w:rsidR="00D72266" w:rsidRPr="00FC0CB2" w:rsidDel="006B6E8B" w:rsidRDefault="00D72266">
            <w:pPr>
              <w:spacing w:after="240" w:line="360" w:lineRule="auto"/>
              <w:rPr>
                <w:del w:id="876" w:author="Alexander Piper (DEDJTR)" w:date="2020-03-20T16:00:00Z"/>
                <w:rFonts w:ascii="Calibri" w:eastAsia="Times New Roman" w:hAnsi="Calibri" w:cs="Times New Roman"/>
                <w:color w:val="000000"/>
                <w:lang w:eastAsia="en-NZ"/>
              </w:rPr>
              <w:pPrChange w:id="877" w:author="Unknown" w:date="2020-03-20T16:00:00Z">
                <w:pPr>
                  <w:spacing w:after="0" w:line="240" w:lineRule="auto"/>
                  <w:jc w:val="right"/>
                </w:pPr>
              </w:pPrChange>
            </w:pPr>
            <w:del w:id="878" w:author="Alexander Piper (DEDJTR)" w:date="2020-03-20T16:00:00Z">
              <w:r w:rsidRPr="00FC0CB2" w:rsidDel="006B6E8B">
                <w:rPr>
                  <w:rFonts w:ascii="Calibri" w:eastAsia="Times New Roman" w:hAnsi="Calibri" w:cs="Times New Roman"/>
                  <w:color w:val="000000"/>
                  <w:lang w:eastAsia="en-NZ"/>
                </w:rPr>
                <w:delText>3484</w:delText>
              </w:r>
            </w:del>
          </w:p>
        </w:tc>
        <w:tc>
          <w:tcPr>
            <w:tcW w:w="1182" w:type="dxa"/>
            <w:tcBorders>
              <w:top w:val="nil"/>
              <w:left w:val="nil"/>
              <w:bottom w:val="nil"/>
              <w:right w:val="nil"/>
            </w:tcBorders>
            <w:shd w:val="clear" w:color="auto" w:fill="auto"/>
            <w:noWrap/>
            <w:vAlign w:val="bottom"/>
            <w:hideMark/>
          </w:tcPr>
          <w:p w14:paraId="675F56C4" w14:textId="571905A0" w:rsidR="00D72266" w:rsidRPr="00FC0CB2" w:rsidDel="006B6E8B" w:rsidRDefault="00D72266">
            <w:pPr>
              <w:spacing w:after="240" w:line="360" w:lineRule="auto"/>
              <w:rPr>
                <w:del w:id="879" w:author="Alexander Piper (DEDJTR)" w:date="2020-03-20T16:00:00Z"/>
                <w:rFonts w:ascii="Calibri" w:eastAsia="Times New Roman" w:hAnsi="Calibri" w:cs="Times New Roman"/>
                <w:color w:val="000000"/>
                <w:lang w:eastAsia="en-NZ"/>
              </w:rPr>
              <w:pPrChange w:id="880" w:author="Unknown" w:date="2020-03-20T16:00:00Z">
                <w:pPr>
                  <w:spacing w:after="0" w:line="240" w:lineRule="auto"/>
                  <w:jc w:val="right"/>
                </w:pPr>
              </w:pPrChange>
            </w:pPr>
            <w:del w:id="881" w:author="Alexander Piper (DEDJTR)" w:date="2020-03-20T16:00:00Z">
              <w:r w:rsidRPr="00FC0CB2" w:rsidDel="006B6E8B">
                <w:rPr>
                  <w:rFonts w:ascii="Calibri" w:eastAsia="Times New Roman" w:hAnsi="Calibri" w:cs="Times New Roman"/>
                  <w:color w:val="000000"/>
                  <w:lang w:eastAsia="en-NZ"/>
                </w:rPr>
                <w:delText>25600</w:delText>
              </w:r>
            </w:del>
          </w:p>
        </w:tc>
        <w:tc>
          <w:tcPr>
            <w:tcW w:w="805" w:type="dxa"/>
            <w:tcBorders>
              <w:top w:val="nil"/>
              <w:left w:val="nil"/>
              <w:bottom w:val="nil"/>
              <w:right w:val="nil"/>
            </w:tcBorders>
            <w:shd w:val="clear" w:color="auto" w:fill="auto"/>
            <w:noWrap/>
            <w:vAlign w:val="bottom"/>
            <w:hideMark/>
          </w:tcPr>
          <w:p w14:paraId="4F907AB7" w14:textId="05E121E8" w:rsidR="00D72266" w:rsidRPr="00FC0CB2" w:rsidDel="006B6E8B" w:rsidRDefault="00D72266">
            <w:pPr>
              <w:spacing w:after="240" w:line="360" w:lineRule="auto"/>
              <w:rPr>
                <w:del w:id="882" w:author="Alexander Piper (DEDJTR)" w:date="2020-03-20T16:00:00Z"/>
                <w:rFonts w:ascii="Calibri" w:eastAsia="Times New Roman" w:hAnsi="Calibri" w:cs="Times New Roman"/>
                <w:color w:val="000000"/>
                <w:lang w:eastAsia="en-NZ"/>
              </w:rPr>
              <w:pPrChange w:id="883" w:author="Unknown" w:date="2020-03-20T16:00:00Z">
                <w:pPr>
                  <w:spacing w:after="0" w:line="240" w:lineRule="auto"/>
                  <w:jc w:val="right"/>
                </w:pPr>
              </w:pPrChange>
            </w:pPr>
            <w:del w:id="884" w:author="Alexander Piper (DEDJTR)" w:date="2020-03-20T16:00:00Z">
              <w:r w:rsidRPr="00FC0CB2" w:rsidDel="006B6E8B">
                <w:rPr>
                  <w:rFonts w:ascii="Calibri" w:eastAsia="Times New Roman" w:hAnsi="Calibri" w:cs="Times New Roman"/>
                  <w:color w:val="000000"/>
                  <w:lang w:eastAsia="en-NZ"/>
                </w:rPr>
                <w:delText>2315</w:delText>
              </w:r>
            </w:del>
          </w:p>
        </w:tc>
        <w:tc>
          <w:tcPr>
            <w:tcW w:w="1182" w:type="dxa"/>
            <w:tcBorders>
              <w:top w:val="nil"/>
              <w:left w:val="nil"/>
              <w:bottom w:val="nil"/>
              <w:right w:val="nil"/>
            </w:tcBorders>
            <w:shd w:val="clear" w:color="auto" w:fill="auto"/>
            <w:noWrap/>
            <w:vAlign w:val="bottom"/>
            <w:hideMark/>
          </w:tcPr>
          <w:p w14:paraId="74C08C54" w14:textId="77CD982F" w:rsidR="00D72266" w:rsidRPr="00FC0CB2" w:rsidDel="006B6E8B" w:rsidRDefault="00D72266">
            <w:pPr>
              <w:spacing w:after="240" w:line="360" w:lineRule="auto"/>
              <w:rPr>
                <w:del w:id="885" w:author="Alexander Piper (DEDJTR)" w:date="2020-03-20T16:00:00Z"/>
                <w:rFonts w:ascii="Calibri" w:eastAsia="Times New Roman" w:hAnsi="Calibri" w:cs="Times New Roman"/>
                <w:color w:val="000000"/>
                <w:lang w:eastAsia="en-NZ"/>
              </w:rPr>
              <w:pPrChange w:id="886" w:author="Unknown" w:date="2020-03-20T16:00:00Z">
                <w:pPr>
                  <w:spacing w:after="0" w:line="240" w:lineRule="auto"/>
                  <w:jc w:val="right"/>
                </w:pPr>
              </w:pPrChange>
            </w:pPr>
            <w:del w:id="887" w:author="Alexander Piper (DEDJTR)" w:date="2020-03-20T16:00:00Z">
              <w:r w:rsidRPr="00FC0CB2" w:rsidDel="006B6E8B">
                <w:rPr>
                  <w:rFonts w:ascii="Calibri" w:eastAsia="Times New Roman" w:hAnsi="Calibri" w:cs="Times New Roman"/>
                  <w:color w:val="000000"/>
                  <w:lang w:eastAsia="en-NZ"/>
                </w:rPr>
                <w:delText>1</w:delText>
              </w:r>
            </w:del>
          </w:p>
        </w:tc>
        <w:tc>
          <w:tcPr>
            <w:tcW w:w="939" w:type="dxa"/>
            <w:tcBorders>
              <w:top w:val="nil"/>
              <w:left w:val="nil"/>
              <w:bottom w:val="nil"/>
              <w:right w:val="single" w:sz="4" w:space="0" w:color="auto"/>
            </w:tcBorders>
            <w:shd w:val="clear" w:color="auto" w:fill="auto"/>
            <w:noWrap/>
            <w:vAlign w:val="bottom"/>
            <w:hideMark/>
          </w:tcPr>
          <w:p w14:paraId="19D46828" w14:textId="28AC3A53" w:rsidR="00D72266" w:rsidRPr="00FC0CB2" w:rsidDel="006B6E8B" w:rsidRDefault="00D72266">
            <w:pPr>
              <w:spacing w:after="240" w:line="360" w:lineRule="auto"/>
              <w:rPr>
                <w:del w:id="888" w:author="Alexander Piper (DEDJTR)" w:date="2020-03-20T16:00:00Z"/>
                <w:rFonts w:ascii="Calibri" w:eastAsia="Times New Roman" w:hAnsi="Calibri" w:cs="Times New Roman"/>
                <w:color w:val="000000"/>
                <w:lang w:eastAsia="en-NZ"/>
              </w:rPr>
              <w:pPrChange w:id="889" w:author="Unknown" w:date="2020-03-20T16:00:00Z">
                <w:pPr>
                  <w:spacing w:after="0" w:line="240" w:lineRule="auto"/>
                  <w:jc w:val="right"/>
                </w:pPr>
              </w:pPrChange>
            </w:pPr>
            <w:del w:id="890" w:author="Alexander Piper (DEDJTR)" w:date="2020-03-20T16:00:00Z">
              <w:r w:rsidRPr="00FC0CB2" w:rsidDel="006B6E8B">
                <w:rPr>
                  <w:rFonts w:ascii="Calibri" w:eastAsia="Times New Roman" w:hAnsi="Calibri" w:cs="Times New Roman"/>
                  <w:color w:val="000000"/>
                  <w:lang w:eastAsia="en-NZ"/>
                </w:rPr>
                <w:delText>9763</w:delText>
              </w:r>
            </w:del>
          </w:p>
        </w:tc>
      </w:tr>
      <w:tr w:rsidR="00D72266" w:rsidRPr="00FC0CB2" w:rsidDel="006B6E8B" w14:paraId="4F89C515" w14:textId="47180E55" w:rsidTr="00713A5A">
        <w:trPr>
          <w:trHeight w:val="300"/>
          <w:del w:id="891"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68D9E480" w14:textId="0E734C52" w:rsidR="00D72266" w:rsidRPr="00FC0CB2" w:rsidDel="006B6E8B" w:rsidRDefault="00D72266">
            <w:pPr>
              <w:spacing w:after="240" w:line="360" w:lineRule="auto"/>
              <w:rPr>
                <w:del w:id="892" w:author="Alexander Piper (DEDJTR)" w:date="2020-03-20T16:00:00Z"/>
                <w:rFonts w:ascii="Calibri" w:eastAsia="Times New Roman" w:hAnsi="Calibri" w:cs="Times New Roman"/>
                <w:b/>
                <w:bCs/>
                <w:color w:val="000000"/>
                <w:lang w:eastAsia="en-NZ"/>
              </w:rPr>
              <w:pPrChange w:id="893" w:author="Unknown" w:date="2020-03-20T16:00:00Z">
                <w:pPr>
                  <w:spacing w:after="0" w:line="240" w:lineRule="auto"/>
                </w:pPr>
              </w:pPrChange>
            </w:pPr>
            <w:del w:id="894" w:author="Alexander Piper (DEDJTR)" w:date="2020-03-20T16:00:00Z">
              <w:r w:rsidRPr="00FC0CB2" w:rsidDel="006B6E8B">
                <w:rPr>
                  <w:rFonts w:ascii="Calibri" w:eastAsia="Times New Roman" w:hAnsi="Calibri" w:cs="Times New Roman"/>
                  <w:b/>
                  <w:bCs/>
                  <w:color w:val="000000"/>
                  <w:lang w:eastAsia="en-NZ"/>
                </w:rPr>
                <w:delText>Sphingomonadaceae</w:delText>
              </w:r>
            </w:del>
          </w:p>
        </w:tc>
        <w:tc>
          <w:tcPr>
            <w:tcW w:w="1182" w:type="dxa"/>
            <w:tcBorders>
              <w:top w:val="nil"/>
              <w:left w:val="single" w:sz="4" w:space="0" w:color="auto"/>
              <w:bottom w:val="nil"/>
              <w:right w:val="nil"/>
            </w:tcBorders>
            <w:shd w:val="clear" w:color="auto" w:fill="auto"/>
            <w:noWrap/>
            <w:vAlign w:val="bottom"/>
            <w:hideMark/>
          </w:tcPr>
          <w:p w14:paraId="0A1FE064" w14:textId="5395404C" w:rsidR="00D72266" w:rsidRPr="00FC0CB2" w:rsidDel="006B6E8B" w:rsidRDefault="00D72266">
            <w:pPr>
              <w:spacing w:after="240" w:line="360" w:lineRule="auto"/>
              <w:rPr>
                <w:del w:id="895" w:author="Alexander Piper (DEDJTR)" w:date="2020-03-20T16:00:00Z"/>
                <w:rFonts w:ascii="Calibri" w:eastAsia="Times New Roman" w:hAnsi="Calibri" w:cs="Times New Roman"/>
                <w:color w:val="000000"/>
                <w:lang w:eastAsia="en-NZ"/>
              </w:rPr>
              <w:pPrChange w:id="896" w:author="Unknown" w:date="2020-03-20T16:00:00Z">
                <w:pPr>
                  <w:spacing w:after="0" w:line="240" w:lineRule="auto"/>
                  <w:jc w:val="right"/>
                </w:pPr>
              </w:pPrChange>
            </w:pPr>
            <w:del w:id="897" w:author="Alexander Piper (DEDJTR)" w:date="2020-03-20T16:00:00Z">
              <w:r w:rsidRPr="00FC0CB2" w:rsidDel="006B6E8B">
                <w:rPr>
                  <w:rFonts w:ascii="Calibri" w:eastAsia="Times New Roman" w:hAnsi="Calibri" w:cs="Times New Roman"/>
                  <w:color w:val="000000"/>
                  <w:lang w:eastAsia="en-NZ"/>
                </w:rPr>
                <w:delText>54</w:delText>
              </w:r>
            </w:del>
          </w:p>
        </w:tc>
        <w:tc>
          <w:tcPr>
            <w:tcW w:w="805" w:type="dxa"/>
            <w:tcBorders>
              <w:top w:val="nil"/>
              <w:left w:val="nil"/>
              <w:bottom w:val="nil"/>
              <w:right w:val="nil"/>
            </w:tcBorders>
            <w:shd w:val="clear" w:color="auto" w:fill="auto"/>
            <w:noWrap/>
            <w:vAlign w:val="bottom"/>
            <w:hideMark/>
          </w:tcPr>
          <w:p w14:paraId="03F0004C" w14:textId="1EB99BCF" w:rsidR="00D72266" w:rsidRPr="00FC0CB2" w:rsidDel="006B6E8B" w:rsidRDefault="00D72266">
            <w:pPr>
              <w:spacing w:after="240" w:line="360" w:lineRule="auto"/>
              <w:rPr>
                <w:del w:id="898" w:author="Alexander Piper (DEDJTR)" w:date="2020-03-20T16:00:00Z"/>
                <w:rFonts w:ascii="Calibri" w:eastAsia="Times New Roman" w:hAnsi="Calibri" w:cs="Times New Roman"/>
                <w:color w:val="000000"/>
                <w:lang w:eastAsia="en-NZ"/>
              </w:rPr>
              <w:pPrChange w:id="899" w:author="Unknown" w:date="2020-03-20T16:00:00Z">
                <w:pPr>
                  <w:spacing w:after="0" w:line="240" w:lineRule="auto"/>
                  <w:jc w:val="right"/>
                </w:pPr>
              </w:pPrChange>
            </w:pPr>
            <w:del w:id="900"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auto" w:fill="auto"/>
            <w:noWrap/>
            <w:vAlign w:val="bottom"/>
            <w:hideMark/>
          </w:tcPr>
          <w:p w14:paraId="29481E48" w14:textId="4873109E" w:rsidR="00D72266" w:rsidRPr="00FC0CB2" w:rsidDel="006B6E8B" w:rsidRDefault="00D72266">
            <w:pPr>
              <w:spacing w:after="240" w:line="360" w:lineRule="auto"/>
              <w:rPr>
                <w:del w:id="901" w:author="Alexander Piper (DEDJTR)" w:date="2020-03-20T16:00:00Z"/>
                <w:rFonts w:ascii="Calibri" w:eastAsia="Times New Roman" w:hAnsi="Calibri" w:cs="Times New Roman"/>
                <w:color w:val="000000"/>
                <w:lang w:eastAsia="en-NZ"/>
              </w:rPr>
              <w:pPrChange w:id="902" w:author="Unknown" w:date="2020-03-20T16:00:00Z">
                <w:pPr>
                  <w:spacing w:after="0" w:line="240" w:lineRule="auto"/>
                  <w:jc w:val="right"/>
                </w:pPr>
              </w:pPrChange>
            </w:pPr>
            <w:del w:id="903" w:author="Alexander Piper (DEDJTR)" w:date="2020-03-20T16:00:00Z">
              <w:r w:rsidRPr="00FC0CB2" w:rsidDel="006B6E8B">
                <w:rPr>
                  <w:rFonts w:ascii="Calibri" w:eastAsia="Times New Roman" w:hAnsi="Calibri" w:cs="Times New Roman"/>
                  <w:color w:val="000000"/>
                  <w:lang w:eastAsia="en-NZ"/>
                </w:rPr>
                <w:delText>1</w:delText>
              </w:r>
            </w:del>
          </w:p>
        </w:tc>
        <w:tc>
          <w:tcPr>
            <w:tcW w:w="805" w:type="dxa"/>
            <w:tcBorders>
              <w:top w:val="nil"/>
              <w:left w:val="nil"/>
              <w:bottom w:val="nil"/>
              <w:right w:val="nil"/>
            </w:tcBorders>
            <w:shd w:val="clear" w:color="auto" w:fill="auto"/>
            <w:noWrap/>
            <w:vAlign w:val="bottom"/>
            <w:hideMark/>
          </w:tcPr>
          <w:p w14:paraId="4EBE6C40" w14:textId="26F46333" w:rsidR="00D72266" w:rsidRPr="00FC0CB2" w:rsidDel="006B6E8B" w:rsidRDefault="00D72266">
            <w:pPr>
              <w:spacing w:after="240" w:line="360" w:lineRule="auto"/>
              <w:rPr>
                <w:del w:id="904" w:author="Alexander Piper (DEDJTR)" w:date="2020-03-20T16:00:00Z"/>
                <w:rFonts w:ascii="Calibri" w:eastAsia="Times New Roman" w:hAnsi="Calibri" w:cs="Times New Roman"/>
                <w:color w:val="000000"/>
                <w:lang w:eastAsia="en-NZ"/>
              </w:rPr>
              <w:pPrChange w:id="905" w:author="Unknown" w:date="2020-03-20T16:00:00Z">
                <w:pPr>
                  <w:spacing w:after="0" w:line="240" w:lineRule="auto"/>
                  <w:jc w:val="right"/>
                </w:pPr>
              </w:pPrChange>
            </w:pPr>
            <w:del w:id="906" w:author="Alexander Piper (DEDJTR)" w:date="2020-03-20T16:00:00Z">
              <w:r w:rsidRPr="00FC0CB2" w:rsidDel="006B6E8B">
                <w:rPr>
                  <w:rFonts w:ascii="Calibri" w:eastAsia="Times New Roman" w:hAnsi="Calibri" w:cs="Times New Roman"/>
                  <w:color w:val="000000"/>
                  <w:lang w:eastAsia="en-NZ"/>
                </w:rPr>
                <w:delText>14</w:delText>
              </w:r>
            </w:del>
          </w:p>
        </w:tc>
        <w:tc>
          <w:tcPr>
            <w:tcW w:w="1182" w:type="dxa"/>
            <w:tcBorders>
              <w:top w:val="nil"/>
              <w:left w:val="nil"/>
              <w:bottom w:val="nil"/>
              <w:right w:val="nil"/>
            </w:tcBorders>
            <w:shd w:val="clear" w:color="auto" w:fill="auto"/>
            <w:noWrap/>
            <w:vAlign w:val="bottom"/>
            <w:hideMark/>
          </w:tcPr>
          <w:p w14:paraId="7A4BA0A6" w14:textId="57DE2680" w:rsidR="00D72266" w:rsidRPr="00FC0CB2" w:rsidDel="006B6E8B" w:rsidRDefault="00D72266">
            <w:pPr>
              <w:spacing w:after="240" w:line="360" w:lineRule="auto"/>
              <w:rPr>
                <w:del w:id="907" w:author="Alexander Piper (DEDJTR)" w:date="2020-03-20T16:00:00Z"/>
                <w:rFonts w:ascii="Calibri" w:eastAsia="Times New Roman" w:hAnsi="Calibri" w:cs="Times New Roman"/>
                <w:color w:val="000000"/>
                <w:lang w:eastAsia="en-NZ"/>
              </w:rPr>
              <w:pPrChange w:id="908" w:author="Unknown" w:date="2020-03-20T16:00:00Z">
                <w:pPr>
                  <w:spacing w:after="0" w:line="240" w:lineRule="auto"/>
                  <w:jc w:val="right"/>
                </w:pPr>
              </w:pPrChange>
            </w:pPr>
            <w:del w:id="909" w:author="Alexander Piper (DEDJTR)" w:date="2020-03-20T16:00:00Z">
              <w:r w:rsidRPr="00FC0CB2" w:rsidDel="006B6E8B">
                <w:rPr>
                  <w:rFonts w:ascii="Calibri" w:eastAsia="Times New Roman" w:hAnsi="Calibri" w:cs="Times New Roman"/>
                  <w:color w:val="000000"/>
                  <w:lang w:eastAsia="en-NZ"/>
                </w:rPr>
                <w:delText>24</w:delText>
              </w:r>
            </w:del>
          </w:p>
        </w:tc>
        <w:tc>
          <w:tcPr>
            <w:tcW w:w="939" w:type="dxa"/>
            <w:tcBorders>
              <w:top w:val="nil"/>
              <w:left w:val="nil"/>
              <w:bottom w:val="nil"/>
              <w:right w:val="single" w:sz="4" w:space="0" w:color="auto"/>
            </w:tcBorders>
            <w:shd w:val="clear" w:color="auto" w:fill="auto"/>
            <w:noWrap/>
            <w:vAlign w:val="bottom"/>
            <w:hideMark/>
          </w:tcPr>
          <w:p w14:paraId="425EF27F" w14:textId="10AFE605" w:rsidR="00D72266" w:rsidRPr="00FC0CB2" w:rsidDel="006B6E8B" w:rsidRDefault="00D72266">
            <w:pPr>
              <w:spacing w:after="240" w:line="360" w:lineRule="auto"/>
              <w:rPr>
                <w:del w:id="910" w:author="Alexander Piper (DEDJTR)" w:date="2020-03-20T16:00:00Z"/>
                <w:rFonts w:ascii="Calibri" w:eastAsia="Times New Roman" w:hAnsi="Calibri" w:cs="Times New Roman"/>
                <w:color w:val="000000"/>
                <w:lang w:eastAsia="en-NZ"/>
              </w:rPr>
              <w:pPrChange w:id="911" w:author="Unknown" w:date="2020-03-20T16:00:00Z">
                <w:pPr>
                  <w:spacing w:after="0" w:line="240" w:lineRule="auto"/>
                  <w:jc w:val="right"/>
                </w:pPr>
              </w:pPrChange>
            </w:pPr>
            <w:del w:id="912"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755D8186" w14:textId="2CCEA633" w:rsidTr="00713A5A">
        <w:trPr>
          <w:trHeight w:val="300"/>
          <w:del w:id="913"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735A9363" w14:textId="442C24D9" w:rsidR="00D72266" w:rsidRPr="00FC0CB2" w:rsidDel="006B6E8B" w:rsidRDefault="00D72266">
            <w:pPr>
              <w:spacing w:after="240" w:line="360" w:lineRule="auto"/>
              <w:rPr>
                <w:del w:id="914" w:author="Alexander Piper (DEDJTR)" w:date="2020-03-20T16:00:00Z"/>
                <w:rFonts w:ascii="Calibri" w:eastAsia="Times New Roman" w:hAnsi="Calibri" w:cs="Times New Roman"/>
                <w:b/>
                <w:bCs/>
                <w:color w:val="000000"/>
                <w:lang w:eastAsia="en-NZ"/>
              </w:rPr>
              <w:pPrChange w:id="915" w:author="Unknown" w:date="2020-03-20T16:00:00Z">
                <w:pPr>
                  <w:spacing w:after="0" w:line="240" w:lineRule="auto"/>
                </w:pPr>
              </w:pPrChange>
            </w:pPr>
            <w:del w:id="916" w:author="Alexander Piper (DEDJTR)" w:date="2020-03-20T16:00:00Z">
              <w:r w:rsidRPr="00FC0CB2" w:rsidDel="006B6E8B">
                <w:rPr>
                  <w:rFonts w:ascii="Calibri" w:eastAsia="Times New Roman" w:hAnsi="Calibri" w:cs="Times New Roman"/>
                  <w:b/>
                  <w:bCs/>
                  <w:color w:val="000000"/>
                  <w:lang w:eastAsia="en-NZ"/>
                </w:rPr>
                <w:delText>Comamonadaceae</w:delText>
              </w:r>
            </w:del>
          </w:p>
        </w:tc>
        <w:tc>
          <w:tcPr>
            <w:tcW w:w="1182" w:type="dxa"/>
            <w:tcBorders>
              <w:top w:val="nil"/>
              <w:left w:val="single" w:sz="4" w:space="0" w:color="auto"/>
              <w:bottom w:val="nil"/>
              <w:right w:val="nil"/>
            </w:tcBorders>
            <w:shd w:val="clear" w:color="auto" w:fill="auto"/>
            <w:noWrap/>
            <w:vAlign w:val="bottom"/>
            <w:hideMark/>
          </w:tcPr>
          <w:p w14:paraId="74D53838" w14:textId="2EC3D9C7" w:rsidR="00D72266" w:rsidRPr="00FC0CB2" w:rsidDel="006B6E8B" w:rsidRDefault="00D72266">
            <w:pPr>
              <w:spacing w:after="240" w:line="360" w:lineRule="auto"/>
              <w:rPr>
                <w:del w:id="917" w:author="Alexander Piper (DEDJTR)" w:date="2020-03-20T16:00:00Z"/>
                <w:rFonts w:ascii="Calibri" w:eastAsia="Times New Roman" w:hAnsi="Calibri" w:cs="Times New Roman"/>
                <w:color w:val="000000"/>
                <w:lang w:eastAsia="en-NZ"/>
              </w:rPr>
              <w:pPrChange w:id="918" w:author="Unknown" w:date="2020-03-20T16:00:00Z">
                <w:pPr>
                  <w:spacing w:after="0" w:line="240" w:lineRule="auto"/>
                  <w:jc w:val="right"/>
                </w:pPr>
              </w:pPrChange>
            </w:pPr>
            <w:del w:id="919" w:author="Alexander Piper (DEDJTR)" w:date="2020-03-20T16:00:00Z">
              <w:r w:rsidRPr="00FC0CB2" w:rsidDel="006B6E8B">
                <w:rPr>
                  <w:rFonts w:ascii="Calibri" w:eastAsia="Times New Roman" w:hAnsi="Calibri" w:cs="Times New Roman"/>
                  <w:color w:val="000000"/>
                  <w:lang w:eastAsia="en-NZ"/>
                </w:rPr>
                <w:delText>80</w:delText>
              </w:r>
            </w:del>
          </w:p>
        </w:tc>
        <w:tc>
          <w:tcPr>
            <w:tcW w:w="805" w:type="dxa"/>
            <w:tcBorders>
              <w:top w:val="nil"/>
              <w:left w:val="nil"/>
              <w:bottom w:val="nil"/>
              <w:right w:val="nil"/>
            </w:tcBorders>
            <w:shd w:val="clear" w:color="auto" w:fill="auto"/>
            <w:noWrap/>
            <w:vAlign w:val="bottom"/>
            <w:hideMark/>
          </w:tcPr>
          <w:p w14:paraId="32DAB4E8" w14:textId="04628F0C" w:rsidR="00D72266" w:rsidRPr="00FC0CB2" w:rsidDel="006B6E8B" w:rsidRDefault="00D72266">
            <w:pPr>
              <w:spacing w:after="240" w:line="360" w:lineRule="auto"/>
              <w:rPr>
                <w:del w:id="920" w:author="Alexander Piper (DEDJTR)" w:date="2020-03-20T16:00:00Z"/>
                <w:rFonts w:ascii="Calibri" w:eastAsia="Times New Roman" w:hAnsi="Calibri" w:cs="Times New Roman"/>
                <w:color w:val="000000"/>
                <w:lang w:eastAsia="en-NZ"/>
              </w:rPr>
              <w:pPrChange w:id="921" w:author="Unknown" w:date="2020-03-20T16:00:00Z">
                <w:pPr>
                  <w:spacing w:after="0" w:line="240" w:lineRule="auto"/>
                  <w:jc w:val="right"/>
                </w:pPr>
              </w:pPrChange>
            </w:pPr>
            <w:del w:id="922"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auto" w:fill="auto"/>
            <w:noWrap/>
            <w:vAlign w:val="bottom"/>
            <w:hideMark/>
          </w:tcPr>
          <w:p w14:paraId="0B5AE5CD" w14:textId="7A3AE4B1" w:rsidR="00D72266" w:rsidRPr="00FC0CB2" w:rsidDel="006B6E8B" w:rsidRDefault="00D72266">
            <w:pPr>
              <w:spacing w:after="240" w:line="360" w:lineRule="auto"/>
              <w:rPr>
                <w:del w:id="923" w:author="Alexander Piper (DEDJTR)" w:date="2020-03-20T16:00:00Z"/>
                <w:rFonts w:ascii="Calibri" w:eastAsia="Times New Roman" w:hAnsi="Calibri" w:cs="Times New Roman"/>
                <w:color w:val="000000"/>
                <w:lang w:eastAsia="en-NZ"/>
              </w:rPr>
              <w:pPrChange w:id="924" w:author="Unknown" w:date="2020-03-20T16:00:00Z">
                <w:pPr>
                  <w:spacing w:after="0" w:line="240" w:lineRule="auto"/>
                  <w:jc w:val="right"/>
                </w:pPr>
              </w:pPrChange>
            </w:pPr>
            <w:del w:id="925" w:author="Alexander Piper (DEDJTR)" w:date="2020-03-20T16:00:00Z">
              <w:r w:rsidRPr="00FC0CB2" w:rsidDel="006B6E8B">
                <w:rPr>
                  <w:rFonts w:ascii="Calibri" w:eastAsia="Times New Roman" w:hAnsi="Calibri" w:cs="Times New Roman"/>
                  <w:color w:val="000000"/>
                  <w:lang w:eastAsia="en-NZ"/>
                </w:rPr>
                <w:delText>2</w:delText>
              </w:r>
            </w:del>
          </w:p>
        </w:tc>
        <w:tc>
          <w:tcPr>
            <w:tcW w:w="805" w:type="dxa"/>
            <w:tcBorders>
              <w:top w:val="nil"/>
              <w:left w:val="nil"/>
              <w:bottom w:val="nil"/>
              <w:right w:val="nil"/>
            </w:tcBorders>
            <w:shd w:val="clear" w:color="auto" w:fill="auto"/>
            <w:noWrap/>
            <w:vAlign w:val="bottom"/>
            <w:hideMark/>
          </w:tcPr>
          <w:p w14:paraId="392EA1D2" w14:textId="610E455B" w:rsidR="00D72266" w:rsidRPr="00FC0CB2" w:rsidDel="006B6E8B" w:rsidRDefault="00D72266">
            <w:pPr>
              <w:spacing w:after="240" w:line="360" w:lineRule="auto"/>
              <w:rPr>
                <w:del w:id="926" w:author="Alexander Piper (DEDJTR)" w:date="2020-03-20T16:00:00Z"/>
                <w:rFonts w:ascii="Calibri" w:eastAsia="Times New Roman" w:hAnsi="Calibri" w:cs="Times New Roman"/>
                <w:color w:val="000000"/>
                <w:lang w:eastAsia="en-NZ"/>
              </w:rPr>
              <w:pPrChange w:id="927" w:author="Unknown" w:date="2020-03-20T16:00:00Z">
                <w:pPr>
                  <w:spacing w:after="0" w:line="240" w:lineRule="auto"/>
                  <w:jc w:val="right"/>
                </w:pPr>
              </w:pPrChange>
            </w:pPr>
            <w:del w:id="928" w:author="Alexander Piper (DEDJTR)" w:date="2020-03-20T16:00:00Z">
              <w:r w:rsidRPr="00FC0CB2" w:rsidDel="006B6E8B">
                <w:rPr>
                  <w:rFonts w:ascii="Calibri" w:eastAsia="Times New Roman" w:hAnsi="Calibri" w:cs="Times New Roman"/>
                  <w:color w:val="000000"/>
                  <w:lang w:eastAsia="en-NZ"/>
                </w:rPr>
                <w:delText>21</w:delText>
              </w:r>
            </w:del>
          </w:p>
        </w:tc>
        <w:tc>
          <w:tcPr>
            <w:tcW w:w="1182" w:type="dxa"/>
            <w:tcBorders>
              <w:top w:val="nil"/>
              <w:left w:val="nil"/>
              <w:bottom w:val="nil"/>
              <w:right w:val="nil"/>
            </w:tcBorders>
            <w:shd w:val="clear" w:color="auto" w:fill="auto"/>
            <w:noWrap/>
            <w:vAlign w:val="bottom"/>
            <w:hideMark/>
          </w:tcPr>
          <w:p w14:paraId="4D02BF8B" w14:textId="1C4CCBDB" w:rsidR="00D72266" w:rsidRPr="00FC0CB2" w:rsidDel="006B6E8B" w:rsidRDefault="00D72266">
            <w:pPr>
              <w:spacing w:after="240" w:line="360" w:lineRule="auto"/>
              <w:rPr>
                <w:del w:id="929" w:author="Alexander Piper (DEDJTR)" w:date="2020-03-20T16:00:00Z"/>
                <w:rFonts w:ascii="Calibri" w:eastAsia="Times New Roman" w:hAnsi="Calibri" w:cs="Times New Roman"/>
                <w:color w:val="000000"/>
                <w:lang w:eastAsia="en-NZ"/>
              </w:rPr>
              <w:pPrChange w:id="930" w:author="Unknown" w:date="2020-03-20T16:00:00Z">
                <w:pPr>
                  <w:spacing w:after="0" w:line="240" w:lineRule="auto"/>
                  <w:jc w:val="right"/>
                </w:pPr>
              </w:pPrChange>
            </w:pPr>
            <w:del w:id="931" w:author="Alexander Piper (DEDJTR)" w:date="2020-03-20T16:00:00Z">
              <w:r w:rsidRPr="00FC0CB2" w:rsidDel="006B6E8B">
                <w:rPr>
                  <w:rFonts w:ascii="Calibri" w:eastAsia="Times New Roman" w:hAnsi="Calibri" w:cs="Times New Roman"/>
                  <w:color w:val="000000"/>
                  <w:lang w:eastAsia="en-NZ"/>
                </w:rPr>
                <w:delText>44</w:delText>
              </w:r>
            </w:del>
          </w:p>
        </w:tc>
        <w:tc>
          <w:tcPr>
            <w:tcW w:w="939" w:type="dxa"/>
            <w:tcBorders>
              <w:top w:val="nil"/>
              <w:left w:val="nil"/>
              <w:bottom w:val="nil"/>
              <w:right w:val="single" w:sz="4" w:space="0" w:color="auto"/>
            </w:tcBorders>
            <w:shd w:val="clear" w:color="auto" w:fill="auto"/>
            <w:noWrap/>
            <w:vAlign w:val="bottom"/>
            <w:hideMark/>
          </w:tcPr>
          <w:p w14:paraId="7D7B118E" w14:textId="1DD5C40B" w:rsidR="00D72266" w:rsidRPr="00FC0CB2" w:rsidDel="006B6E8B" w:rsidRDefault="00D72266">
            <w:pPr>
              <w:spacing w:after="240" w:line="360" w:lineRule="auto"/>
              <w:rPr>
                <w:del w:id="932" w:author="Alexander Piper (DEDJTR)" w:date="2020-03-20T16:00:00Z"/>
                <w:rFonts w:ascii="Calibri" w:eastAsia="Times New Roman" w:hAnsi="Calibri" w:cs="Times New Roman"/>
                <w:color w:val="000000"/>
                <w:lang w:eastAsia="en-NZ"/>
              </w:rPr>
              <w:pPrChange w:id="933" w:author="Unknown" w:date="2020-03-20T16:00:00Z">
                <w:pPr>
                  <w:spacing w:after="0" w:line="240" w:lineRule="auto"/>
                  <w:jc w:val="right"/>
                </w:pPr>
              </w:pPrChange>
            </w:pPr>
            <w:del w:id="934" w:author="Alexander Piper (DEDJTR)" w:date="2020-03-20T16:00:00Z">
              <w:r w:rsidRPr="00FC0CB2" w:rsidDel="006B6E8B">
                <w:rPr>
                  <w:rFonts w:ascii="Calibri" w:eastAsia="Times New Roman" w:hAnsi="Calibri" w:cs="Times New Roman"/>
                  <w:color w:val="000000"/>
                  <w:lang w:eastAsia="en-NZ"/>
                </w:rPr>
                <w:delText>0</w:delText>
              </w:r>
            </w:del>
          </w:p>
        </w:tc>
      </w:tr>
      <w:bookmarkEnd w:id="738"/>
    </w:tbl>
    <w:p w14:paraId="1F3EE526" w14:textId="1ED71D41" w:rsidR="00D72266" w:rsidRPr="00FC0CB2" w:rsidDel="006B6E8B" w:rsidRDefault="00D72266">
      <w:pPr>
        <w:spacing w:after="240" w:line="360" w:lineRule="auto"/>
        <w:rPr>
          <w:del w:id="935" w:author="Alexander Piper (DEDJTR)" w:date="2020-03-20T16:00:00Z"/>
          <w:rFonts w:ascii="Calibri" w:eastAsia="Times New Roman" w:hAnsi="Calibri" w:cs="Times New Roman"/>
          <w:szCs w:val="24"/>
          <w:lang w:eastAsia="en-AU"/>
        </w:rPr>
      </w:pPr>
    </w:p>
    <w:p w14:paraId="7DB2DFC6" w14:textId="7DB24193" w:rsidR="00D72266" w:rsidRPr="00AD3A65" w:rsidDel="006B6E8B" w:rsidRDefault="00D72266">
      <w:pPr>
        <w:spacing w:after="240" w:line="360" w:lineRule="auto"/>
        <w:rPr>
          <w:del w:id="936" w:author="Alexander Piper (DEDJTR)" w:date="2020-03-20T16:00:00Z"/>
          <w:rFonts w:ascii="Calibri" w:eastAsia="Times New Roman" w:hAnsi="Calibri" w:cs="Times New Roman"/>
          <w:sz w:val="18"/>
          <w:lang w:eastAsia="en-AU"/>
        </w:rPr>
      </w:pPr>
      <w:bookmarkStart w:id="937" w:name="_Toc502175690"/>
      <w:del w:id="938" w:author="Alexander Piper (DEDJTR)" w:date="2020-03-20T16:00:00Z">
        <w:r w:rsidRPr="00AD3A65" w:rsidDel="006B6E8B">
          <w:rPr>
            <w:rFonts w:ascii="Calibri" w:eastAsia="Times New Roman" w:hAnsi="Calibri" w:cs="Times New Roman"/>
            <w:b/>
            <w:bCs/>
            <w:sz w:val="18"/>
            <w:szCs w:val="20"/>
            <w:lang w:eastAsia="en-AU"/>
          </w:rPr>
          <w:delText>Table 3</w:delText>
        </w:r>
        <w:r w:rsidRPr="00AD3A65" w:rsidDel="006B6E8B">
          <w:rPr>
            <w:rFonts w:ascii="Calibri" w:eastAsia="Times New Roman" w:hAnsi="Calibri" w:cs="Times New Roman"/>
            <w:b/>
            <w:bCs/>
            <w:noProof/>
            <w:sz w:val="18"/>
            <w:szCs w:val="20"/>
            <w:lang w:eastAsia="en-AU"/>
          </w:rPr>
          <w:delText xml:space="preserve">: </w:delText>
        </w:r>
        <w:r w:rsidRPr="00AD3A65" w:rsidDel="006B6E8B">
          <w:rPr>
            <w:rFonts w:eastAsia="Times New Roman" w:cs="Times New Roman"/>
            <w:sz w:val="18"/>
            <w:szCs w:val="24"/>
            <w:lang w:eastAsia="en-AU"/>
          </w:rPr>
          <w:delText xml:space="preserve">Bacterial sequence read levels detected in individuals </w:delText>
        </w:r>
        <w:r w:rsidRPr="00AD3A65" w:rsidDel="006B6E8B">
          <w:rPr>
            <w:rFonts w:ascii="Calibri" w:eastAsia="Times New Roman" w:hAnsi="Calibri" w:cs="Times New Roman"/>
            <w:sz w:val="18"/>
            <w:szCs w:val="24"/>
            <w:lang w:eastAsia="en-AU"/>
          </w:rPr>
          <w:delText xml:space="preserve">of </w:delText>
        </w:r>
        <w:r w:rsidRPr="00AD3A65" w:rsidDel="006B6E8B">
          <w:rPr>
            <w:rFonts w:ascii="Calibri" w:eastAsia="Times New Roman" w:hAnsi="Calibri" w:cs="Times New Roman"/>
            <w:i/>
            <w:sz w:val="18"/>
            <w:szCs w:val="24"/>
            <w:lang w:eastAsia="en-AU"/>
          </w:rPr>
          <w:delText>Psylla apicalis</w:delText>
        </w:r>
        <w:r w:rsidRPr="00AD3A65" w:rsidDel="006B6E8B">
          <w:rPr>
            <w:rFonts w:ascii="Calibri" w:eastAsia="Times New Roman" w:hAnsi="Calibri" w:cs="Times New Roman"/>
            <w:sz w:val="18"/>
            <w:szCs w:val="24"/>
            <w:lang w:eastAsia="en-AU"/>
          </w:rPr>
          <w:delText xml:space="preserve"> A and </w:delText>
        </w:r>
        <w:r w:rsidRPr="00AD3A65" w:rsidDel="006B6E8B">
          <w:rPr>
            <w:rFonts w:ascii="Calibri" w:eastAsia="Times New Roman" w:hAnsi="Calibri" w:cs="Times New Roman"/>
            <w:i/>
            <w:sz w:val="18"/>
            <w:szCs w:val="24"/>
            <w:lang w:eastAsia="en-AU"/>
          </w:rPr>
          <w:delText>P. apicalis</w:delText>
        </w:r>
        <w:r w:rsidRPr="00AD3A65" w:rsidDel="006B6E8B">
          <w:rPr>
            <w:rFonts w:ascii="Calibri" w:eastAsia="Times New Roman" w:hAnsi="Calibri" w:cs="Times New Roman"/>
            <w:sz w:val="18"/>
            <w:szCs w:val="24"/>
            <w:lang w:eastAsia="en-AU"/>
          </w:rPr>
          <w:delText xml:space="preserve"> B were collected from the same individual plant in two separate occasions (populations 200 and 201). The Table lists the 10 most recorded OTUs.</w:delText>
        </w:r>
        <w:bookmarkEnd w:id="937"/>
      </w:del>
    </w:p>
    <w:tbl>
      <w:tblPr>
        <w:tblW w:w="8647" w:type="dxa"/>
        <w:tblLook w:val="04A0" w:firstRow="1" w:lastRow="0" w:firstColumn="1" w:lastColumn="0" w:noHBand="0" w:noVBand="1"/>
      </w:tblPr>
      <w:tblGrid>
        <w:gridCol w:w="2977"/>
        <w:gridCol w:w="1418"/>
        <w:gridCol w:w="1487"/>
        <w:gridCol w:w="1418"/>
        <w:gridCol w:w="1487"/>
      </w:tblGrid>
      <w:tr w:rsidR="00D72266" w:rsidRPr="00FC0CB2" w:rsidDel="006B6E8B" w14:paraId="26D65200" w14:textId="1BBA4238" w:rsidTr="00713A5A">
        <w:trPr>
          <w:trHeight w:val="300"/>
          <w:del w:id="939" w:author="Alexander Piper (DEDJTR)" w:date="2020-03-20T16:00:00Z"/>
        </w:trPr>
        <w:tc>
          <w:tcPr>
            <w:tcW w:w="2977" w:type="dxa"/>
            <w:tcBorders>
              <w:top w:val="nil"/>
              <w:left w:val="nil"/>
              <w:bottom w:val="single" w:sz="4" w:space="0" w:color="auto"/>
              <w:right w:val="single" w:sz="4" w:space="0" w:color="auto"/>
            </w:tcBorders>
            <w:shd w:val="clear" w:color="auto" w:fill="auto"/>
            <w:noWrap/>
            <w:vAlign w:val="bottom"/>
            <w:hideMark/>
          </w:tcPr>
          <w:p w14:paraId="523FAC6F" w14:textId="71B778A0" w:rsidR="00D72266" w:rsidRPr="00FC0CB2" w:rsidDel="006B6E8B" w:rsidRDefault="00D72266">
            <w:pPr>
              <w:spacing w:after="240" w:line="360" w:lineRule="auto"/>
              <w:rPr>
                <w:del w:id="940" w:author="Alexander Piper (DEDJTR)" w:date="2020-03-20T16:00:00Z"/>
                <w:rFonts w:ascii="Calibri" w:eastAsia="Times New Roman" w:hAnsi="Calibri" w:cs="Times New Roman"/>
                <w:b/>
                <w:bCs/>
                <w:color w:val="000000"/>
                <w:lang w:eastAsia="en-NZ"/>
              </w:rPr>
              <w:pPrChange w:id="941" w:author="Unknown" w:date="2020-03-20T16:00:00Z">
                <w:pPr>
                  <w:spacing w:after="0" w:line="240" w:lineRule="auto"/>
                  <w:jc w:val="right"/>
                </w:pPr>
              </w:pPrChange>
            </w:pPr>
            <w:bookmarkStart w:id="942" w:name="_Hlk29823299"/>
            <w:del w:id="943" w:author="Alexander Piper (DEDJTR)" w:date="2020-03-20T16:00:00Z">
              <w:r w:rsidRPr="00FC0CB2" w:rsidDel="006B6E8B">
                <w:rPr>
                  <w:rFonts w:ascii="Calibri" w:eastAsia="Times New Roman" w:hAnsi="Calibri" w:cs="Times New Roman"/>
                  <w:b/>
                  <w:bCs/>
                  <w:color w:val="000000"/>
                  <w:lang w:eastAsia="en-NZ"/>
                </w:rPr>
                <w:delText>Species</w:delText>
              </w:r>
            </w:del>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FC701C0" w14:textId="348B8656" w:rsidR="00D72266" w:rsidRPr="00FC0CB2" w:rsidDel="006B6E8B" w:rsidRDefault="00D72266">
            <w:pPr>
              <w:spacing w:after="240" w:line="360" w:lineRule="auto"/>
              <w:rPr>
                <w:del w:id="944" w:author="Alexander Piper (DEDJTR)" w:date="2020-03-20T16:00:00Z"/>
                <w:rFonts w:ascii="Calibri" w:eastAsia="Times New Roman" w:hAnsi="Calibri" w:cs="Times New Roman"/>
                <w:b/>
                <w:bCs/>
                <w:color w:val="000000"/>
                <w:lang w:eastAsia="en-NZ"/>
              </w:rPr>
              <w:pPrChange w:id="945" w:author="Unknown" w:date="2020-03-20T16:00:00Z">
                <w:pPr>
                  <w:spacing w:after="0" w:line="240" w:lineRule="auto"/>
                </w:pPr>
              </w:pPrChange>
            </w:pPr>
            <w:del w:id="946" w:author="Alexander Piper (DEDJTR)" w:date="2020-03-20T16:00:00Z">
              <w:r w:rsidRPr="00FC0CB2" w:rsidDel="006B6E8B">
                <w:rPr>
                  <w:rFonts w:ascii="Calibri" w:eastAsia="Times New Roman" w:hAnsi="Calibri" w:cs="Times New Roman"/>
                  <w:b/>
                  <w:bCs/>
                  <w:i/>
                  <w:iCs/>
                  <w:color w:val="000000"/>
                  <w:lang w:eastAsia="en-NZ"/>
                </w:rPr>
                <w:delText>P. apicalis</w:delText>
              </w:r>
            </w:del>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09B2460" w14:textId="560DEBE2" w:rsidR="00D72266" w:rsidRPr="00FC0CB2" w:rsidDel="006B6E8B" w:rsidRDefault="00D72266">
            <w:pPr>
              <w:spacing w:after="240" w:line="360" w:lineRule="auto"/>
              <w:rPr>
                <w:del w:id="947" w:author="Alexander Piper (DEDJTR)" w:date="2020-03-20T16:00:00Z"/>
                <w:rFonts w:ascii="Calibri" w:eastAsia="Times New Roman" w:hAnsi="Calibri" w:cs="Times New Roman"/>
                <w:b/>
                <w:bCs/>
                <w:color w:val="000000"/>
                <w:lang w:eastAsia="en-NZ"/>
              </w:rPr>
              <w:pPrChange w:id="948" w:author="Unknown" w:date="2020-03-20T16:00:00Z">
                <w:pPr>
                  <w:spacing w:after="0" w:line="240" w:lineRule="auto"/>
                </w:pPr>
              </w:pPrChange>
            </w:pPr>
            <w:del w:id="949" w:author="Alexander Piper (DEDJTR)" w:date="2020-03-20T16:00:00Z">
              <w:r w:rsidRPr="00FC0CB2" w:rsidDel="006B6E8B">
                <w:rPr>
                  <w:rFonts w:ascii="Calibri" w:eastAsia="Times New Roman" w:hAnsi="Calibri" w:cs="Times New Roman"/>
                  <w:b/>
                  <w:bCs/>
                  <w:i/>
                  <w:iCs/>
                  <w:color w:val="000000"/>
                  <w:lang w:eastAsia="en-NZ"/>
                </w:rPr>
                <w:delText xml:space="preserve">P. </w:delText>
              </w:r>
              <w:r w:rsidR="000D5600" w:rsidDel="006B6E8B">
                <w:rPr>
                  <w:rFonts w:ascii="Calibri" w:eastAsia="Times New Roman" w:hAnsi="Calibri" w:cs="Times New Roman"/>
                  <w:b/>
                  <w:bCs/>
                  <w:i/>
                  <w:iCs/>
                  <w:color w:val="000000"/>
                  <w:lang w:eastAsia="en-NZ"/>
                </w:rPr>
                <w:delText>frodobagginsi</w:delText>
              </w:r>
            </w:del>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ACF5A02" w14:textId="1AB0EB4C" w:rsidR="00D72266" w:rsidRPr="00FC0CB2" w:rsidDel="006B6E8B" w:rsidRDefault="00D72266">
            <w:pPr>
              <w:spacing w:after="240" w:line="360" w:lineRule="auto"/>
              <w:rPr>
                <w:del w:id="950" w:author="Alexander Piper (DEDJTR)" w:date="2020-03-20T16:00:00Z"/>
                <w:rFonts w:ascii="Calibri" w:eastAsia="Times New Roman" w:hAnsi="Calibri" w:cs="Times New Roman"/>
                <w:b/>
                <w:bCs/>
                <w:color w:val="000000"/>
                <w:lang w:eastAsia="en-NZ"/>
              </w:rPr>
              <w:pPrChange w:id="951" w:author="Unknown" w:date="2020-03-20T16:00:00Z">
                <w:pPr>
                  <w:spacing w:after="0" w:line="240" w:lineRule="auto"/>
                </w:pPr>
              </w:pPrChange>
            </w:pPr>
            <w:del w:id="952" w:author="Alexander Piper (DEDJTR)" w:date="2020-03-20T16:00:00Z">
              <w:r w:rsidRPr="00FC0CB2" w:rsidDel="006B6E8B">
                <w:rPr>
                  <w:rFonts w:ascii="Calibri" w:eastAsia="Times New Roman" w:hAnsi="Calibri" w:cs="Times New Roman"/>
                  <w:b/>
                  <w:bCs/>
                  <w:i/>
                  <w:iCs/>
                  <w:color w:val="000000"/>
                  <w:lang w:eastAsia="en-NZ"/>
                </w:rPr>
                <w:delText>P. apicalis</w:delText>
              </w:r>
            </w:del>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FBCBE1E" w14:textId="35410DC6" w:rsidR="00D72266" w:rsidRPr="00FC0CB2" w:rsidDel="006B6E8B" w:rsidRDefault="00D72266">
            <w:pPr>
              <w:spacing w:after="240" w:line="360" w:lineRule="auto"/>
              <w:rPr>
                <w:del w:id="953" w:author="Alexander Piper (DEDJTR)" w:date="2020-03-20T16:00:00Z"/>
                <w:rFonts w:ascii="Calibri" w:eastAsia="Times New Roman" w:hAnsi="Calibri" w:cs="Times New Roman"/>
                <w:b/>
                <w:bCs/>
                <w:color w:val="000000"/>
                <w:lang w:eastAsia="en-NZ"/>
              </w:rPr>
              <w:pPrChange w:id="954" w:author="Unknown" w:date="2020-03-20T16:00:00Z">
                <w:pPr>
                  <w:spacing w:after="0" w:line="240" w:lineRule="auto"/>
                </w:pPr>
              </w:pPrChange>
            </w:pPr>
            <w:del w:id="955" w:author="Alexander Piper (DEDJTR)" w:date="2020-03-20T16:00:00Z">
              <w:r w:rsidRPr="00FC0CB2" w:rsidDel="006B6E8B">
                <w:rPr>
                  <w:rFonts w:ascii="Calibri" w:eastAsia="Times New Roman" w:hAnsi="Calibri" w:cs="Times New Roman"/>
                  <w:b/>
                  <w:bCs/>
                  <w:i/>
                  <w:iCs/>
                  <w:color w:val="000000"/>
                  <w:lang w:eastAsia="en-NZ"/>
                </w:rPr>
                <w:delText xml:space="preserve">P. </w:delText>
              </w:r>
              <w:r w:rsidR="000D5600" w:rsidDel="006B6E8B">
                <w:rPr>
                  <w:rFonts w:ascii="Calibri" w:eastAsia="Times New Roman" w:hAnsi="Calibri" w:cs="Times New Roman"/>
                  <w:b/>
                  <w:bCs/>
                  <w:i/>
                  <w:iCs/>
                  <w:color w:val="000000"/>
                  <w:lang w:eastAsia="en-NZ"/>
                </w:rPr>
                <w:delText>frodobagginsi</w:delText>
              </w:r>
            </w:del>
          </w:p>
        </w:tc>
      </w:tr>
      <w:tr w:rsidR="00D72266" w:rsidRPr="00FC0CB2" w:rsidDel="006B6E8B" w14:paraId="1CC6AD46" w14:textId="742D9AEB" w:rsidTr="00713A5A">
        <w:trPr>
          <w:trHeight w:val="300"/>
          <w:del w:id="956" w:author="Alexander Piper (DEDJTR)" w:date="2020-03-20T16:00:00Z"/>
        </w:trPr>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0714A052" w14:textId="1A094D86" w:rsidR="00D72266" w:rsidRPr="00FC0CB2" w:rsidDel="006B6E8B" w:rsidRDefault="00D72266">
            <w:pPr>
              <w:spacing w:after="240" w:line="360" w:lineRule="auto"/>
              <w:rPr>
                <w:del w:id="957" w:author="Alexander Piper (DEDJTR)" w:date="2020-03-20T16:00:00Z"/>
                <w:rFonts w:ascii="Calibri" w:eastAsia="Times New Roman" w:hAnsi="Calibri" w:cs="Times New Roman"/>
                <w:b/>
                <w:bCs/>
                <w:color w:val="000000"/>
                <w:lang w:eastAsia="en-NZ"/>
              </w:rPr>
              <w:pPrChange w:id="958" w:author="Unknown" w:date="2020-03-20T16:00:00Z">
                <w:pPr>
                  <w:spacing w:after="0" w:line="240" w:lineRule="auto"/>
                  <w:jc w:val="right"/>
                </w:pPr>
              </w:pPrChange>
            </w:pPr>
            <w:del w:id="959" w:author="Alexander Piper (DEDJTR)" w:date="2020-03-20T16:00:00Z">
              <w:r w:rsidRPr="00FC0CB2" w:rsidDel="006B6E8B">
                <w:rPr>
                  <w:rFonts w:ascii="Calibri" w:eastAsia="Times New Roman" w:hAnsi="Calibri" w:cs="Times New Roman"/>
                  <w:b/>
                  <w:bCs/>
                  <w:color w:val="000000"/>
                  <w:lang w:eastAsia="en-NZ"/>
                </w:rPr>
                <w:delText>Psyllid plant population</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726DB" w14:textId="16A98382" w:rsidR="00D72266" w:rsidRPr="00FC0CB2" w:rsidDel="006B6E8B" w:rsidRDefault="00D72266">
            <w:pPr>
              <w:spacing w:after="240" w:line="360" w:lineRule="auto"/>
              <w:rPr>
                <w:del w:id="960" w:author="Alexander Piper (DEDJTR)" w:date="2020-03-20T16:00:00Z"/>
                <w:rFonts w:ascii="Calibri" w:eastAsia="Times New Roman" w:hAnsi="Calibri" w:cs="Times New Roman"/>
                <w:b/>
                <w:bCs/>
                <w:color w:val="000000"/>
                <w:lang w:eastAsia="en-NZ"/>
              </w:rPr>
              <w:pPrChange w:id="961" w:author="Unknown" w:date="2020-03-20T16:00:00Z">
                <w:pPr>
                  <w:spacing w:after="0" w:line="240" w:lineRule="auto"/>
                  <w:jc w:val="center"/>
                </w:pPr>
              </w:pPrChange>
            </w:pPr>
            <w:del w:id="962" w:author="Alexander Piper (DEDJTR)" w:date="2020-03-20T16:00:00Z">
              <w:r w:rsidRPr="00FC0CB2" w:rsidDel="006B6E8B">
                <w:rPr>
                  <w:rFonts w:ascii="Calibri" w:eastAsia="Times New Roman" w:hAnsi="Calibri" w:cs="Times New Roman"/>
                  <w:b/>
                  <w:bCs/>
                  <w:color w:val="000000"/>
                  <w:lang w:eastAsia="en-NZ"/>
                </w:rPr>
                <w:delText>200</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A7AD2" w14:textId="6A19A075" w:rsidR="00D72266" w:rsidRPr="00FC0CB2" w:rsidDel="006B6E8B" w:rsidRDefault="00D72266">
            <w:pPr>
              <w:spacing w:after="240" w:line="360" w:lineRule="auto"/>
              <w:rPr>
                <w:del w:id="963" w:author="Alexander Piper (DEDJTR)" w:date="2020-03-20T16:00:00Z"/>
                <w:rFonts w:ascii="Calibri" w:eastAsia="Times New Roman" w:hAnsi="Calibri" w:cs="Times New Roman"/>
                <w:b/>
                <w:bCs/>
                <w:color w:val="000000"/>
                <w:lang w:eastAsia="en-NZ"/>
              </w:rPr>
              <w:pPrChange w:id="964" w:author="Unknown" w:date="2020-03-20T16:00:00Z">
                <w:pPr>
                  <w:spacing w:after="0" w:line="240" w:lineRule="auto"/>
                  <w:jc w:val="center"/>
                </w:pPr>
              </w:pPrChange>
            </w:pPr>
            <w:del w:id="965" w:author="Alexander Piper (DEDJTR)" w:date="2020-03-20T16:00:00Z">
              <w:r w:rsidRPr="00FC0CB2" w:rsidDel="006B6E8B">
                <w:rPr>
                  <w:rFonts w:ascii="Calibri" w:eastAsia="Times New Roman" w:hAnsi="Calibri" w:cs="Times New Roman"/>
                  <w:b/>
                  <w:bCs/>
                  <w:color w:val="000000"/>
                  <w:lang w:eastAsia="en-NZ"/>
                </w:rPr>
                <w:delText>201</w:delText>
              </w:r>
            </w:del>
          </w:p>
        </w:tc>
      </w:tr>
      <w:tr w:rsidR="00D72266" w:rsidRPr="00FC0CB2" w:rsidDel="006B6E8B" w14:paraId="5FD037A8" w14:textId="094BE0C9" w:rsidTr="00713A5A">
        <w:trPr>
          <w:trHeight w:val="300"/>
          <w:del w:id="966" w:author="Alexander Piper (DEDJTR)" w:date="2020-03-20T16:00:00Z"/>
        </w:trPr>
        <w:tc>
          <w:tcPr>
            <w:tcW w:w="2977" w:type="dxa"/>
            <w:tcBorders>
              <w:top w:val="single" w:sz="4" w:space="0" w:color="auto"/>
              <w:left w:val="nil"/>
              <w:bottom w:val="single" w:sz="4" w:space="0" w:color="auto"/>
              <w:right w:val="single" w:sz="4" w:space="0" w:color="auto"/>
            </w:tcBorders>
            <w:shd w:val="clear" w:color="auto" w:fill="auto"/>
            <w:noWrap/>
            <w:vAlign w:val="bottom"/>
          </w:tcPr>
          <w:p w14:paraId="0CF207E3" w14:textId="6AD26F6C" w:rsidR="00D72266" w:rsidRPr="00FC0CB2" w:rsidDel="006B6E8B" w:rsidRDefault="00D72266">
            <w:pPr>
              <w:spacing w:after="240" w:line="360" w:lineRule="auto"/>
              <w:rPr>
                <w:del w:id="967" w:author="Alexander Piper (DEDJTR)" w:date="2020-03-20T16:00:00Z"/>
                <w:rFonts w:ascii="Calibri" w:eastAsia="Times New Roman" w:hAnsi="Calibri" w:cs="Times New Roman"/>
                <w:b/>
                <w:bCs/>
                <w:color w:val="000000"/>
                <w:lang w:eastAsia="en-NZ"/>
              </w:rPr>
              <w:pPrChange w:id="968" w:author="Unknown" w:date="2020-03-20T16:00:00Z">
                <w:pPr>
                  <w:spacing w:after="0" w:line="240" w:lineRule="auto"/>
                </w:pPr>
              </w:pPrChange>
            </w:pPr>
            <w:del w:id="969" w:author="Alexander Piper (DEDJTR)" w:date="2020-03-20T16:00:00Z">
              <w:r w:rsidRPr="00FC0CB2" w:rsidDel="006B6E8B">
                <w:rPr>
                  <w:rFonts w:ascii="Calibri" w:eastAsia="Times New Roman" w:hAnsi="Calibri" w:cs="Times New Roman"/>
                  <w:b/>
                  <w:bCs/>
                  <w:color w:val="000000"/>
                  <w:lang w:eastAsia="en-NZ"/>
                </w:rPr>
                <w:delText>Bacterial OTUs</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C253E72" w14:textId="26097494" w:rsidR="00D72266" w:rsidRPr="00FC0CB2" w:rsidDel="006B6E8B" w:rsidRDefault="00D72266">
            <w:pPr>
              <w:spacing w:after="240" w:line="360" w:lineRule="auto"/>
              <w:rPr>
                <w:del w:id="970" w:author="Alexander Piper (DEDJTR)" w:date="2020-03-20T16:00:00Z"/>
                <w:rFonts w:ascii="Calibri" w:eastAsia="Times New Roman" w:hAnsi="Calibri" w:cs="Times New Roman"/>
                <w:b/>
                <w:bCs/>
                <w:color w:val="000000"/>
                <w:lang w:eastAsia="en-NZ"/>
              </w:rPr>
              <w:pPrChange w:id="971" w:author="Unknown" w:date="2020-03-20T16:00:00Z">
                <w:pPr>
                  <w:spacing w:after="0" w:line="240" w:lineRule="auto"/>
                  <w:jc w:val="center"/>
                </w:pPr>
              </w:pPrChange>
            </w:pP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BD970FB" w14:textId="53CA0C6F" w:rsidR="00D72266" w:rsidRPr="00FC0CB2" w:rsidDel="006B6E8B" w:rsidRDefault="00D72266">
            <w:pPr>
              <w:spacing w:after="240" w:line="360" w:lineRule="auto"/>
              <w:rPr>
                <w:del w:id="972" w:author="Alexander Piper (DEDJTR)" w:date="2020-03-20T16:00:00Z"/>
                <w:rFonts w:ascii="Calibri" w:eastAsia="Times New Roman" w:hAnsi="Calibri" w:cs="Times New Roman"/>
                <w:b/>
                <w:bCs/>
                <w:color w:val="000000"/>
                <w:lang w:eastAsia="en-NZ"/>
              </w:rPr>
              <w:pPrChange w:id="973" w:author="Unknown" w:date="2020-03-20T16:00:00Z">
                <w:pPr>
                  <w:spacing w:after="0" w:line="240" w:lineRule="auto"/>
                  <w:jc w:val="center"/>
                </w:pPr>
              </w:pPrChange>
            </w:pPr>
          </w:p>
        </w:tc>
      </w:tr>
      <w:tr w:rsidR="00D72266" w:rsidRPr="00FC0CB2" w:rsidDel="006B6E8B" w14:paraId="395E9D07" w14:textId="1BC448FF" w:rsidTr="00713A5A">
        <w:trPr>
          <w:trHeight w:val="300"/>
          <w:del w:id="974" w:author="Alexander Piper (DEDJTR)" w:date="2020-03-20T16:00:00Z"/>
        </w:trPr>
        <w:tc>
          <w:tcPr>
            <w:tcW w:w="2977" w:type="dxa"/>
            <w:tcBorders>
              <w:top w:val="single" w:sz="4" w:space="0" w:color="auto"/>
              <w:left w:val="nil"/>
              <w:bottom w:val="nil"/>
              <w:right w:val="single" w:sz="4" w:space="0" w:color="auto"/>
            </w:tcBorders>
            <w:shd w:val="clear" w:color="000000" w:fill="F4B084"/>
            <w:noWrap/>
            <w:vAlign w:val="bottom"/>
            <w:hideMark/>
          </w:tcPr>
          <w:p w14:paraId="51F40637" w14:textId="3FB96E6C" w:rsidR="00D72266" w:rsidRPr="00FC0CB2" w:rsidDel="006B6E8B" w:rsidRDefault="00D72266">
            <w:pPr>
              <w:spacing w:after="240" w:line="360" w:lineRule="auto"/>
              <w:rPr>
                <w:del w:id="975" w:author="Alexander Piper (DEDJTR)" w:date="2020-03-20T16:00:00Z"/>
                <w:rFonts w:ascii="Calibri" w:eastAsia="Times New Roman" w:hAnsi="Calibri" w:cs="Times New Roman"/>
                <w:b/>
                <w:bCs/>
                <w:i/>
                <w:iCs/>
                <w:color w:val="000000"/>
                <w:lang w:eastAsia="en-NZ"/>
              </w:rPr>
              <w:pPrChange w:id="976" w:author="Unknown" w:date="2020-03-20T16:00:00Z">
                <w:pPr>
                  <w:spacing w:after="0" w:line="240" w:lineRule="auto"/>
                </w:pPr>
              </w:pPrChange>
            </w:pPr>
            <w:del w:id="977" w:author="Alexander Piper (DEDJTR)" w:date="2020-03-20T16:00:00Z">
              <w:r w:rsidRPr="00FC0CB2" w:rsidDel="006B6E8B">
                <w:rPr>
                  <w:rFonts w:ascii="Calibri" w:eastAsia="Times New Roman" w:hAnsi="Calibri" w:cs="Times New Roman"/>
                  <w:b/>
                  <w:bCs/>
                  <w:i/>
                  <w:iCs/>
                  <w:color w:val="000000"/>
                  <w:lang w:eastAsia="en-NZ"/>
                </w:rPr>
                <w:delText>Carsonella-</w:delText>
              </w:r>
              <w:r w:rsidRPr="00FC0CB2" w:rsidDel="006B6E8B">
                <w:rPr>
                  <w:rFonts w:ascii="Calibri" w:eastAsia="Times New Roman" w:hAnsi="Calibri" w:cs="Times New Roman"/>
                  <w:b/>
                  <w:bCs/>
                  <w:color w:val="000000"/>
                  <w:lang w:eastAsia="en-NZ"/>
                </w:rPr>
                <w:delText>Otu207(195)</w:delText>
              </w:r>
            </w:del>
          </w:p>
        </w:tc>
        <w:tc>
          <w:tcPr>
            <w:tcW w:w="1418" w:type="dxa"/>
            <w:tcBorders>
              <w:top w:val="single" w:sz="4" w:space="0" w:color="auto"/>
              <w:left w:val="single" w:sz="4" w:space="0" w:color="auto"/>
              <w:bottom w:val="nil"/>
              <w:right w:val="nil"/>
            </w:tcBorders>
            <w:shd w:val="clear" w:color="000000" w:fill="F4B084"/>
            <w:noWrap/>
            <w:vAlign w:val="bottom"/>
            <w:hideMark/>
          </w:tcPr>
          <w:p w14:paraId="199F522F" w14:textId="4401961C" w:rsidR="00D72266" w:rsidRPr="00FC0CB2" w:rsidDel="006B6E8B" w:rsidRDefault="00D72266">
            <w:pPr>
              <w:spacing w:after="240" w:line="360" w:lineRule="auto"/>
              <w:rPr>
                <w:del w:id="978" w:author="Alexander Piper (DEDJTR)" w:date="2020-03-20T16:00:00Z"/>
                <w:rFonts w:ascii="Calibri" w:eastAsia="Times New Roman" w:hAnsi="Calibri" w:cs="Times New Roman"/>
                <w:color w:val="000000"/>
                <w:lang w:eastAsia="en-NZ"/>
              </w:rPr>
              <w:pPrChange w:id="979" w:author="Unknown" w:date="2020-03-20T16:00:00Z">
                <w:pPr>
                  <w:spacing w:after="0" w:line="240" w:lineRule="auto"/>
                  <w:jc w:val="right"/>
                </w:pPr>
              </w:pPrChange>
            </w:pPr>
            <w:del w:id="980" w:author="Alexander Piper (DEDJTR)" w:date="2020-03-20T16:00:00Z">
              <w:r w:rsidRPr="00FC0CB2" w:rsidDel="006B6E8B">
                <w:rPr>
                  <w:rFonts w:ascii="Calibri" w:eastAsia="Times New Roman" w:hAnsi="Calibri" w:cs="Times New Roman"/>
                  <w:color w:val="000000"/>
                  <w:lang w:eastAsia="en-NZ"/>
                </w:rPr>
                <w:delText>222</w:delText>
              </w:r>
            </w:del>
          </w:p>
        </w:tc>
        <w:tc>
          <w:tcPr>
            <w:tcW w:w="1417" w:type="dxa"/>
            <w:tcBorders>
              <w:top w:val="single" w:sz="4" w:space="0" w:color="auto"/>
              <w:left w:val="nil"/>
              <w:bottom w:val="nil"/>
              <w:right w:val="nil"/>
            </w:tcBorders>
            <w:shd w:val="clear" w:color="000000" w:fill="F4B084"/>
            <w:noWrap/>
            <w:vAlign w:val="bottom"/>
            <w:hideMark/>
          </w:tcPr>
          <w:p w14:paraId="1020A5A0" w14:textId="73766196" w:rsidR="00D72266" w:rsidRPr="00FC0CB2" w:rsidDel="006B6E8B" w:rsidRDefault="00D72266">
            <w:pPr>
              <w:spacing w:after="240" w:line="360" w:lineRule="auto"/>
              <w:rPr>
                <w:del w:id="981" w:author="Alexander Piper (DEDJTR)" w:date="2020-03-20T16:00:00Z"/>
                <w:rFonts w:ascii="Calibri" w:eastAsia="Times New Roman" w:hAnsi="Calibri" w:cs="Times New Roman"/>
                <w:color w:val="000000"/>
                <w:lang w:eastAsia="en-NZ"/>
              </w:rPr>
              <w:pPrChange w:id="982" w:author="Unknown" w:date="2020-03-20T16:00:00Z">
                <w:pPr>
                  <w:spacing w:after="0" w:line="240" w:lineRule="auto"/>
                  <w:jc w:val="right"/>
                </w:pPr>
              </w:pPrChange>
            </w:pPr>
            <w:del w:id="983" w:author="Alexander Piper (DEDJTR)" w:date="2020-03-20T16:00:00Z">
              <w:r w:rsidRPr="00FC0CB2" w:rsidDel="006B6E8B">
                <w:rPr>
                  <w:rFonts w:ascii="Calibri" w:eastAsia="Times New Roman" w:hAnsi="Calibri" w:cs="Times New Roman"/>
                  <w:color w:val="000000"/>
                  <w:lang w:eastAsia="en-NZ"/>
                </w:rPr>
                <w:delText>718</w:delText>
              </w:r>
            </w:del>
          </w:p>
        </w:tc>
        <w:tc>
          <w:tcPr>
            <w:tcW w:w="1418" w:type="dxa"/>
            <w:tcBorders>
              <w:top w:val="single" w:sz="4" w:space="0" w:color="auto"/>
              <w:left w:val="nil"/>
              <w:bottom w:val="nil"/>
              <w:right w:val="nil"/>
            </w:tcBorders>
            <w:shd w:val="clear" w:color="000000" w:fill="F4B084"/>
            <w:noWrap/>
            <w:vAlign w:val="bottom"/>
            <w:hideMark/>
          </w:tcPr>
          <w:p w14:paraId="4F7EA8B7" w14:textId="25EFCDD9" w:rsidR="00D72266" w:rsidRPr="00FC0CB2" w:rsidDel="006B6E8B" w:rsidRDefault="00D72266">
            <w:pPr>
              <w:spacing w:after="240" w:line="360" w:lineRule="auto"/>
              <w:rPr>
                <w:del w:id="984" w:author="Alexander Piper (DEDJTR)" w:date="2020-03-20T16:00:00Z"/>
                <w:rFonts w:ascii="Calibri" w:eastAsia="Times New Roman" w:hAnsi="Calibri" w:cs="Times New Roman"/>
                <w:color w:val="000000"/>
                <w:lang w:eastAsia="en-NZ"/>
              </w:rPr>
              <w:pPrChange w:id="985" w:author="Unknown" w:date="2020-03-20T16:00:00Z">
                <w:pPr>
                  <w:spacing w:after="0" w:line="240" w:lineRule="auto"/>
                  <w:jc w:val="right"/>
                </w:pPr>
              </w:pPrChange>
            </w:pPr>
            <w:del w:id="986" w:author="Alexander Piper (DEDJTR)" w:date="2020-03-20T16:00:00Z">
              <w:r w:rsidRPr="00FC0CB2" w:rsidDel="006B6E8B">
                <w:rPr>
                  <w:rFonts w:ascii="Calibri" w:eastAsia="Times New Roman" w:hAnsi="Calibri" w:cs="Times New Roman"/>
                  <w:color w:val="000000"/>
                  <w:lang w:eastAsia="en-NZ"/>
                </w:rPr>
                <w:delText>14</w:delText>
              </w:r>
            </w:del>
          </w:p>
        </w:tc>
        <w:tc>
          <w:tcPr>
            <w:tcW w:w="1417" w:type="dxa"/>
            <w:tcBorders>
              <w:top w:val="single" w:sz="4" w:space="0" w:color="auto"/>
              <w:left w:val="nil"/>
              <w:bottom w:val="nil"/>
              <w:right w:val="single" w:sz="4" w:space="0" w:color="auto"/>
            </w:tcBorders>
            <w:shd w:val="clear" w:color="000000" w:fill="F4B084"/>
            <w:noWrap/>
            <w:vAlign w:val="bottom"/>
            <w:hideMark/>
          </w:tcPr>
          <w:p w14:paraId="491B5A28" w14:textId="7848CBED" w:rsidR="00D72266" w:rsidRPr="00FC0CB2" w:rsidDel="006B6E8B" w:rsidRDefault="00D72266">
            <w:pPr>
              <w:spacing w:after="240" w:line="360" w:lineRule="auto"/>
              <w:rPr>
                <w:del w:id="987" w:author="Alexander Piper (DEDJTR)" w:date="2020-03-20T16:00:00Z"/>
                <w:rFonts w:ascii="Calibri" w:eastAsia="Times New Roman" w:hAnsi="Calibri" w:cs="Times New Roman"/>
                <w:color w:val="000000"/>
                <w:lang w:eastAsia="en-NZ"/>
              </w:rPr>
              <w:pPrChange w:id="988" w:author="Unknown" w:date="2020-03-20T16:00:00Z">
                <w:pPr>
                  <w:spacing w:after="0" w:line="240" w:lineRule="auto"/>
                  <w:jc w:val="right"/>
                </w:pPr>
              </w:pPrChange>
            </w:pPr>
            <w:del w:id="989" w:author="Alexander Piper (DEDJTR)" w:date="2020-03-20T16:00:00Z">
              <w:r w:rsidRPr="00FC0CB2" w:rsidDel="006B6E8B">
                <w:rPr>
                  <w:rFonts w:ascii="Calibri" w:eastAsia="Times New Roman" w:hAnsi="Calibri" w:cs="Times New Roman"/>
                  <w:color w:val="000000"/>
                  <w:lang w:eastAsia="en-NZ"/>
                </w:rPr>
                <w:delText>305</w:delText>
              </w:r>
            </w:del>
          </w:p>
        </w:tc>
      </w:tr>
      <w:tr w:rsidR="00D72266" w:rsidRPr="00FC0CB2" w:rsidDel="006B6E8B" w14:paraId="6B9E4263" w14:textId="4215A8D1" w:rsidTr="00713A5A">
        <w:trPr>
          <w:trHeight w:val="300"/>
          <w:del w:id="990"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7DBAEFFA" w14:textId="7CFA8CE3" w:rsidR="00D72266" w:rsidRPr="00FC0CB2" w:rsidDel="006B6E8B" w:rsidRDefault="00D72266">
            <w:pPr>
              <w:spacing w:after="240" w:line="360" w:lineRule="auto"/>
              <w:rPr>
                <w:del w:id="991" w:author="Alexander Piper (DEDJTR)" w:date="2020-03-20T16:00:00Z"/>
                <w:rFonts w:ascii="Calibri" w:eastAsia="Times New Roman" w:hAnsi="Calibri" w:cs="Times New Roman"/>
                <w:b/>
                <w:bCs/>
                <w:color w:val="000000"/>
                <w:lang w:eastAsia="en-NZ"/>
              </w:rPr>
              <w:pPrChange w:id="992" w:author="Unknown" w:date="2020-03-20T16:00:00Z">
                <w:pPr>
                  <w:spacing w:after="0" w:line="240" w:lineRule="auto"/>
                </w:pPr>
              </w:pPrChange>
            </w:pPr>
            <w:del w:id="993" w:author="Alexander Piper (DEDJTR)" w:date="2020-03-20T16:00:00Z">
              <w:r w:rsidRPr="00FC0CB2" w:rsidDel="006B6E8B">
                <w:rPr>
                  <w:rFonts w:ascii="Calibri" w:eastAsia="Times New Roman" w:hAnsi="Calibri" w:cs="Times New Roman"/>
                  <w:b/>
                  <w:bCs/>
                  <w:color w:val="000000"/>
                  <w:lang w:eastAsia="en-NZ"/>
                </w:rPr>
                <w:delText>Enterobacteriaceae-Otu1461</w:delText>
              </w:r>
            </w:del>
          </w:p>
        </w:tc>
        <w:tc>
          <w:tcPr>
            <w:tcW w:w="1418" w:type="dxa"/>
            <w:tcBorders>
              <w:top w:val="nil"/>
              <w:left w:val="single" w:sz="4" w:space="0" w:color="auto"/>
              <w:bottom w:val="nil"/>
              <w:right w:val="nil"/>
            </w:tcBorders>
            <w:shd w:val="clear" w:color="000000" w:fill="A9D08E"/>
            <w:noWrap/>
            <w:vAlign w:val="bottom"/>
            <w:hideMark/>
          </w:tcPr>
          <w:p w14:paraId="0795533E" w14:textId="05CF7BE3" w:rsidR="00D72266" w:rsidRPr="00FC0CB2" w:rsidDel="006B6E8B" w:rsidRDefault="00D72266">
            <w:pPr>
              <w:spacing w:after="240" w:line="360" w:lineRule="auto"/>
              <w:rPr>
                <w:del w:id="994" w:author="Alexander Piper (DEDJTR)" w:date="2020-03-20T16:00:00Z"/>
                <w:rFonts w:ascii="Calibri" w:eastAsia="Times New Roman" w:hAnsi="Calibri" w:cs="Times New Roman"/>
                <w:color w:val="000000"/>
                <w:lang w:eastAsia="en-NZ"/>
              </w:rPr>
              <w:pPrChange w:id="995" w:author="Unknown" w:date="2020-03-20T16:00:00Z">
                <w:pPr>
                  <w:spacing w:after="0" w:line="240" w:lineRule="auto"/>
                  <w:jc w:val="right"/>
                </w:pPr>
              </w:pPrChange>
            </w:pPr>
            <w:del w:id="996" w:author="Alexander Piper (DEDJTR)" w:date="2020-03-20T16:00:00Z">
              <w:r w:rsidRPr="00FC0CB2" w:rsidDel="006B6E8B">
                <w:rPr>
                  <w:rFonts w:ascii="Calibri" w:eastAsia="Times New Roman" w:hAnsi="Calibri" w:cs="Times New Roman"/>
                  <w:color w:val="000000"/>
                  <w:lang w:eastAsia="en-NZ"/>
                </w:rPr>
                <w:delText>11006</w:delText>
              </w:r>
            </w:del>
          </w:p>
        </w:tc>
        <w:tc>
          <w:tcPr>
            <w:tcW w:w="1417" w:type="dxa"/>
            <w:tcBorders>
              <w:top w:val="nil"/>
              <w:left w:val="nil"/>
              <w:bottom w:val="nil"/>
              <w:right w:val="nil"/>
            </w:tcBorders>
            <w:shd w:val="clear" w:color="000000" w:fill="A9D08E"/>
            <w:noWrap/>
            <w:vAlign w:val="bottom"/>
            <w:hideMark/>
          </w:tcPr>
          <w:p w14:paraId="06A72A19" w14:textId="6C82E34C" w:rsidR="00D72266" w:rsidRPr="00FC0CB2" w:rsidDel="006B6E8B" w:rsidRDefault="00D72266">
            <w:pPr>
              <w:spacing w:after="240" w:line="360" w:lineRule="auto"/>
              <w:rPr>
                <w:del w:id="997" w:author="Alexander Piper (DEDJTR)" w:date="2020-03-20T16:00:00Z"/>
                <w:rFonts w:ascii="Calibri" w:eastAsia="Times New Roman" w:hAnsi="Calibri" w:cs="Times New Roman"/>
                <w:color w:val="000000"/>
                <w:lang w:eastAsia="en-NZ"/>
              </w:rPr>
              <w:pPrChange w:id="998" w:author="Unknown" w:date="2020-03-20T16:00:00Z">
                <w:pPr>
                  <w:spacing w:after="0" w:line="240" w:lineRule="auto"/>
                  <w:jc w:val="right"/>
                </w:pPr>
              </w:pPrChange>
            </w:pPr>
            <w:del w:id="999" w:author="Alexander Piper (DEDJTR)" w:date="2020-03-20T16:00:00Z">
              <w:r w:rsidRPr="00FC0CB2" w:rsidDel="006B6E8B">
                <w:rPr>
                  <w:rFonts w:ascii="Calibri" w:eastAsia="Times New Roman" w:hAnsi="Calibri" w:cs="Times New Roman"/>
                  <w:color w:val="000000"/>
                  <w:lang w:eastAsia="en-NZ"/>
                </w:rPr>
                <w:delText>21936</w:delText>
              </w:r>
            </w:del>
          </w:p>
        </w:tc>
        <w:tc>
          <w:tcPr>
            <w:tcW w:w="1418" w:type="dxa"/>
            <w:tcBorders>
              <w:top w:val="nil"/>
              <w:left w:val="nil"/>
              <w:bottom w:val="nil"/>
              <w:right w:val="nil"/>
            </w:tcBorders>
            <w:shd w:val="clear" w:color="000000" w:fill="A9D08E"/>
            <w:noWrap/>
            <w:vAlign w:val="bottom"/>
            <w:hideMark/>
          </w:tcPr>
          <w:p w14:paraId="5606B9E0" w14:textId="434BCCED" w:rsidR="00D72266" w:rsidRPr="00FC0CB2" w:rsidDel="006B6E8B" w:rsidRDefault="00D72266">
            <w:pPr>
              <w:spacing w:after="240" w:line="360" w:lineRule="auto"/>
              <w:rPr>
                <w:del w:id="1000" w:author="Alexander Piper (DEDJTR)" w:date="2020-03-20T16:00:00Z"/>
                <w:rFonts w:ascii="Calibri" w:eastAsia="Times New Roman" w:hAnsi="Calibri" w:cs="Times New Roman"/>
                <w:color w:val="000000"/>
                <w:lang w:eastAsia="en-NZ"/>
              </w:rPr>
              <w:pPrChange w:id="1001" w:author="Unknown" w:date="2020-03-20T16:00:00Z">
                <w:pPr>
                  <w:spacing w:after="0" w:line="240" w:lineRule="auto"/>
                  <w:jc w:val="right"/>
                </w:pPr>
              </w:pPrChange>
            </w:pPr>
            <w:del w:id="1002" w:author="Alexander Piper (DEDJTR)" w:date="2020-03-20T16:00:00Z">
              <w:r w:rsidRPr="00FC0CB2" w:rsidDel="006B6E8B">
                <w:rPr>
                  <w:rFonts w:ascii="Calibri" w:eastAsia="Times New Roman" w:hAnsi="Calibri" w:cs="Times New Roman"/>
                  <w:color w:val="000000"/>
                  <w:lang w:eastAsia="en-NZ"/>
                </w:rPr>
                <w:delText>6348</w:delText>
              </w:r>
            </w:del>
          </w:p>
        </w:tc>
        <w:tc>
          <w:tcPr>
            <w:tcW w:w="1417" w:type="dxa"/>
            <w:tcBorders>
              <w:top w:val="nil"/>
              <w:left w:val="nil"/>
              <w:bottom w:val="nil"/>
              <w:right w:val="single" w:sz="4" w:space="0" w:color="auto"/>
            </w:tcBorders>
            <w:shd w:val="clear" w:color="000000" w:fill="A9D08E"/>
            <w:noWrap/>
            <w:vAlign w:val="bottom"/>
            <w:hideMark/>
          </w:tcPr>
          <w:p w14:paraId="5B15BA70" w14:textId="2B7BA92B" w:rsidR="00D72266" w:rsidRPr="00FC0CB2" w:rsidDel="006B6E8B" w:rsidRDefault="00D72266">
            <w:pPr>
              <w:spacing w:after="240" w:line="360" w:lineRule="auto"/>
              <w:rPr>
                <w:del w:id="1003" w:author="Alexander Piper (DEDJTR)" w:date="2020-03-20T16:00:00Z"/>
                <w:rFonts w:ascii="Calibri" w:eastAsia="Times New Roman" w:hAnsi="Calibri" w:cs="Times New Roman"/>
                <w:color w:val="000000"/>
                <w:lang w:eastAsia="en-NZ"/>
              </w:rPr>
              <w:pPrChange w:id="1004" w:author="Unknown" w:date="2020-03-20T16:00:00Z">
                <w:pPr>
                  <w:spacing w:after="0" w:line="240" w:lineRule="auto"/>
                  <w:jc w:val="right"/>
                </w:pPr>
              </w:pPrChange>
            </w:pPr>
            <w:del w:id="1005" w:author="Alexander Piper (DEDJTR)" w:date="2020-03-20T16:00:00Z">
              <w:r w:rsidRPr="00FC0CB2" w:rsidDel="006B6E8B">
                <w:rPr>
                  <w:rFonts w:ascii="Calibri" w:eastAsia="Times New Roman" w:hAnsi="Calibri" w:cs="Times New Roman"/>
                  <w:color w:val="000000"/>
                  <w:lang w:eastAsia="en-NZ"/>
                </w:rPr>
                <w:delText>8618</w:delText>
              </w:r>
            </w:del>
          </w:p>
        </w:tc>
      </w:tr>
      <w:tr w:rsidR="00D72266" w:rsidRPr="00FC0CB2" w:rsidDel="006B6E8B" w14:paraId="0FB68D60" w14:textId="0372D00C" w:rsidTr="00713A5A">
        <w:trPr>
          <w:trHeight w:val="300"/>
          <w:del w:id="1006"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3165B8CA" w14:textId="421F06AD" w:rsidR="00D72266" w:rsidRPr="00FC0CB2" w:rsidDel="006B6E8B" w:rsidRDefault="00D72266">
            <w:pPr>
              <w:spacing w:after="240" w:line="360" w:lineRule="auto"/>
              <w:rPr>
                <w:del w:id="1007" w:author="Alexander Piper (DEDJTR)" w:date="2020-03-20T16:00:00Z"/>
                <w:rFonts w:ascii="Calibri" w:eastAsia="Times New Roman" w:hAnsi="Calibri" w:cs="Times New Roman"/>
                <w:b/>
                <w:bCs/>
                <w:color w:val="000000"/>
                <w:lang w:eastAsia="en-NZ"/>
              </w:rPr>
              <w:pPrChange w:id="1008" w:author="Unknown" w:date="2020-03-20T16:00:00Z">
                <w:pPr>
                  <w:spacing w:after="0" w:line="240" w:lineRule="auto"/>
                </w:pPr>
              </w:pPrChange>
            </w:pPr>
            <w:del w:id="1009" w:author="Alexander Piper (DEDJTR)" w:date="2020-03-20T16:00:00Z">
              <w:r w:rsidRPr="00FC0CB2" w:rsidDel="006B6E8B">
                <w:rPr>
                  <w:rFonts w:ascii="Calibri" w:eastAsia="Times New Roman" w:hAnsi="Calibri" w:cs="Times New Roman"/>
                  <w:b/>
                  <w:bCs/>
                  <w:color w:val="000000"/>
                  <w:lang w:eastAsia="en-NZ"/>
                </w:rPr>
                <w:delText>Enterobacteriaceae-Otu61</w:delText>
              </w:r>
            </w:del>
          </w:p>
        </w:tc>
        <w:tc>
          <w:tcPr>
            <w:tcW w:w="1418" w:type="dxa"/>
            <w:tcBorders>
              <w:top w:val="nil"/>
              <w:left w:val="single" w:sz="4" w:space="0" w:color="auto"/>
              <w:bottom w:val="nil"/>
              <w:right w:val="nil"/>
            </w:tcBorders>
            <w:shd w:val="clear" w:color="000000" w:fill="A9D08E"/>
            <w:noWrap/>
            <w:vAlign w:val="bottom"/>
            <w:hideMark/>
          </w:tcPr>
          <w:p w14:paraId="266EFBB8" w14:textId="03B30966" w:rsidR="00D72266" w:rsidRPr="00FC0CB2" w:rsidDel="006B6E8B" w:rsidRDefault="00D72266">
            <w:pPr>
              <w:spacing w:after="240" w:line="360" w:lineRule="auto"/>
              <w:rPr>
                <w:del w:id="1010" w:author="Alexander Piper (DEDJTR)" w:date="2020-03-20T16:00:00Z"/>
                <w:rFonts w:ascii="Calibri" w:eastAsia="Times New Roman" w:hAnsi="Calibri" w:cs="Times New Roman"/>
                <w:color w:val="000000"/>
                <w:lang w:eastAsia="en-NZ"/>
              </w:rPr>
              <w:pPrChange w:id="1011" w:author="Unknown" w:date="2020-03-20T16:00:00Z">
                <w:pPr>
                  <w:spacing w:after="0" w:line="240" w:lineRule="auto"/>
                  <w:jc w:val="right"/>
                </w:pPr>
              </w:pPrChange>
            </w:pPr>
            <w:del w:id="1012" w:author="Alexander Piper (DEDJTR)" w:date="2020-03-20T16:00:00Z">
              <w:r w:rsidRPr="00FC0CB2" w:rsidDel="006B6E8B">
                <w:rPr>
                  <w:rFonts w:ascii="Calibri" w:eastAsia="Times New Roman" w:hAnsi="Calibri" w:cs="Times New Roman"/>
                  <w:color w:val="000000"/>
                  <w:lang w:eastAsia="en-NZ"/>
                </w:rPr>
                <w:delText>2404</w:delText>
              </w:r>
            </w:del>
          </w:p>
        </w:tc>
        <w:tc>
          <w:tcPr>
            <w:tcW w:w="1417" w:type="dxa"/>
            <w:tcBorders>
              <w:top w:val="nil"/>
              <w:left w:val="nil"/>
              <w:bottom w:val="nil"/>
              <w:right w:val="nil"/>
            </w:tcBorders>
            <w:shd w:val="clear" w:color="000000" w:fill="A9D08E"/>
            <w:noWrap/>
            <w:vAlign w:val="bottom"/>
            <w:hideMark/>
          </w:tcPr>
          <w:p w14:paraId="0ABB8F9F" w14:textId="6A5A9403" w:rsidR="00D72266" w:rsidRPr="00FC0CB2" w:rsidDel="006B6E8B" w:rsidRDefault="00D72266">
            <w:pPr>
              <w:spacing w:after="240" w:line="360" w:lineRule="auto"/>
              <w:rPr>
                <w:del w:id="1013" w:author="Alexander Piper (DEDJTR)" w:date="2020-03-20T16:00:00Z"/>
                <w:rFonts w:ascii="Calibri" w:eastAsia="Times New Roman" w:hAnsi="Calibri" w:cs="Times New Roman"/>
                <w:color w:val="000000"/>
                <w:lang w:eastAsia="en-NZ"/>
              </w:rPr>
              <w:pPrChange w:id="1014" w:author="Unknown" w:date="2020-03-20T16:00:00Z">
                <w:pPr>
                  <w:spacing w:after="0" w:line="240" w:lineRule="auto"/>
                  <w:jc w:val="right"/>
                </w:pPr>
              </w:pPrChange>
            </w:pPr>
            <w:del w:id="1015" w:author="Alexander Piper (DEDJTR)" w:date="2020-03-20T16:00:00Z">
              <w:r w:rsidRPr="00FC0CB2" w:rsidDel="006B6E8B">
                <w:rPr>
                  <w:rFonts w:ascii="Calibri" w:eastAsia="Times New Roman" w:hAnsi="Calibri" w:cs="Times New Roman"/>
                  <w:color w:val="000000"/>
                  <w:lang w:eastAsia="en-NZ"/>
                </w:rPr>
                <w:delText>5095</w:delText>
              </w:r>
            </w:del>
          </w:p>
        </w:tc>
        <w:tc>
          <w:tcPr>
            <w:tcW w:w="1418" w:type="dxa"/>
            <w:tcBorders>
              <w:top w:val="nil"/>
              <w:left w:val="nil"/>
              <w:bottom w:val="nil"/>
              <w:right w:val="nil"/>
            </w:tcBorders>
            <w:shd w:val="clear" w:color="000000" w:fill="A9D08E"/>
            <w:noWrap/>
            <w:vAlign w:val="bottom"/>
            <w:hideMark/>
          </w:tcPr>
          <w:p w14:paraId="58818F11" w14:textId="3894BF42" w:rsidR="00D72266" w:rsidRPr="00FC0CB2" w:rsidDel="006B6E8B" w:rsidRDefault="00D72266">
            <w:pPr>
              <w:spacing w:after="240" w:line="360" w:lineRule="auto"/>
              <w:rPr>
                <w:del w:id="1016" w:author="Alexander Piper (DEDJTR)" w:date="2020-03-20T16:00:00Z"/>
                <w:rFonts w:ascii="Calibri" w:eastAsia="Times New Roman" w:hAnsi="Calibri" w:cs="Times New Roman"/>
                <w:color w:val="000000"/>
                <w:lang w:eastAsia="en-NZ"/>
              </w:rPr>
              <w:pPrChange w:id="1017" w:author="Unknown" w:date="2020-03-20T16:00:00Z">
                <w:pPr>
                  <w:spacing w:after="0" w:line="240" w:lineRule="auto"/>
                  <w:jc w:val="right"/>
                </w:pPr>
              </w:pPrChange>
            </w:pPr>
            <w:del w:id="1018" w:author="Alexander Piper (DEDJTR)" w:date="2020-03-20T16:00:00Z">
              <w:r w:rsidRPr="00FC0CB2" w:rsidDel="006B6E8B">
                <w:rPr>
                  <w:rFonts w:ascii="Calibri" w:eastAsia="Times New Roman" w:hAnsi="Calibri" w:cs="Times New Roman"/>
                  <w:color w:val="000000"/>
                  <w:lang w:eastAsia="en-NZ"/>
                </w:rPr>
                <w:delText>3291</w:delText>
              </w:r>
            </w:del>
          </w:p>
        </w:tc>
        <w:tc>
          <w:tcPr>
            <w:tcW w:w="1417" w:type="dxa"/>
            <w:tcBorders>
              <w:top w:val="nil"/>
              <w:left w:val="nil"/>
              <w:bottom w:val="nil"/>
              <w:right w:val="single" w:sz="4" w:space="0" w:color="auto"/>
            </w:tcBorders>
            <w:shd w:val="clear" w:color="000000" w:fill="A9D08E"/>
            <w:noWrap/>
            <w:vAlign w:val="bottom"/>
            <w:hideMark/>
          </w:tcPr>
          <w:p w14:paraId="7D5A63E0" w14:textId="0FA3369D" w:rsidR="00D72266" w:rsidRPr="00FC0CB2" w:rsidDel="006B6E8B" w:rsidRDefault="00D72266">
            <w:pPr>
              <w:spacing w:after="240" w:line="360" w:lineRule="auto"/>
              <w:rPr>
                <w:del w:id="1019" w:author="Alexander Piper (DEDJTR)" w:date="2020-03-20T16:00:00Z"/>
                <w:rFonts w:ascii="Calibri" w:eastAsia="Times New Roman" w:hAnsi="Calibri" w:cs="Times New Roman"/>
                <w:color w:val="000000"/>
                <w:lang w:eastAsia="en-NZ"/>
              </w:rPr>
              <w:pPrChange w:id="1020" w:author="Unknown" w:date="2020-03-20T16:00:00Z">
                <w:pPr>
                  <w:spacing w:after="0" w:line="240" w:lineRule="auto"/>
                  <w:jc w:val="right"/>
                </w:pPr>
              </w:pPrChange>
            </w:pPr>
            <w:del w:id="1021" w:author="Alexander Piper (DEDJTR)" w:date="2020-03-20T16:00:00Z">
              <w:r w:rsidRPr="00FC0CB2" w:rsidDel="006B6E8B">
                <w:rPr>
                  <w:rFonts w:ascii="Calibri" w:eastAsia="Times New Roman" w:hAnsi="Calibri" w:cs="Times New Roman"/>
                  <w:color w:val="000000"/>
                  <w:lang w:eastAsia="en-NZ"/>
                </w:rPr>
                <w:delText>1532</w:delText>
              </w:r>
            </w:del>
          </w:p>
        </w:tc>
      </w:tr>
      <w:tr w:rsidR="00D72266" w:rsidRPr="00FC0CB2" w:rsidDel="006B6E8B" w14:paraId="7619027E" w14:textId="16E68270" w:rsidTr="00713A5A">
        <w:trPr>
          <w:trHeight w:val="300"/>
          <w:del w:id="1022"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695A5F3C" w14:textId="40818516" w:rsidR="00D72266" w:rsidRPr="00FC0CB2" w:rsidDel="006B6E8B" w:rsidRDefault="00D72266">
            <w:pPr>
              <w:spacing w:after="240" w:line="360" w:lineRule="auto"/>
              <w:rPr>
                <w:del w:id="1023" w:author="Alexander Piper (DEDJTR)" w:date="2020-03-20T16:00:00Z"/>
                <w:rFonts w:ascii="Calibri" w:eastAsia="Times New Roman" w:hAnsi="Calibri" w:cs="Times New Roman"/>
                <w:b/>
                <w:bCs/>
                <w:color w:val="000000"/>
                <w:lang w:eastAsia="en-NZ"/>
              </w:rPr>
              <w:pPrChange w:id="1024" w:author="Unknown" w:date="2020-03-20T16:00:00Z">
                <w:pPr>
                  <w:spacing w:after="0" w:line="240" w:lineRule="auto"/>
                </w:pPr>
              </w:pPrChange>
            </w:pPr>
            <w:del w:id="1025" w:author="Alexander Piper (DEDJTR)" w:date="2020-03-20T16:00:00Z">
              <w:r w:rsidRPr="00FC0CB2" w:rsidDel="006B6E8B">
                <w:rPr>
                  <w:rFonts w:ascii="Calibri" w:eastAsia="Times New Roman" w:hAnsi="Calibri" w:cs="Times New Roman"/>
                  <w:b/>
                  <w:bCs/>
                  <w:color w:val="000000"/>
                  <w:lang w:eastAsia="en-NZ"/>
                </w:rPr>
                <w:delText xml:space="preserve">Enterobacteriaceae-Otu143 </w:delText>
              </w:r>
            </w:del>
          </w:p>
        </w:tc>
        <w:tc>
          <w:tcPr>
            <w:tcW w:w="1418" w:type="dxa"/>
            <w:tcBorders>
              <w:top w:val="nil"/>
              <w:left w:val="single" w:sz="4" w:space="0" w:color="auto"/>
              <w:bottom w:val="nil"/>
              <w:right w:val="nil"/>
            </w:tcBorders>
            <w:shd w:val="clear" w:color="000000" w:fill="A9D08E"/>
            <w:noWrap/>
            <w:vAlign w:val="bottom"/>
            <w:hideMark/>
          </w:tcPr>
          <w:p w14:paraId="4B0465F3" w14:textId="5314B5F3" w:rsidR="00D72266" w:rsidRPr="00FC0CB2" w:rsidDel="006B6E8B" w:rsidRDefault="00D72266">
            <w:pPr>
              <w:spacing w:after="240" w:line="360" w:lineRule="auto"/>
              <w:rPr>
                <w:del w:id="1026" w:author="Alexander Piper (DEDJTR)" w:date="2020-03-20T16:00:00Z"/>
                <w:rFonts w:ascii="Calibri" w:eastAsia="Times New Roman" w:hAnsi="Calibri" w:cs="Times New Roman"/>
                <w:color w:val="000000"/>
                <w:lang w:eastAsia="en-NZ"/>
              </w:rPr>
              <w:pPrChange w:id="1027" w:author="Unknown" w:date="2020-03-20T16:00:00Z">
                <w:pPr>
                  <w:spacing w:after="0" w:line="240" w:lineRule="auto"/>
                  <w:jc w:val="right"/>
                </w:pPr>
              </w:pPrChange>
            </w:pPr>
            <w:del w:id="1028" w:author="Alexander Piper (DEDJTR)" w:date="2020-03-20T16:00:00Z">
              <w:r w:rsidRPr="00FC0CB2" w:rsidDel="006B6E8B">
                <w:rPr>
                  <w:rFonts w:ascii="Calibri" w:eastAsia="Times New Roman" w:hAnsi="Calibri" w:cs="Times New Roman"/>
                  <w:color w:val="000000"/>
                  <w:lang w:eastAsia="en-NZ"/>
                </w:rPr>
                <w:delText>341</w:delText>
              </w:r>
            </w:del>
          </w:p>
        </w:tc>
        <w:tc>
          <w:tcPr>
            <w:tcW w:w="1417" w:type="dxa"/>
            <w:tcBorders>
              <w:top w:val="nil"/>
              <w:left w:val="nil"/>
              <w:bottom w:val="nil"/>
              <w:right w:val="nil"/>
            </w:tcBorders>
            <w:shd w:val="clear" w:color="auto" w:fill="auto"/>
            <w:noWrap/>
            <w:vAlign w:val="bottom"/>
            <w:hideMark/>
          </w:tcPr>
          <w:p w14:paraId="02C7FD5D" w14:textId="5DDACB95" w:rsidR="00D72266" w:rsidRPr="00FC0CB2" w:rsidDel="006B6E8B" w:rsidRDefault="00D72266">
            <w:pPr>
              <w:spacing w:after="240" w:line="360" w:lineRule="auto"/>
              <w:rPr>
                <w:del w:id="1029" w:author="Alexander Piper (DEDJTR)" w:date="2020-03-20T16:00:00Z"/>
                <w:rFonts w:ascii="Calibri" w:eastAsia="Times New Roman" w:hAnsi="Calibri" w:cs="Times New Roman"/>
                <w:color w:val="000000"/>
                <w:lang w:eastAsia="en-NZ"/>
              </w:rPr>
              <w:pPrChange w:id="1030" w:author="Unknown" w:date="2020-03-20T16:00:00Z">
                <w:pPr>
                  <w:spacing w:after="0" w:line="240" w:lineRule="auto"/>
                  <w:jc w:val="right"/>
                </w:pPr>
              </w:pPrChange>
            </w:pPr>
            <w:del w:id="1031" w:author="Alexander Piper (DEDJTR)" w:date="2020-03-20T16:00:00Z">
              <w:r w:rsidRPr="00FC0CB2" w:rsidDel="006B6E8B">
                <w:rPr>
                  <w:rFonts w:ascii="Calibri" w:eastAsia="Times New Roman" w:hAnsi="Calibri" w:cs="Times New Roman"/>
                  <w:color w:val="000000"/>
                  <w:lang w:eastAsia="en-NZ"/>
                </w:rPr>
                <w:delText>0</w:delText>
              </w:r>
            </w:del>
          </w:p>
        </w:tc>
        <w:tc>
          <w:tcPr>
            <w:tcW w:w="1418" w:type="dxa"/>
            <w:tcBorders>
              <w:top w:val="nil"/>
              <w:left w:val="nil"/>
              <w:bottom w:val="nil"/>
              <w:right w:val="nil"/>
            </w:tcBorders>
            <w:shd w:val="clear" w:color="000000" w:fill="A9D08E"/>
            <w:noWrap/>
            <w:vAlign w:val="bottom"/>
            <w:hideMark/>
          </w:tcPr>
          <w:p w14:paraId="4D4F8358" w14:textId="617D07A8" w:rsidR="00D72266" w:rsidRPr="00FC0CB2" w:rsidDel="006B6E8B" w:rsidRDefault="00D72266">
            <w:pPr>
              <w:spacing w:after="240" w:line="360" w:lineRule="auto"/>
              <w:rPr>
                <w:del w:id="1032" w:author="Alexander Piper (DEDJTR)" w:date="2020-03-20T16:00:00Z"/>
                <w:rFonts w:ascii="Calibri" w:eastAsia="Times New Roman" w:hAnsi="Calibri" w:cs="Times New Roman"/>
                <w:color w:val="000000"/>
                <w:lang w:eastAsia="en-NZ"/>
              </w:rPr>
              <w:pPrChange w:id="1033" w:author="Unknown" w:date="2020-03-20T16:00:00Z">
                <w:pPr>
                  <w:spacing w:after="0" w:line="240" w:lineRule="auto"/>
                  <w:jc w:val="right"/>
                </w:pPr>
              </w:pPrChange>
            </w:pPr>
            <w:del w:id="1034" w:author="Alexander Piper (DEDJTR)" w:date="2020-03-20T16:00:00Z">
              <w:r w:rsidRPr="00FC0CB2" w:rsidDel="006B6E8B">
                <w:rPr>
                  <w:rFonts w:ascii="Calibri" w:eastAsia="Times New Roman" w:hAnsi="Calibri" w:cs="Times New Roman"/>
                  <w:color w:val="000000"/>
                  <w:lang w:eastAsia="en-NZ"/>
                </w:rPr>
                <w:delText>513</w:delText>
              </w:r>
            </w:del>
          </w:p>
        </w:tc>
        <w:tc>
          <w:tcPr>
            <w:tcW w:w="1417" w:type="dxa"/>
            <w:tcBorders>
              <w:top w:val="nil"/>
              <w:left w:val="nil"/>
              <w:bottom w:val="nil"/>
              <w:right w:val="single" w:sz="4" w:space="0" w:color="auto"/>
            </w:tcBorders>
            <w:shd w:val="clear" w:color="auto" w:fill="auto"/>
            <w:noWrap/>
            <w:vAlign w:val="bottom"/>
            <w:hideMark/>
          </w:tcPr>
          <w:p w14:paraId="7E6EA766" w14:textId="2F6027E0" w:rsidR="00D72266" w:rsidRPr="00FC0CB2" w:rsidDel="006B6E8B" w:rsidRDefault="00D72266">
            <w:pPr>
              <w:spacing w:after="240" w:line="360" w:lineRule="auto"/>
              <w:rPr>
                <w:del w:id="1035" w:author="Alexander Piper (DEDJTR)" w:date="2020-03-20T16:00:00Z"/>
                <w:rFonts w:ascii="Calibri" w:eastAsia="Times New Roman" w:hAnsi="Calibri" w:cs="Times New Roman"/>
                <w:color w:val="000000"/>
                <w:lang w:eastAsia="en-NZ"/>
              </w:rPr>
              <w:pPrChange w:id="1036" w:author="Unknown" w:date="2020-03-20T16:00:00Z">
                <w:pPr>
                  <w:spacing w:after="0" w:line="240" w:lineRule="auto"/>
                  <w:jc w:val="right"/>
                </w:pPr>
              </w:pPrChange>
            </w:pPr>
            <w:del w:id="1037" w:author="Alexander Piper (DEDJTR)" w:date="2020-03-20T16:00:00Z">
              <w:r w:rsidRPr="00FC0CB2" w:rsidDel="006B6E8B">
                <w:rPr>
                  <w:rFonts w:ascii="Calibri" w:eastAsia="Times New Roman" w:hAnsi="Calibri" w:cs="Times New Roman"/>
                  <w:color w:val="000000"/>
                  <w:lang w:eastAsia="en-NZ"/>
                </w:rPr>
                <w:delText>0</w:delText>
              </w:r>
            </w:del>
          </w:p>
        </w:tc>
      </w:tr>
      <w:tr w:rsidR="00D72266" w:rsidRPr="00FC0CB2" w:rsidDel="006B6E8B" w14:paraId="21731A30" w14:textId="1A51528B" w:rsidTr="00713A5A">
        <w:trPr>
          <w:trHeight w:val="300"/>
          <w:del w:id="1038"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38818127" w14:textId="7B32E5EB" w:rsidR="00D72266" w:rsidRPr="00FC0CB2" w:rsidDel="006B6E8B" w:rsidRDefault="00D72266">
            <w:pPr>
              <w:spacing w:after="240" w:line="360" w:lineRule="auto"/>
              <w:rPr>
                <w:del w:id="1039" w:author="Alexander Piper (DEDJTR)" w:date="2020-03-20T16:00:00Z"/>
                <w:rFonts w:ascii="Calibri" w:eastAsia="Times New Roman" w:hAnsi="Calibri" w:cs="Times New Roman"/>
                <w:b/>
                <w:bCs/>
                <w:color w:val="000000"/>
                <w:lang w:eastAsia="en-NZ"/>
              </w:rPr>
              <w:pPrChange w:id="1040" w:author="Unknown" w:date="2020-03-20T16:00:00Z">
                <w:pPr>
                  <w:spacing w:after="0" w:line="240" w:lineRule="auto"/>
                </w:pPr>
              </w:pPrChange>
            </w:pPr>
            <w:del w:id="1041" w:author="Alexander Piper (DEDJTR)" w:date="2020-03-20T16:00:00Z">
              <w:r w:rsidRPr="00FC0CB2" w:rsidDel="006B6E8B">
                <w:rPr>
                  <w:rFonts w:ascii="Calibri" w:eastAsia="Times New Roman" w:hAnsi="Calibri" w:cs="Times New Roman"/>
                  <w:b/>
                  <w:bCs/>
                  <w:color w:val="000000"/>
                  <w:lang w:eastAsia="en-NZ"/>
                </w:rPr>
                <w:delText>Enterobacteriaceae-Otu5</w:delText>
              </w:r>
            </w:del>
          </w:p>
        </w:tc>
        <w:tc>
          <w:tcPr>
            <w:tcW w:w="1418" w:type="dxa"/>
            <w:tcBorders>
              <w:top w:val="nil"/>
              <w:left w:val="single" w:sz="4" w:space="0" w:color="auto"/>
              <w:bottom w:val="nil"/>
              <w:right w:val="nil"/>
            </w:tcBorders>
            <w:shd w:val="clear" w:color="auto" w:fill="auto"/>
            <w:noWrap/>
            <w:vAlign w:val="bottom"/>
            <w:hideMark/>
          </w:tcPr>
          <w:p w14:paraId="5B4485DD" w14:textId="4D86F92F" w:rsidR="00D72266" w:rsidRPr="00FC0CB2" w:rsidDel="006B6E8B" w:rsidRDefault="00D72266">
            <w:pPr>
              <w:spacing w:after="240" w:line="360" w:lineRule="auto"/>
              <w:rPr>
                <w:del w:id="1042" w:author="Alexander Piper (DEDJTR)" w:date="2020-03-20T16:00:00Z"/>
                <w:rFonts w:ascii="Calibri" w:eastAsia="Times New Roman" w:hAnsi="Calibri" w:cs="Times New Roman"/>
                <w:color w:val="000000"/>
                <w:lang w:eastAsia="en-NZ"/>
              </w:rPr>
              <w:pPrChange w:id="1043" w:author="Unknown" w:date="2020-03-20T16:00:00Z">
                <w:pPr>
                  <w:spacing w:after="0" w:line="240" w:lineRule="auto"/>
                  <w:jc w:val="right"/>
                </w:pPr>
              </w:pPrChange>
            </w:pPr>
            <w:del w:id="1044" w:author="Alexander Piper (DEDJTR)" w:date="2020-03-20T16:00:00Z">
              <w:r w:rsidRPr="00FC0CB2" w:rsidDel="006B6E8B">
                <w:rPr>
                  <w:rFonts w:ascii="Calibri" w:eastAsia="Times New Roman" w:hAnsi="Calibri" w:cs="Times New Roman"/>
                  <w:color w:val="000000"/>
                  <w:lang w:eastAsia="en-NZ"/>
                </w:rPr>
                <w:delText>6</w:delText>
              </w:r>
            </w:del>
          </w:p>
        </w:tc>
        <w:tc>
          <w:tcPr>
            <w:tcW w:w="1417" w:type="dxa"/>
            <w:tcBorders>
              <w:top w:val="nil"/>
              <w:left w:val="nil"/>
              <w:bottom w:val="nil"/>
              <w:right w:val="nil"/>
            </w:tcBorders>
            <w:shd w:val="clear" w:color="000000" w:fill="A9D08E"/>
            <w:noWrap/>
            <w:vAlign w:val="bottom"/>
            <w:hideMark/>
          </w:tcPr>
          <w:p w14:paraId="6ED0612C" w14:textId="33913AD7" w:rsidR="00D72266" w:rsidRPr="00FC0CB2" w:rsidDel="006B6E8B" w:rsidRDefault="00D72266">
            <w:pPr>
              <w:spacing w:after="240" w:line="360" w:lineRule="auto"/>
              <w:rPr>
                <w:del w:id="1045" w:author="Alexander Piper (DEDJTR)" w:date="2020-03-20T16:00:00Z"/>
                <w:rFonts w:ascii="Calibri" w:eastAsia="Times New Roman" w:hAnsi="Calibri" w:cs="Times New Roman"/>
                <w:color w:val="000000"/>
                <w:lang w:eastAsia="en-NZ"/>
              </w:rPr>
              <w:pPrChange w:id="1046" w:author="Unknown" w:date="2020-03-20T16:00:00Z">
                <w:pPr>
                  <w:spacing w:after="0" w:line="240" w:lineRule="auto"/>
                  <w:jc w:val="right"/>
                </w:pPr>
              </w:pPrChange>
            </w:pPr>
            <w:del w:id="1047" w:author="Alexander Piper (DEDJTR)" w:date="2020-03-20T16:00:00Z">
              <w:r w:rsidRPr="00FC0CB2" w:rsidDel="006B6E8B">
                <w:rPr>
                  <w:rFonts w:ascii="Calibri" w:eastAsia="Times New Roman" w:hAnsi="Calibri" w:cs="Times New Roman"/>
                  <w:color w:val="000000"/>
                  <w:lang w:eastAsia="en-NZ"/>
                </w:rPr>
                <w:delText>1840</w:delText>
              </w:r>
            </w:del>
          </w:p>
        </w:tc>
        <w:tc>
          <w:tcPr>
            <w:tcW w:w="1418" w:type="dxa"/>
            <w:tcBorders>
              <w:top w:val="nil"/>
              <w:left w:val="nil"/>
              <w:bottom w:val="nil"/>
              <w:right w:val="nil"/>
            </w:tcBorders>
            <w:shd w:val="clear" w:color="auto" w:fill="auto"/>
            <w:noWrap/>
            <w:vAlign w:val="bottom"/>
            <w:hideMark/>
          </w:tcPr>
          <w:p w14:paraId="4B2CD8C8" w14:textId="261FAA64" w:rsidR="00D72266" w:rsidRPr="00FC0CB2" w:rsidDel="006B6E8B" w:rsidRDefault="00D72266">
            <w:pPr>
              <w:spacing w:after="240" w:line="360" w:lineRule="auto"/>
              <w:rPr>
                <w:del w:id="1048" w:author="Alexander Piper (DEDJTR)" w:date="2020-03-20T16:00:00Z"/>
                <w:rFonts w:ascii="Calibri" w:eastAsia="Times New Roman" w:hAnsi="Calibri" w:cs="Times New Roman"/>
                <w:color w:val="000000"/>
                <w:lang w:eastAsia="en-NZ"/>
              </w:rPr>
              <w:pPrChange w:id="1049" w:author="Unknown" w:date="2020-03-20T16:00:00Z">
                <w:pPr>
                  <w:spacing w:after="0" w:line="240" w:lineRule="auto"/>
                  <w:jc w:val="right"/>
                </w:pPr>
              </w:pPrChange>
            </w:pPr>
            <w:del w:id="1050" w:author="Alexander Piper (DEDJTR)" w:date="2020-03-20T16:00:00Z">
              <w:r w:rsidRPr="00FC0CB2" w:rsidDel="006B6E8B">
                <w:rPr>
                  <w:rFonts w:ascii="Calibri" w:eastAsia="Times New Roman" w:hAnsi="Calibri" w:cs="Times New Roman"/>
                  <w:color w:val="000000"/>
                  <w:lang w:eastAsia="en-NZ"/>
                </w:rPr>
                <w:delText>2</w:delText>
              </w:r>
            </w:del>
          </w:p>
        </w:tc>
        <w:tc>
          <w:tcPr>
            <w:tcW w:w="1417" w:type="dxa"/>
            <w:tcBorders>
              <w:top w:val="nil"/>
              <w:left w:val="nil"/>
              <w:bottom w:val="nil"/>
              <w:right w:val="single" w:sz="4" w:space="0" w:color="auto"/>
            </w:tcBorders>
            <w:shd w:val="clear" w:color="000000" w:fill="A9D08E"/>
            <w:noWrap/>
            <w:vAlign w:val="bottom"/>
            <w:hideMark/>
          </w:tcPr>
          <w:p w14:paraId="12855DFB" w14:textId="368152C6" w:rsidR="00D72266" w:rsidRPr="00FC0CB2" w:rsidDel="006B6E8B" w:rsidRDefault="00D72266">
            <w:pPr>
              <w:spacing w:after="240" w:line="360" w:lineRule="auto"/>
              <w:rPr>
                <w:del w:id="1051" w:author="Alexander Piper (DEDJTR)" w:date="2020-03-20T16:00:00Z"/>
                <w:rFonts w:ascii="Calibri" w:eastAsia="Times New Roman" w:hAnsi="Calibri" w:cs="Times New Roman"/>
                <w:color w:val="000000"/>
                <w:lang w:eastAsia="en-NZ"/>
              </w:rPr>
              <w:pPrChange w:id="1052" w:author="Unknown" w:date="2020-03-20T16:00:00Z">
                <w:pPr>
                  <w:spacing w:after="0" w:line="240" w:lineRule="auto"/>
                  <w:jc w:val="right"/>
                </w:pPr>
              </w:pPrChange>
            </w:pPr>
            <w:del w:id="1053" w:author="Alexander Piper (DEDJTR)" w:date="2020-03-20T16:00:00Z">
              <w:r w:rsidRPr="00FC0CB2" w:rsidDel="006B6E8B">
                <w:rPr>
                  <w:rFonts w:ascii="Calibri" w:eastAsia="Times New Roman" w:hAnsi="Calibri" w:cs="Times New Roman"/>
                  <w:color w:val="000000"/>
                  <w:lang w:eastAsia="en-NZ"/>
                </w:rPr>
                <w:delText>733</w:delText>
              </w:r>
            </w:del>
          </w:p>
        </w:tc>
      </w:tr>
      <w:tr w:rsidR="00D72266" w:rsidRPr="00FC0CB2" w:rsidDel="006B6E8B" w14:paraId="53481AD4" w14:textId="222AAA90" w:rsidTr="00713A5A">
        <w:trPr>
          <w:trHeight w:val="300"/>
          <w:del w:id="1054" w:author="Alexander Piper (DEDJTR)" w:date="2020-03-20T16:00:00Z"/>
        </w:trPr>
        <w:tc>
          <w:tcPr>
            <w:tcW w:w="2977" w:type="dxa"/>
            <w:tcBorders>
              <w:top w:val="nil"/>
              <w:left w:val="nil"/>
              <w:bottom w:val="nil"/>
              <w:right w:val="single" w:sz="4" w:space="0" w:color="auto"/>
            </w:tcBorders>
            <w:shd w:val="clear" w:color="000000" w:fill="A9D08E"/>
            <w:noWrap/>
            <w:vAlign w:val="bottom"/>
          </w:tcPr>
          <w:p w14:paraId="57C05929" w14:textId="54B8ED81" w:rsidR="00D72266" w:rsidRPr="00FC0CB2" w:rsidDel="006B6E8B" w:rsidRDefault="00D72266">
            <w:pPr>
              <w:spacing w:after="240" w:line="360" w:lineRule="auto"/>
              <w:rPr>
                <w:del w:id="1055" w:author="Alexander Piper (DEDJTR)" w:date="2020-03-20T16:00:00Z"/>
                <w:rFonts w:ascii="Calibri" w:eastAsia="Times New Roman" w:hAnsi="Calibri" w:cs="Times New Roman"/>
                <w:b/>
                <w:bCs/>
                <w:color w:val="000000"/>
                <w:lang w:eastAsia="en-NZ"/>
              </w:rPr>
              <w:pPrChange w:id="1056" w:author="Unknown" w:date="2020-03-20T16:00:00Z">
                <w:pPr>
                  <w:spacing w:after="0" w:line="240" w:lineRule="auto"/>
                </w:pPr>
              </w:pPrChange>
            </w:pPr>
            <w:del w:id="1057" w:author="Alexander Piper (DEDJTR)" w:date="2020-03-20T16:00:00Z">
              <w:r w:rsidRPr="00FC0CB2" w:rsidDel="006B6E8B">
                <w:rPr>
                  <w:rFonts w:ascii="Calibri" w:eastAsia="Times New Roman" w:hAnsi="Calibri" w:cs="Times New Roman"/>
                  <w:b/>
                  <w:bCs/>
                  <w:color w:val="000000"/>
                  <w:lang w:eastAsia="en-NZ"/>
                </w:rPr>
                <w:delText>Enterobacteriaceae-Otu208</w:delText>
              </w:r>
            </w:del>
          </w:p>
        </w:tc>
        <w:tc>
          <w:tcPr>
            <w:tcW w:w="1418" w:type="dxa"/>
            <w:tcBorders>
              <w:top w:val="nil"/>
              <w:left w:val="single" w:sz="4" w:space="0" w:color="auto"/>
              <w:bottom w:val="nil"/>
              <w:right w:val="nil"/>
            </w:tcBorders>
            <w:shd w:val="clear" w:color="auto" w:fill="auto"/>
            <w:noWrap/>
            <w:vAlign w:val="bottom"/>
          </w:tcPr>
          <w:p w14:paraId="09295CCE" w14:textId="1C2DD22F" w:rsidR="00D72266" w:rsidRPr="00FC0CB2" w:rsidDel="006B6E8B" w:rsidRDefault="00D72266">
            <w:pPr>
              <w:spacing w:after="240" w:line="360" w:lineRule="auto"/>
              <w:rPr>
                <w:del w:id="1058" w:author="Alexander Piper (DEDJTR)" w:date="2020-03-20T16:00:00Z"/>
                <w:rFonts w:ascii="Calibri" w:eastAsia="Times New Roman" w:hAnsi="Calibri" w:cs="Times New Roman"/>
                <w:color w:val="000000"/>
                <w:lang w:eastAsia="en-NZ"/>
              </w:rPr>
              <w:pPrChange w:id="1059" w:author="Unknown" w:date="2020-03-20T16:00:00Z">
                <w:pPr>
                  <w:spacing w:after="0" w:line="240" w:lineRule="auto"/>
                  <w:jc w:val="right"/>
                </w:pPr>
              </w:pPrChange>
            </w:pPr>
            <w:del w:id="1060" w:author="Alexander Piper (DEDJTR)" w:date="2020-03-20T16:00:00Z">
              <w:r w:rsidRPr="00FC0CB2" w:rsidDel="006B6E8B">
                <w:rPr>
                  <w:rFonts w:ascii="Calibri" w:eastAsia="Times New Roman" w:hAnsi="Calibri" w:cs="Times New Roman"/>
                  <w:color w:val="000000"/>
                  <w:lang w:eastAsia="en-NZ"/>
                </w:rPr>
                <w:delText>0</w:delText>
              </w:r>
            </w:del>
          </w:p>
        </w:tc>
        <w:tc>
          <w:tcPr>
            <w:tcW w:w="1417" w:type="dxa"/>
            <w:tcBorders>
              <w:top w:val="nil"/>
              <w:left w:val="nil"/>
              <w:bottom w:val="nil"/>
              <w:right w:val="nil"/>
            </w:tcBorders>
            <w:shd w:val="clear" w:color="000000" w:fill="A9D08E"/>
            <w:noWrap/>
            <w:vAlign w:val="bottom"/>
          </w:tcPr>
          <w:p w14:paraId="12D9F553" w14:textId="05ECA834" w:rsidR="00D72266" w:rsidRPr="00FC0CB2" w:rsidDel="006B6E8B" w:rsidRDefault="00D72266">
            <w:pPr>
              <w:spacing w:after="240" w:line="360" w:lineRule="auto"/>
              <w:rPr>
                <w:del w:id="1061" w:author="Alexander Piper (DEDJTR)" w:date="2020-03-20T16:00:00Z"/>
                <w:rFonts w:ascii="Calibri" w:eastAsia="Times New Roman" w:hAnsi="Calibri" w:cs="Times New Roman"/>
                <w:color w:val="000000"/>
                <w:lang w:eastAsia="en-NZ"/>
              </w:rPr>
              <w:pPrChange w:id="1062" w:author="Unknown" w:date="2020-03-20T16:00:00Z">
                <w:pPr>
                  <w:spacing w:after="0" w:line="240" w:lineRule="auto"/>
                  <w:jc w:val="right"/>
                </w:pPr>
              </w:pPrChange>
            </w:pPr>
            <w:del w:id="1063" w:author="Alexander Piper (DEDJTR)" w:date="2020-03-20T16:00:00Z">
              <w:r w:rsidRPr="00FC0CB2" w:rsidDel="006B6E8B">
                <w:rPr>
                  <w:rFonts w:ascii="Calibri" w:eastAsia="Times New Roman" w:hAnsi="Calibri" w:cs="Times New Roman"/>
                  <w:color w:val="000000"/>
                  <w:lang w:eastAsia="en-NZ"/>
                </w:rPr>
                <w:delText>534</w:delText>
              </w:r>
            </w:del>
          </w:p>
        </w:tc>
        <w:tc>
          <w:tcPr>
            <w:tcW w:w="1418" w:type="dxa"/>
            <w:tcBorders>
              <w:top w:val="nil"/>
              <w:left w:val="nil"/>
              <w:bottom w:val="nil"/>
              <w:right w:val="nil"/>
            </w:tcBorders>
            <w:shd w:val="clear" w:color="auto" w:fill="auto"/>
            <w:noWrap/>
            <w:vAlign w:val="bottom"/>
          </w:tcPr>
          <w:p w14:paraId="4EA52441" w14:textId="32665DD7" w:rsidR="00D72266" w:rsidRPr="00FC0CB2" w:rsidDel="006B6E8B" w:rsidRDefault="00D72266">
            <w:pPr>
              <w:spacing w:after="240" w:line="360" w:lineRule="auto"/>
              <w:rPr>
                <w:del w:id="1064" w:author="Alexander Piper (DEDJTR)" w:date="2020-03-20T16:00:00Z"/>
                <w:rFonts w:ascii="Calibri" w:eastAsia="Times New Roman" w:hAnsi="Calibri" w:cs="Times New Roman"/>
                <w:color w:val="000000"/>
                <w:lang w:eastAsia="en-NZ"/>
              </w:rPr>
              <w:pPrChange w:id="1065" w:author="Unknown" w:date="2020-03-20T16:00:00Z">
                <w:pPr>
                  <w:spacing w:after="0" w:line="240" w:lineRule="auto"/>
                  <w:jc w:val="right"/>
                </w:pPr>
              </w:pPrChange>
            </w:pPr>
            <w:del w:id="1066" w:author="Alexander Piper (DEDJTR)" w:date="2020-03-20T16:00:00Z">
              <w:r w:rsidRPr="00FC0CB2" w:rsidDel="006B6E8B">
                <w:rPr>
                  <w:rFonts w:ascii="Calibri" w:eastAsia="Times New Roman" w:hAnsi="Calibri" w:cs="Times New Roman"/>
                  <w:color w:val="000000"/>
                  <w:lang w:eastAsia="en-NZ"/>
                </w:rPr>
                <w:delText>0</w:delText>
              </w:r>
            </w:del>
          </w:p>
        </w:tc>
        <w:tc>
          <w:tcPr>
            <w:tcW w:w="1417" w:type="dxa"/>
            <w:tcBorders>
              <w:top w:val="nil"/>
              <w:left w:val="nil"/>
              <w:bottom w:val="nil"/>
              <w:right w:val="single" w:sz="4" w:space="0" w:color="auto"/>
            </w:tcBorders>
            <w:shd w:val="clear" w:color="000000" w:fill="A9D08E"/>
            <w:noWrap/>
            <w:vAlign w:val="bottom"/>
          </w:tcPr>
          <w:p w14:paraId="306CA6CF" w14:textId="3118DEDE" w:rsidR="00D72266" w:rsidRPr="00FC0CB2" w:rsidDel="006B6E8B" w:rsidRDefault="00D72266">
            <w:pPr>
              <w:spacing w:after="240" w:line="360" w:lineRule="auto"/>
              <w:rPr>
                <w:del w:id="1067" w:author="Alexander Piper (DEDJTR)" w:date="2020-03-20T16:00:00Z"/>
                <w:rFonts w:ascii="Calibri" w:eastAsia="Times New Roman" w:hAnsi="Calibri" w:cs="Times New Roman"/>
                <w:color w:val="000000"/>
                <w:lang w:eastAsia="en-NZ"/>
              </w:rPr>
              <w:pPrChange w:id="1068" w:author="Unknown" w:date="2020-03-20T16:00:00Z">
                <w:pPr>
                  <w:spacing w:after="0" w:line="240" w:lineRule="auto"/>
                  <w:jc w:val="right"/>
                </w:pPr>
              </w:pPrChange>
            </w:pPr>
            <w:del w:id="1069" w:author="Alexander Piper (DEDJTR)" w:date="2020-03-20T16:00:00Z">
              <w:r w:rsidRPr="00FC0CB2" w:rsidDel="006B6E8B">
                <w:rPr>
                  <w:rFonts w:ascii="Calibri" w:eastAsia="Times New Roman" w:hAnsi="Calibri" w:cs="Times New Roman"/>
                  <w:color w:val="000000"/>
                  <w:lang w:eastAsia="en-NZ"/>
                </w:rPr>
                <w:delText>103</w:delText>
              </w:r>
            </w:del>
          </w:p>
        </w:tc>
      </w:tr>
      <w:tr w:rsidR="00D72266" w:rsidRPr="00FC0CB2" w:rsidDel="006B6E8B" w14:paraId="7BF728C3" w14:textId="5D748506" w:rsidTr="00713A5A">
        <w:trPr>
          <w:trHeight w:val="300"/>
          <w:del w:id="1070"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103A29BC" w14:textId="3B90FDD9" w:rsidR="00D72266" w:rsidRPr="00FC0CB2" w:rsidDel="006B6E8B" w:rsidRDefault="00D72266">
            <w:pPr>
              <w:spacing w:after="240" w:line="360" w:lineRule="auto"/>
              <w:rPr>
                <w:del w:id="1071" w:author="Alexander Piper (DEDJTR)" w:date="2020-03-20T16:00:00Z"/>
                <w:rFonts w:ascii="Calibri" w:eastAsia="Times New Roman" w:hAnsi="Calibri" w:cs="Times New Roman"/>
                <w:b/>
                <w:bCs/>
                <w:i/>
                <w:color w:val="000000"/>
                <w:lang w:eastAsia="en-NZ"/>
              </w:rPr>
              <w:pPrChange w:id="1072" w:author="Unknown" w:date="2020-03-20T16:00:00Z">
                <w:pPr>
                  <w:spacing w:after="0" w:line="240" w:lineRule="auto"/>
                </w:pPr>
              </w:pPrChange>
            </w:pPr>
            <w:del w:id="1073" w:author="Alexander Piper (DEDJTR)" w:date="2020-03-20T16:00:00Z">
              <w:r w:rsidRPr="00FC0CB2" w:rsidDel="006B6E8B">
                <w:rPr>
                  <w:rFonts w:ascii="Calibri" w:eastAsia="Times New Roman" w:hAnsi="Calibri" w:cs="Times New Roman"/>
                  <w:b/>
                  <w:bCs/>
                  <w:i/>
                  <w:color w:val="000000"/>
                  <w:lang w:eastAsia="en-NZ"/>
                </w:rPr>
                <w:delText>Wolbachia</w:delText>
              </w:r>
            </w:del>
          </w:p>
        </w:tc>
        <w:tc>
          <w:tcPr>
            <w:tcW w:w="1418" w:type="dxa"/>
            <w:tcBorders>
              <w:top w:val="nil"/>
              <w:left w:val="single" w:sz="4" w:space="0" w:color="auto"/>
              <w:bottom w:val="nil"/>
              <w:right w:val="nil"/>
            </w:tcBorders>
            <w:shd w:val="clear" w:color="auto" w:fill="auto"/>
            <w:noWrap/>
            <w:vAlign w:val="bottom"/>
            <w:hideMark/>
          </w:tcPr>
          <w:p w14:paraId="225FC84C" w14:textId="4B09EE13" w:rsidR="00D72266" w:rsidRPr="00FC0CB2" w:rsidDel="006B6E8B" w:rsidRDefault="00D72266">
            <w:pPr>
              <w:spacing w:after="240" w:line="360" w:lineRule="auto"/>
              <w:rPr>
                <w:del w:id="1074" w:author="Alexander Piper (DEDJTR)" w:date="2020-03-20T16:00:00Z"/>
                <w:rFonts w:ascii="Calibri" w:eastAsia="Times New Roman" w:hAnsi="Calibri" w:cs="Times New Roman"/>
                <w:color w:val="000000"/>
                <w:lang w:eastAsia="en-NZ"/>
              </w:rPr>
              <w:pPrChange w:id="1075" w:author="Unknown" w:date="2020-03-20T16:00:00Z">
                <w:pPr>
                  <w:spacing w:after="0" w:line="240" w:lineRule="auto"/>
                  <w:jc w:val="right"/>
                </w:pPr>
              </w:pPrChange>
            </w:pPr>
            <w:del w:id="1076" w:author="Alexander Piper (DEDJTR)" w:date="2020-03-20T16:00:00Z">
              <w:r w:rsidRPr="00FC0CB2" w:rsidDel="006B6E8B">
                <w:rPr>
                  <w:rFonts w:ascii="Calibri" w:eastAsia="Times New Roman" w:hAnsi="Calibri" w:cs="Times New Roman"/>
                  <w:color w:val="000000"/>
                  <w:lang w:eastAsia="en-NZ"/>
                </w:rPr>
                <w:delText>4</w:delText>
              </w:r>
            </w:del>
          </w:p>
        </w:tc>
        <w:tc>
          <w:tcPr>
            <w:tcW w:w="1417" w:type="dxa"/>
            <w:tcBorders>
              <w:top w:val="nil"/>
              <w:left w:val="nil"/>
              <w:bottom w:val="nil"/>
              <w:right w:val="nil"/>
            </w:tcBorders>
            <w:shd w:val="clear" w:color="auto" w:fill="auto"/>
            <w:noWrap/>
            <w:vAlign w:val="bottom"/>
            <w:hideMark/>
          </w:tcPr>
          <w:p w14:paraId="4F93CB86" w14:textId="188B1303" w:rsidR="00D72266" w:rsidRPr="00FC0CB2" w:rsidDel="006B6E8B" w:rsidRDefault="00D72266">
            <w:pPr>
              <w:spacing w:after="240" w:line="360" w:lineRule="auto"/>
              <w:rPr>
                <w:del w:id="1077" w:author="Alexander Piper (DEDJTR)" w:date="2020-03-20T16:00:00Z"/>
                <w:rFonts w:ascii="Calibri" w:eastAsia="Times New Roman" w:hAnsi="Calibri" w:cs="Times New Roman"/>
                <w:color w:val="000000"/>
                <w:lang w:eastAsia="en-NZ"/>
              </w:rPr>
              <w:pPrChange w:id="1078" w:author="Unknown" w:date="2020-03-20T16:00:00Z">
                <w:pPr>
                  <w:spacing w:after="0" w:line="240" w:lineRule="auto"/>
                  <w:jc w:val="right"/>
                </w:pPr>
              </w:pPrChange>
            </w:pPr>
            <w:del w:id="1079" w:author="Alexander Piper (DEDJTR)" w:date="2020-03-20T16:00:00Z">
              <w:r w:rsidRPr="00FC0CB2" w:rsidDel="006B6E8B">
                <w:rPr>
                  <w:rFonts w:ascii="Calibri" w:eastAsia="Times New Roman" w:hAnsi="Calibri" w:cs="Times New Roman"/>
                  <w:color w:val="000000"/>
                  <w:lang w:eastAsia="en-NZ"/>
                </w:rPr>
                <w:delText>2</w:delText>
              </w:r>
            </w:del>
          </w:p>
        </w:tc>
        <w:tc>
          <w:tcPr>
            <w:tcW w:w="1418" w:type="dxa"/>
            <w:tcBorders>
              <w:top w:val="nil"/>
              <w:left w:val="nil"/>
              <w:bottom w:val="nil"/>
              <w:right w:val="nil"/>
            </w:tcBorders>
            <w:shd w:val="clear" w:color="auto" w:fill="auto"/>
            <w:noWrap/>
            <w:vAlign w:val="bottom"/>
            <w:hideMark/>
          </w:tcPr>
          <w:p w14:paraId="73F3AB31" w14:textId="6EB72137" w:rsidR="00D72266" w:rsidRPr="00FC0CB2" w:rsidDel="006B6E8B" w:rsidRDefault="00D72266">
            <w:pPr>
              <w:spacing w:after="240" w:line="360" w:lineRule="auto"/>
              <w:rPr>
                <w:del w:id="1080" w:author="Alexander Piper (DEDJTR)" w:date="2020-03-20T16:00:00Z"/>
                <w:rFonts w:ascii="Calibri" w:eastAsia="Times New Roman" w:hAnsi="Calibri" w:cs="Times New Roman"/>
                <w:color w:val="000000"/>
                <w:lang w:eastAsia="en-NZ"/>
              </w:rPr>
              <w:pPrChange w:id="1081" w:author="Unknown" w:date="2020-03-20T16:00:00Z">
                <w:pPr>
                  <w:spacing w:after="0" w:line="240" w:lineRule="auto"/>
                  <w:jc w:val="right"/>
                </w:pPr>
              </w:pPrChange>
            </w:pPr>
            <w:del w:id="1082" w:author="Alexander Piper (DEDJTR)" w:date="2020-03-20T16:00:00Z">
              <w:r w:rsidRPr="00FC0CB2" w:rsidDel="006B6E8B">
                <w:rPr>
                  <w:rFonts w:ascii="Calibri" w:eastAsia="Times New Roman" w:hAnsi="Calibri" w:cs="Times New Roman"/>
                  <w:color w:val="000000"/>
                  <w:lang w:eastAsia="en-NZ"/>
                </w:rPr>
                <w:delText>11473</w:delText>
              </w:r>
            </w:del>
          </w:p>
        </w:tc>
        <w:tc>
          <w:tcPr>
            <w:tcW w:w="1417" w:type="dxa"/>
            <w:tcBorders>
              <w:top w:val="nil"/>
              <w:left w:val="nil"/>
              <w:bottom w:val="nil"/>
              <w:right w:val="single" w:sz="4" w:space="0" w:color="auto"/>
            </w:tcBorders>
            <w:shd w:val="clear" w:color="auto" w:fill="auto"/>
            <w:noWrap/>
            <w:vAlign w:val="bottom"/>
            <w:hideMark/>
          </w:tcPr>
          <w:p w14:paraId="65FB7CFF" w14:textId="596A48B7" w:rsidR="00D72266" w:rsidRPr="00FC0CB2" w:rsidDel="006B6E8B" w:rsidRDefault="00D72266">
            <w:pPr>
              <w:spacing w:after="240" w:line="360" w:lineRule="auto"/>
              <w:rPr>
                <w:del w:id="1083" w:author="Alexander Piper (DEDJTR)" w:date="2020-03-20T16:00:00Z"/>
                <w:rFonts w:ascii="Calibri" w:eastAsia="Times New Roman" w:hAnsi="Calibri" w:cs="Times New Roman"/>
                <w:color w:val="000000"/>
                <w:lang w:eastAsia="en-NZ"/>
              </w:rPr>
              <w:pPrChange w:id="1084" w:author="Unknown" w:date="2020-03-20T16:00:00Z">
                <w:pPr>
                  <w:spacing w:after="0" w:line="240" w:lineRule="auto"/>
                  <w:jc w:val="right"/>
                </w:pPr>
              </w:pPrChange>
            </w:pPr>
            <w:del w:id="1085"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7806B83A" w14:textId="2C707739" w:rsidTr="00713A5A">
        <w:trPr>
          <w:trHeight w:val="300"/>
          <w:del w:id="1086"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53E3B0C8" w14:textId="1DA9826D" w:rsidR="00D72266" w:rsidRPr="00FC0CB2" w:rsidDel="006B6E8B" w:rsidRDefault="00D72266">
            <w:pPr>
              <w:spacing w:after="240" w:line="360" w:lineRule="auto"/>
              <w:rPr>
                <w:del w:id="1087" w:author="Alexander Piper (DEDJTR)" w:date="2020-03-20T16:00:00Z"/>
                <w:rFonts w:ascii="Calibri" w:eastAsia="Times New Roman" w:hAnsi="Calibri" w:cs="Times New Roman"/>
                <w:b/>
                <w:bCs/>
                <w:i/>
                <w:color w:val="000000"/>
                <w:lang w:eastAsia="en-NZ"/>
              </w:rPr>
              <w:pPrChange w:id="1088" w:author="Unknown" w:date="2020-03-20T16:00:00Z">
                <w:pPr>
                  <w:spacing w:after="0" w:line="240" w:lineRule="auto"/>
                </w:pPr>
              </w:pPrChange>
            </w:pPr>
            <w:del w:id="1089" w:author="Alexander Piper (DEDJTR)" w:date="2020-03-20T16:00:00Z">
              <w:r w:rsidRPr="00FC0CB2" w:rsidDel="006B6E8B">
                <w:rPr>
                  <w:rFonts w:ascii="Calibri" w:eastAsia="Times New Roman" w:hAnsi="Calibri" w:cs="Times New Roman"/>
                  <w:b/>
                  <w:bCs/>
                  <w:i/>
                  <w:color w:val="000000"/>
                  <w:lang w:eastAsia="en-NZ"/>
                </w:rPr>
                <w:delText>Pseudomonas</w:delText>
              </w:r>
            </w:del>
          </w:p>
        </w:tc>
        <w:tc>
          <w:tcPr>
            <w:tcW w:w="1418" w:type="dxa"/>
            <w:tcBorders>
              <w:top w:val="nil"/>
              <w:left w:val="single" w:sz="4" w:space="0" w:color="auto"/>
              <w:bottom w:val="nil"/>
              <w:right w:val="nil"/>
            </w:tcBorders>
            <w:shd w:val="clear" w:color="auto" w:fill="auto"/>
            <w:noWrap/>
            <w:vAlign w:val="bottom"/>
            <w:hideMark/>
          </w:tcPr>
          <w:p w14:paraId="6101D0E1" w14:textId="34E874B3" w:rsidR="00D72266" w:rsidRPr="00FC0CB2" w:rsidDel="006B6E8B" w:rsidRDefault="00D72266">
            <w:pPr>
              <w:spacing w:after="240" w:line="360" w:lineRule="auto"/>
              <w:rPr>
                <w:del w:id="1090" w:author="Alexander Piper (DEDJTR)" w:date="2020-03-20T16:00:00Z"/>
                <w:rFonts w:ascii="Calibri" w:eastAsia="Times New Roman" w:hAnsi="Calibri" w:cs="Times New Roman"/>
                <w:color w:val="000000"/>
                <w:lang w:eastAsia="en-NZ"/>
              </w:rPr>
              <w:pPrChange w:id="1091" w:author="Unknown" w:date="2020-03-20T16:00:00Z">
                <w:pPr>
                  <w:spacing w:after="0" w:line="240" w:lineRule="auto"/>
                  <w:jc w:val="right"/>
                </w:pPr>
              </w:pPrChange>
            </w:pPr>
            <w:del w:id="1092" w:author="Alexander Piper (DEDJTR)" w:date="2020-03-20T16:00:00Z">
              <w:r w:rsidRPr="00FC0CB2" w:rsidDel="006B6E8B">
                <w:rPr>
                  <w:rFonts w:ascii="Calibri" w:eastAsia="Times New Roman" w:hAnsi="Calibri" w:cs="Times New Roman"/>
                  <w:color w:val="000000"/>
                  <w:lang w:eastAsia="en-NZ"/>
                </w:rPr>
                <w:delText>7</w:delText>
              </w:r>
            </w:del>
          </w:p>
        </w:tc>
        <w:tc>
          <w:tcPr>
            <w:tcW w:w="1417" w:type="dxa"/>
            <w:tcBorders>
              <w:top w:val="nil"/>
              <w:left w:val="nil"/>
              <w:bottom w:val="nil"/>
              <w:right w:val="nil"/>
            </w:tcBorders>
            <w:shd w:val="clear" w:color="auto" w:fill="auto"/>
            <w:noWrap/>
            <w:vAlign w:val="bottom"/>
            <w:hideMark/>
          </w:tcPr>
          <w:p w14:paraId="1DB73AFB" w14:textId="0EA01956" w:rsidR="00D72266" w:rsidRPr="00FC0CB2" w:rsidDel="006B6E8B" w:rsidRDefault="00D72266">
            <w:pPr>
              <w:spacing w:after="240" w:line="360" w:lineRule="auto"/>
              <w:rPr>
                <w:del w:id="1093" w:author="Alexander Piper (DEDJTR)" w:date="2020-03-20T16:00:00Z"/>
                <w:rFonts w:ascii="Calibri" w:eastAsia="Times New Roman" w:hAnsi="Calibri" w:cs="Times New Roman"/>
                <w:color w:val="000000"/>
                <w:lang w:eastAsia="en-NZ"/>
              </w:rPr>
              <w:pPrChange w:id="1094" w:author="Unknown" w:date="2020-03-20T16:00:00Z">
                <w:pPr>
                  <w:spacing w:after="0" w:line="240" w:lineRule="auto"/>
                  <w:jc w:val="right"/>
                </w:pPr>
              </w:pPrChange>
            </w:pPr>
            <w:del w:id="1095" w:author="Alexander Piper (DEDJTR)" w:date="2020-03-20T16:00:00Z">
              <w:r w:rsidRPr="00FC0CB2" w:rsidDel="006B6E8B">
                <w:rPr>
                  <w:rFonts w:ascii="Calibri" w:eastAsia="Times New Roman" w:hAnsi="Calibri" w:cs="Times New Roman"/>
                  <w:color w:val="000000"/>
                  <w:lang w:eastAsia="en-NZ"/>
                </w:rPr>
                <w:delText>31</w:delText>
              </w:r>
            </w:del>
          </w:p>
        </w:tc>
        <w:tc>
          <w:tcPr>
            <w:tcW w:w="1418" w:type="dxa"/>
            <w:tcBorders>
              <w:top w:val="nil"/>
              <w:left w:val="nil"/>
              <w:bottom w:val="nil"/>
              <w:right w:val="nil"/>
            </w:tcBorders>
            <w:shd w:val="clear" w:color="auto" w:fill="auto"/>
            <w:noWrap/>
            <w:vAlign w:val="bottom"/>
            <w:hideMark/>
          </w:tcPr>
          <w:p w14:paraId="195E7099" w14:textId="139BB222" w:rsidR="00D72266" w:rsidRPr="00FC0CB2" w:rsidDel="006B6E8B" w:rsidRDefault="00D72266">
            <w:pPr>
              <w:spacing w:after="240" w:line="360" w:lineRule="auto"/>
              <w:rPr>
                <w:del w:id="1096" w:author="Alexander Piper (DEDJTR)" w:date="2020-03-20T16:00:00Z"/>
                <w:rFonts w:ascii="Calibri" w:eastAsia="Times New Roman" w:hAnsi="Calibri" w:cs="Times New Roman"/>
                <w:color w:val="000000"/>
                <w:lang w:eastAsia="en-NZ"/>
              </w:rPr>
              <w:pPrChange w:id="1097" w:author="Unknown" w:date="2020-03-20T16:00:00Z">
                <w:pPr>
                  <w:spacing w:after="0" w:line="240" w:lineRule="auto"/>
                  <w:jc w:val="right"/>
                </w:pPr>
              </w:pPrChange>
            </w:pPr>
            <w:del w:id="1098" w:author="Alexander Piper (DEDJTR)" w:date="2020-03-20T16:00:00Z">
              <w:r w:rsidRPr="00FC0CB2" w:rsidDel="006B6E8B">
                <w:rPr>
                  <w:rFonts w:ascii="Calibri" w:eastAsia="Times New Roman" w:hAnsi="Calibri" w:cs="Times New Roman"/>
                  <w:color w:val="000000"/>
                  <w:lang w:eastAsia="en-NZ"/>
                </w:rPr>
                <w:delText>10</w:delText>
              </w:r>
            </w:del>
          </w:p>
        </w:tc>
        <w:tc>
          <w:tcPr>
            <w:tcW w:w="1417" w:type="dxa"/>
            <w:tcBorders>
              <w:top w:val="nil"/>
              <w:left w:val="nil"/>
              <w:bottom w:val="nil"/>
              <w:right w:val="single" w:sz="4" w:space="0" w:color="auto"/>
            </w:tcBorders>
            <w:shd w:val="clear" w:color="auto" w:fill="auto"/>
            <w:noWrap/>
            <w:vAlign w:val="bottom"/>
            <w:hideMark/>
          </w:tcPr>
          <w:p w14:paraId="57126703" w14:textId="3B28EF48" w:rsidR="00D72266" w:rsidRPr="00FC0CB2" w:rsidDel="006B6E8B" w:rsidRDefault="00D72266">
            <w:pPr>
              <w:spacing w:after="240" w:line="360" w:lineRule="auto"/>
              <w:rPr>
                <w:del w:id="1099" w:author="Alexander Piper (DEDJTR)" w:date="2020-03-20T16:00:00Z"/>
                <w:rFonts w:ascii="Calibri" w:eastAsia="Times New Roman" w:hAnsi="Calibri" w:cs="Times New Roman"/>
                <w:color w:val="000000"/>
                <w:lang w:eastAsia="en-NZ"/>
              </w:rPr>
              <w:pPrChange w:id="1100" w:author="Unknown" w:date="2020-03-20T16:00:00Z">
                <w:pPr>
                  <w:spacing w:after="0" w:line="240" w:lineRule="auto"/>
                  <w:jc w:val="right"/>
                </w:pPr>
              </w:pPrChange>
            </w:pPr>
            <w:del w:id="1101" w:author="Alexander Piper (DEDJTR)" w:date="2020-03-20T16:00:00Z">
              <w:r w:rsidRPr="00FC0CB2" w:rsidDel="006B6E8B">
                <w:rPr>
                  <w:rFonts w:ascii="Calibri" w:eastAsia="Times New Roman" w:hAnsi="Calibri" w:cs="Times New Roman"/>
                  <w:color w:val="000000"/>
                  <w:lang w:eastAsia="en-NZ"/>
                </w:rPr>
                <w:delText>42</w:delText>
              </w:r>
            </w:del>
          </w:p>
        </w:tc>
      </w:tr>
      <w:tr w:rsidR="00D72266" w:rsidRPr="00FC0CB2" w:rsidDel="006B6E8B" w14:paraId="0A270DD9" w14:textId="0C306755" w:rsidTr="00713A5A">
        <w:trPr>
          <w:trHeight w:val="300"/>
          <w:del w:id="1102"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34D6769E" w14:textId="50107BC3" w:rsidR="00D72266" w:rsidRPr="00FC0CB2" w:rsidDel="006B6E8B" w:rsidRDefault="00D72266">
            <w:pPr>
              <w:spacing w:after="240" w:line="360" w:lineRule="auto"/>
              <w:rPr>
                <w:del w:id="1103" w:author="Alexander Piper (DEDJTR)" w:date="2020-03-20T16:00:00Z"/>
                <w:rFonts w:ascii="Calibri" w:eastAsia="Times New Roman" w:hAnsi="Calibri" w:cs="Times New Roman"/>
                <w:b/>
                <w:bCs/>
                <w:color w:val="000000"/>
                <w:lang w:eastAsia="en-NZ"/>
              </w:rPr>
              <w:pPrChange w:id="1104" w:author="Unknown" w:date="2020-03-20T16:00:00Z">
                <w:pPr>
                  <w:spacing w:after="0" w:line="240" w:lineRule="auto"/>
                </w:pPr>
              </w:pPrChange>
            </w:pPr>
            <w:del w:id="1105" w:author="Alexander Piper (DEDJTR)" w:date="2020-03-20T16:00:00Z">
              <w:r w:rsidRPr="00FC0CB2" w:rsidDel="006B6E8B">
                <w:rPr>
                  <w:rFonts w:ascii="Calibri" w:eastAsia="Times New Roman" w:hAnsi="Calibri" w:cs="Times New Roman"/>
                  <w:b/>
                  <w:bCs/>
                  <w:color w:val="000000"/>
                  <w:lang w:eastAsia="en-NZ"/>
                </w:rPr>
                <w:delText>Sphingomonadaceae</w:delText>
              </w:r>
            </w:del>
          </w:p>
        </w:tc>
        <w:tc>
          <w:tcPr>
            <w:tcW w:w="1418" w:type="dxa"/>
            <w:tcBorders>
              <w:top w:val="nil"/>
              <w:left w:val="single" w:sz="4" w:space="0" w:color="auto"/>
              <w:bottom w:val="nil"/>
              <w:right w:val="nil"/>
            </w:tcBorders>
            <w:shd w:val="clear" w:color="auto" w:fill="auto"/>
            <w:noWrap/>
            <w:vAlign w:val="bottom"/>
            <w:hideMark/>
          </w:tcPr>
          <w:p w14:paraId="22915475" w14:textId="034893FE" w:rsidR="00D72266" w:rsidRPr="00FC0CB2" w:rsidDel="006B6E8B" w:rsidRDefault="00D72266">
            <w:pPr>
              <w:spacing w:after="240" w:line="360" w:lineRule="auto"/>
              <w:rPr>
                <w:del w:id="1106" w:author="Alexander Piper (DEDJTR)" w:date="2020-03-20T16:00:00Z"/>
                <w:rFonts w:ascii="Calibri" w:eastAsia="Times New Roman" w:hAnsi="Calibri" w:cs="Times New Roman"/>
                <w:color w:val="000000"/>
                <w:lang w:eastAsia="en-NZ"/>
              </w:rPr>
              <w:pPrChange w:id="1107" w:author="Unknown" w:date="2020-03-20T16:00:00Z">
                <w:pPr>
                  <w:spacing w:after="0" w:line="240" w:lineRule="auto"/>
                  <w:jc w:val="right"/>
                </w:pPr>
              </w:pPrChange>
            </w:pPr>
            <w:del w:id="1108" w:author="Alexander Piper (DEDJTR)" w:date="2020-03-20T16:00:00Z">
              <w:r w:rsidRPr="00FC0CB2" w:rsidDel="006B6E8B">
                <w:rPr>
                  <w:rFonts w:ascii="Calibri" w:eastAsia="Times New Roman" w:hAnsi="Calibri" w:cs="Times New Roman"/>
                  <w:color w:val="000000"/>
                  <w:lang w:eastAsia="en-NZ"/>
                </w:rPr>
                <w:delText>13</w:delText>
              </w:r>
            </w:del>
          </w:p>
        </w:tc>
        <w:tc>
          <w:tcPr>
            <w:tcW w:w="1417" w:type="dxa"/>
            <w:tcBorders>
              <w:top w:val="nil"/>
              <w:left w:val="nil"/>
              <w:bottom w:val="nil"/>
              <w:right w:val="nil"/>
            </w:tcBorders>
            <w:shd w:val="clear" w:color="auto" w:fill="auto"/>
            <w:noWrap/>
            <w:vAlign w:val="bottom"/>
            <w:hideMark/>
          </w:tcPr>
          <w:p w14:paraId="3C61C3CD" w14:textId="5B37179D" w:rsidR="00D72266" w:rsidRPr="00FC0CB2" w:rsidDel="006B6E8B" w:rsidRDefault="00D72266">
            <w:pPr>
              <w:spacing w:after="240" w:line="360" w:lineRule="auto"/>
              <w:rPr>
                <w:del w:id="1109" w:author="Alexander Piper (DEDJTR)" w:date="2020-03-20T16:00:00Z"/>
                <w:rFonts w:ascii="Calibri" w:eastAsia="Times New Roman" w:hAnsi="Calibri" w:cs="Times New Roman"/>
                <w:color w:val="000000"/>
                <w:lang w:eastAsia="en-NZ"/>
              </w:rPr>
              <w:pPrChange w:id="1110" w:author="Unknown" w:date="2020-03-20T16:00:00Z">
                <w:pPr>
                  <w:spacing w:after="0" w:line="240" w:lineRule="auto"/>
                  <w:jc w:val="right"/>
                </w:pPr>
              </w:pPrChange>
            </w:pPr>
            <w:del w:id="1111" w:author="Alexander Piper (DEDJTR)" w:date="2020-03-20T16:00:00Z">
              <w:r w:rsidRPr="00FC0CB2" w:rsidDel="006B6E8B">
                <w:rPr>
                  <w:rFonts w:ascii="Calibri" w:eastAsia="Times New Roman" w:hAnsi="Calibri" w:cs="Times New Roman"/>
                  <w:color w:val="000000"/>
                  <w:lang w:eastAsia="en-NZ"/>
                </w:rPr>
                <w:delText>62</w:delText>
              </w:r>
            </w:del>
          </w:p>
        </w:tc>
        <w:tc>
          <w:tcPr>
            <w:tcW w:w="1418" w:type="dxa"/>
            <w:tcBorders>
              <w:top w:val="nil"/>
              <w:left w:val="nil"/>
              <w:bottom w:val="nil"/>
              <w:right w:val="nil"/>
            </w:tcBorders>
            <w:shd w:val="clear" w:color="auto" w:fill="auto"/>
            <w:noWrap/>
            <w:vAlign w:val="bottom"/>
            <w:hideMark/>
          </w:tcPr>
          <w:p w14:paraId="0DA16B43" w14:textId="515CEC7C" w:rsidR="00D72266" w:rsidRPr="00FC0CB2" w:rsidDel="006B6E8B" w:rsidRDefault="00D72266">
            <w:pPr>
              <w:spacing w:after="240" w:line="360" w:lineRule="auto"/>
              <w:rPr>
                <w:del w:id="1112" w:author="Alexander Piper (DEDJTR)" w:date="2020-03-20T16:00:00Z"/>
                <w:rFonts w:ascii="Calibri" w:eastAsia="Times New Roman" w:hAnsi="Calibri" w:cs="Times New Roman"/>
                <w:color w:val="000000"/>
                <w:lang w:eastAsia="en-NZ"/>
              </w:rPr>
              <w:pPrChange w:id="1113" w:author="Unknown" w:date="2020-03-20T16:00:00Z">
                <w:pPr>
                  <w:spacing w:after="0" w:line="240" w:lineRule="auto"/>
                  <w:jc w:val="right"/>
                </w:pPr>
              </w:pPrChange>
            </w:pPr>
            <w:del w:id="1114" w:author="Alexander Piper (DEDJTR)" w:date="2020-03-20T16:00:00Z">
              <w:r w:rsidRPr="00FC0CB2" w:rsidDel="006B6E8B">
                <w:rPr>
                  <w:rFonts w:ascii="Calibri" w:eastAsia="Times New Roman" w:hAnsi="Calibri" w:cs="Times New Roman"/>
                  <w:color w:val="000000"/>
                  <w:lang w:eastAsia="en-NZ"/>
                </w:rPr>
                <w:delText>16</w:delText>
              </w:r>
            </w:del>
          </w:p>
        </w:tc>
        <w:tc>
          <w:tcPr>
            <w:tcW w:w="1417" w:type="dxa"/>
            <w:tcBorders>
              <w:top w:val="nil"/>
              <w:left w:val="nil"/>
              <w:bottom w:val="nil"/>
              <w:right w:val="single" w:sz="4" w:space="0" w:color="auto"/>
            </w:tcBorders>
            <w:shd w:val="clear" w:color="auto" w:fill="auto"/>
            <w:noWrap/>
            <w:vAlign w:val="bottom"/>
            <w:hideMark/>
          </w:tcPr>
          <w:p w14:paraId="049CB060" w14:textId="32413F91" w:rsidR="00D72266" w:rsidRPr="00FC0CB2" w:rsidDel="006B6E8B" w:rsidRDefault="00D72266">
            <w:pPr>
              <w:spacing w:after="240" w:line="360" w:lineRule="auto"/>
              <w:rPr>
                <w:del w:id="1115" w:author="Alexander Piper (DEDJTR)" w:date="2020-03-20T16:00:00Z"/>
                <w:rFonts w:ascii="Calibri" w:eastAsia="Times New Roman" w:hAnsi="Calibri" w:cs="Times New Roman"/>
                <w:color w:val="000000"/>
                <w:lang w:eastAsia="en-NZ"/>
              </w:rPr>
              <w:pPrChange w:id="1116" w:author="Unknown" w:date="2020-03-20T16:00:00Z">
                <w:pPr>
                  <w:spacing w:after="0" w:line="240" w:lineRule="auto"/>
                  <w:jc w:val="right"/>
                </w:pPr>
              </w:pPrChange>
            </w:pPr>
            <w:del w:id="1117" w:author="Alexander Piper (DEDJTR)" w:date="2020-03-20T16:00:00Z">
              <w:r w:rsidRPr="00FC0CB2" w:rsidDel="006B6E8B">
                <w:rPr>
                  <w:rFonts w:ascii="Calibri" w:eastAsia="Times New Roman" w:hAnsi="Calibri" w:cs="Times New Roman"/>
                  <w:color w:val="000000"/>
                  <w:lang w:eastAsia="en-NZ"/>
                </w:rPr>
                <w:delText>43</w:delText>
              </w:r>
            </w:del>
          </w:p>
        </w:tc>
      </w:tr>
      <w:tr w:rsidR="00D72266" w:rsidRPr="00FC0CB2" w:rsidDel="006B6E8B" w14:paraId="77A8D67A" w14:textId="2ABDC8A4" w:rsidTr="00713A5A">
        <w:trPr>
          <w:trHeight w:val="300"/>
          <w:del w:id="1118"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174AEF70" w14:textId="64317F21" w:rsidR="00D72266" w:rsidRPr="00FC0CB2" w:rsidDel="006B6E8B" w:rsidRDefault="00D72266">
            <w:pPr>
              <w:spacing w:after="240" w:line="360" w:lineRule="auto"/>
              <w:rPr>
                <w:del w:id="1119" w:author="Alexander Piper (DEDJTR)" w:date="2020-03-20T16:00:00Z"/>
                <w:rFonts w:ascii="Calibri" w:eastAsia="Times New Roman" w:hAnsi="Calibri" w:cs="Times New Roman"/>
                <w:b/>
                <w:bCs/>
                <w:color w:val="000000"/>
                <w:lang w:eastAsia="en-NZ"/>
              </w:rPr>
              <w:pPrChange w:id="1120" w:author="Unknown" w:date="2020-03-20T16:00:00Z">
                <w:pPr>
                  <w:spacing w:after="0" w:line="240" w:lineRule="auto"/>
                </w:pPr>
              </w:pPrChange>
            </w:pPr>
            <w:del w:id="1121" w:author="Alexander Piper (DEDJTR)" w:date="2020-03-20T16:00:00Z">
              <w:r w:rsidRPr="00FC0CB2" w:rsidDel="006B6E8B">
                <w:rPr>
                  <w:rFonts w:ascii="Calibri" w:eastAsia="Times New Roman" w:hAnsi="Calibri" w:cs="Times New Roman"/>
                  <w:b/>
                  <w:bCs/>
                  <w:color w:val="000000"/>
                  <w:lang w:eastAsia="en-NZ"/>
                </w:rPr>
                <w:delText>Comamonadaceae</w:delText>
              </w:r>
            </w:del>
          </w:p>
        </w:tc>
        <w:tc>
          <w:tcPr>
            <w:tcW w:w="1418" w:type="dxa"/>
            <w:tcBorders>
              <w:top w:val="nil"/>
              <w:left w:val="single" w:sz="4" w:space="0" w:color="auto"/>
              <w:bottom w:val="nil"/>
              <w:right w:val="nil"/>
            </w:tcBorders>
            <w:shd w:val="clear" w:color="auto" w:fill="auto"/>
            <w:noWrap/>
            <w:vAlign w:val="bottom"/>
            <w:hideMark/>
          </w:tcPr>
          <w:p w14:paraId="30D0589B" w14:textId="0EC645C4" w:rsidR="00D72266" w:rsidRPr="00FC0CB2" w:rsidDel="006B6E8B" w:rsidRDefault="00D72266">
            <w:pPr>
              <w:spacing w:after="240" w:line="360" w:lineRule="auto"/>
              <w:rPr>
                <w:del w:id="1122" w:author="Alexander Piper (DEDJTR)" w:date="2020-03-20T16:00:00Z"/>
                <w:rFonts w:ascii="Calibri" w:eastAsia="Times New Roman" w:hAnsi="Calibri" w:cs="Times New Roman"/>
                <w:color w:val="000000"/>
                <w:lang w:eastAsia="en-NZ"/>
              </w:rPr>
              <w:pPrChange w:id="1123" w:author="Unknown" w:date="2020-03-20T16:00:00Z">
                <w:pPr>
                  <w:spacing w:after="0" w:line="240" w:lineRule="auto"/>
                  <w:jc w:val="right"/>
                </w:pPr>
              </w:pPrChange>
            </w:pPr>
            <w:del w:id="1124" w:author="Alexander Piper (DEDJTR)" w:date="2020-03-20T16:00:00Z">
              <w:r w:rsidRPr="00FC0CB2" w:rsidDel="006B6E8B">
                <w:rPr>
                  <w:rFonts w:ascii="Calibri" w:eastAsia="Times New Roman" w:hAnsi="Calibri" w:cs="Times New Roman"/>
                  <w:color w:val="000000"/>
                  <w:lang w:eastAsia="en-NZ"/>
                </w:rPr>
                <w:delText>10</w:delText>
              </w:r>
            </w:del>
          </w:p>
        </w:tc>
        <w:tc>
          <w:tcPr>
            <w:tcW w:w="1417" w:type="dxa"/>
            <w:tcBorders>
              <w:top w:val="nil"/>
              <w:left w:val="nil"/>
              <w:bottom w:val="nil"/>
              <w:right w:val="nil"/>
            </w:tcBorders>
            <w:shd w:val="clear" w:color="auto" w:fill="auto"/>
            <w:noWrap/>
            <w:vAlign w:val="bottom"/>
            <w:hideMark/>
          </w:tcPr>
          <w:p w14:paraId="43E3FFA2" w14:textId="2BBBD2C6" w:rsidR="00D72266" w:rsidRPr="00FC0CB2" w:rsidDel="006B6E8B" w:rsidRDefault="00D72266">
            <w:pPr>
              <w:spacing w:after="240" w:line="360" w:lineRule="auto"/>
              <w:rPr>
                <w:del w:id="1125" w:author="Alexander Piper (DEDJTR)" w:date="2020-03-20T16:00:00Z"/>
                <w:rFonts w:ascii="Calibri" w:eastAsia="Times New Roman" w:hAnsi="Calibri" w:cs="Times New Roman"/>
                <w:color w:val="000000"/>
                <w:lang w:eastAsia="en-NZ"/>
              </w:rPr>
              <w:pPrChange w:id="1126" w:author="Unknown" w:date="2020-03-20T16:00:00Z">
                <w:pPr>
                  <w:spacing w:after="0" w:line="240" w:lineRule="auto"/>
                  <w:jc w:val="right"/>
                </w:pPr>
              </w:pPrChange>
            </w:pPr>
            <w:del w:id="1127" w:author="Alexander Piper (DEDJTR)" w:date="2020-03-20T16:00:00Z">
              <w:r w:rsidRPr="00FC0CB2" w:rsidDel="006B6E8B">
                <w:rPr>
                  <w:rFonts w:ascii="Calibri" w:eastAsia="Times New Roman" w:hAnsi="Calibri" w:cs="Times New Roman"/>
                  <w:color w:val="000000"/>
                  <w:lang w:eastAsia="en-NZ"/>
                </w:rPr>
                <w:delText>72</w:delText>
              </w:r>
            </w:del>
          </w:p>
        </w:tc>
        <w:tc>
          <w:tcPr>
            <w:tcW w:w="1418" w:type="dxa"/>
            <w:tcBorders>
              <w:top w:val="nil"/>
              <w:left w:val="nil"/>
              <w:bottom w:val="nil"/>
              <w:right w:val="nil"/>
            </w:tcBorders>
            <w:shd w:val="clear" w:color="auto" w:fill="auto"/>
            <w:noWrap/>
            <w:vAlign w:val="bottom"/>
            <w:hideMark/>
          </w:tcPr>
          <w:p w14:paraId="1CD2D514" w14:textId="77DF6A1B" w:rsidR="00D72266" w:rsidRPr="00FC0CB2" w:rsidDel="006B6E8B" w:rsidRDefault="00D72266">
            <w:pPr>
              <w:spacing w:after="240" w:line="360" w:lineRule="auto"/>
              <w:rPr>
                <w:del w:id="1128" w:author="Alexander Piper (DEDJTR)" w:date="2020-03-20T16:00:00Z"/>
                <w:rFonts w:ascii="Calibri" w:eastAsia="Times New Roman" w:hAnsi="Calibri" w:cs="Times New Roman"/>
                <w:color w:val="000000"/>
                <w:lang w:eastAsia="en-NZ"/>
              </w:rPr>
              <w:pPrChange w:id="1129" w:author="Unknown" w:date="2020-03-20T16:00:00Z">
                <w:pPr>
                  <w:spacing w:after="0" w:line="240" w:lineRule="auto"/>
                  <w:jc w:val="right"/>
                </w:pPr>
              </w:pPrChange>
            </w:pPr>
            <w:del w:id="1130" w:author="Alexander Piper (DEDJTR)" w:date="2020-03-20T16:00:00Z">
              <w:r w:rsidRPr="00FC0CB2" w:rsidDel="006B6E8B">
                <w:rPr>
                  <w:rFonts w:ascii="Calibri" w:eastAsia="Times New Roman" w:hAnsi="Calibri" w:cs="Times New Roman"/>
                  <w:color w:val="000000"/>
                  <w:lang w:eastAsia="en-NZ"/>
                </w:rPr>
                <w:delText>16</w:delText>
              </w:r>
            </w:del>
          </w:p>
        </w:tc>
        <w:tc>
          <w:tcPr>
            <w:tcW w:w="1417" w:type="dxa"/>
            <w:tcBorders>
              <w:top w:val="nil"/>
              <w:left w:val="nil"/>
              <w:bottom w:val="nil"/>
              <w:right w:val="single" w:sz="4" w:space="0" w:color="auto"/>
            </w:tcBorders>
            <w:shd w:val="clear" w:color="auto" w:fill="auto"/>
            <w:noWrap/>
            <w:vAlign w:val="bottom"/>
            <w:hideMark/>
          </w:tcPr>
          <w:p w14:paraId="5F4510F8" w14:textId="1D0382CE" w:rsidR="00D72266" w:rsidRPr="00FC0CB2" w:rsidDel="006B6E8B" w:rsidRDefault="00D72266">
            <w:pPr>
              <w:spacing w:after="240" w:line="360" w:lineRule="auto"/>
              <w:rPr>
                <w:del w:id="1131" w:author="Alexander Piper (DEDJTR)" w:date="2020-03-20T16:00:00Z"/>
                <w:rFonts w:ascii="Calibri" w:eastAsia="Times New Roman" w:hAnsi="Calibri" w:cs="Times New Roman"/>
                <w:color w:val="000000"/>
                <w:lang w:eastAsia="en-NZ"/>
              </w:rPr>
              <w:pPrChange w:id="1132" w:author="Unknown" w:date="2020-03-20T16:00:00Z">
                <w:pPr>
                  <w:spacing w:after="0" w:line="240" w:lineRule="auto"/>
                  <w:jc w:val="right"/>
                </w:pPr>
              </w:pPrChange>
            </w:pPr>
            <w:del w:id="1133" w:author="Alexander Piper (DEDJTR)" w:date="2020-03-20T16:00:00Z">
              <w:r w:rsidRPr="00FC0CB2" w:rsidDel="006B6E8B">
                <w:rPr>
                  <w:rFonts w:ascii="Calibri" w:eastAsia="Times New Roman" w:hAnsi="Calibri" w:cs="Times New Roman"/>
                  <w:color w:val="000000"/>
                  <w:lang w:eastAsia="en-NZ"/>
                </w:rPr>
                <w:delText>52</w:delText>
              </w:r>
            </w:del>
          </w:p>
        </w:tc>
      </w:tr>
      <w:bookmarkEnd w:id="942"/>
    </w:tbl>
    <w:p w14:paraId="3581A936" w14:textId="520B201C" w:rsidR="00630C68" w:rsidDel="006B6E8B" w:rsidRDefault="00630C68" w:rsidP="006B6E8B">
      <w:pPr>
        <w:spacing w:after="240" w:line="360" w:lineRule="auto"/>
        <w:rPr>
          <w:del w:id="1134" w:author="Alexander Piper (DEDJTR)" w:date="2020-03-20T16:02:00Z"/>
          <w:rFonts w:ascii="Calibri" w:hAnsi="Calibri" w:cs="Times New Roman"/>
          <w:szCs w:val="24"/>
          <w:lang w:eastAsia="en-AU"/>
        </w:rPr>
      </w:pPr>
    </w:p>
    <w:p w14:paraId="59A4AD01" w14:textId="60C45AD0" w:rsidR="00630C68" w:rsidDel="006B6E8B" w:rsidRDefault="00630C68" w:rsidP="009443CD">
      <w:pPr>
        <w:spacing w:after="240" w:line="360" w:lineRule="auto"/>
        <w:ind w:firstLine="720"/>
        <w:rPr>
          <w:del w:id="1135" w:author="Alexander Piper (DEDJTR)" w:date="2020-03-20T16:02:00Z"/>
          <w:rFonts w:ascii="Calibri" w:eastAsia="Times New Roman" w:hAnsi="Calibri" w:cs="Times New Roman"/>
          <w:szCs w:val="24"/>
          <w:lang w:eastAsia="en-AU"/>
        </w:rPr>
      </w:pPr>
    </w:p>
    <w:p w14:paraId="3AE93C94" w14:textId="1731B588" w:rsidR="0079647C" w:rsidDel="006B6E8B" w:rsidRDefault="0079647C" w:rsidP="009443CD">
      <w:pPr>
        <w:spacing w:after="240" w:line="360" w:lineRule="auto"/>
        <w:ind w:firstLine="720"/>
        <w:rPr>
          <w:del w:id="1136" w:author="Alexander Piper (DEDJTR)" w:date="2020-03-20T16:02:00Z"/>
          <w:rFonts w:ascii="Calibri" w:eastAsia="Times New Roman" w:hAnsi="Calibri" w:cs="Times New Roman"/>
          <w:szCs w:val="24"/>
          <w:lang w:eastAsia="en-AU"/>
        </w:rPr>
      </w:pPr>
    </w:p>
    <w:p w14:paraId="78BD2980" w14:textId="77777777" w:rsidR="0079647C" w:rsidRPr="00CA2EB0" w:rsidRDefault="0079647C">
      <w:pPr>
        <w:spacing w:after="240" w:line="360" w:lineRule="auto"/>
        <w:rPr>
          <w:rFonts w:ascii="Calibri" w:eastAsia="Times New Roman" w:hAnsi="Calibri" w:cs="Times New Roman"/>
          <w:szCs w:val="24"/>
          <w:lang w:eastAsia="en-AU"/>
        </w:rPr>
        <w:pPrChange w:id="1137" w:author="Alexander Piper (DEDJTR)" w:date="2020-03-20T16:02:00Z">
          <w:pPr>
            <w:spacing w:after="240" w:line="360" w:lineRule="auto"/>
            <w:ind w:firstLine="720"/>
          </w:pPr>
        </w:pPrChange>
      </w:pPr>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1138" w:name="_Toc512863594"/>
      <w:bookmarkEnd w:id="722"/>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1138"/>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 xml:space="preserve">The general shape of the species tree, especially at a taxonomic level, matches the most recent phylogenetic works on the </w:t>
      </w:r>
      <w:proofErr w:type="spellStart"/>
      <w:r>
        <w:t>Psylloidea</w:t>
      </w:r>
      <w:proofErr w:type="spellEnd"/>
      <w:r>
        <w:t xml:space="preserve"> (e.g.</w:t>
      </w:r>
      <w:r w:rsidR="005218B8">
        <w:t>,</w:t>
      </w:r>
      <w:r>
        <w:t xml:space="preserve"> Percy </w:t>
      </w:r>
      <w:r w:rsidRPr="005218B8">
        <w:rPr>
          <w:i/>
        </w:rPr>
        <w:t>et al.</w:t>
      </w:r>
      <w:r>
        <w:t xml:space="preserve"> 2018; Cho </w:t>
      </w:r>
      <w:r w:rsidRPr="005218B8">
        <w:rPr>
          <w:i/>
        </w:rPr>
        <w:t>et al.</w:t>
      </w:r>
      <w:r>
        <w:t xml:space="preserve"> 2019). The families Psyllidae, </w:t>
      </w:r>
      <w:proofErr w:type="spellStart"/>
      <w:r>
        <w:t>Triozidae</w:t>
      </w:r>
      <w:proofErr w:type="spellEnd"/>
      <w:r>
        <w:t xml:space="preserve"> and </w:t>
      </w:r>
      <w:proofErr w:type="spellStart"/>
      <w:r>
        <w:t>Calophyidae</w:t>
      </w:r>
      <w:proofErr w:type="spellEnd"/>
      <w:r>
        <w:t xml:space="preserve">, together with the species </w:t>
      </w:r>
      <w:proofErr w:type="spellStart"/>
      <w:r>
        <w:rPr>
          <w:i/>
        </w:rPr>
        <w:t>Diaphorina</w:t>
      </w:r>
      <w:proofErr w:type="spellEnd"/>
      <w:r>
        <w:rPr>
          <w:i/>
        </w:rPr>
        <w:t xml:space="preserve"> </w:t>
      </w:r>
      <w:proofErr w:type="spellStart"/>
      <w:r>
        <w:rPr>
          <w:i/>
        </w:rPr>
        <w:t>citri</w:t>
      </w:r>
      <w:proofErr w:type="spellEnd"/>
      <w:r>
        <w:rPr>
          <w:i/>
        </w:rPr>
        <w:t xml:space="preserve">, </w:t>
      </w:r>
      <w:r>
        <w:t xml:space="preserve">form the PTCD clade (Percy </w:t>
      </w:r>
      <w:r w:rsidRPr="003664D7">
        <w:rPr>
          <w:i/>
        </w:rPr>
        <w:t>et al.</w:t>
      </w:r>
      <w:r>
        <w:t xml:space="preserve"> 2018), at the top of the tree, and were separated from the family </w:t>
      </w:r>
      <w:proofErr w:type="spellStart"/>
      <w:r>
        <w:t>Liviidae</w:t>
      </w:r>
      <w:proofErr w:type="spellEnd"/>
      <w:r>
        <w:t xml:space="preserv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w:t>
      </w:r>
      <w:proofErr w:type="spellStart"/>
      <w:r>
        <w:t>Homotomidae</w:t>
      </w:r>
      <w:proofErr w:type="spellEnd"/>
      <w:r>
        <w:t xml:space="preserve"> is represented by a single adventive species, </w:t>
      </w:r>
      <w:proofErr w:type="spellStart"/>
      <w:r>
        <w:rPr>
          <w:i/>
        </w:rPr>
        <w:t>Mycopsylla</w:t>
      </w:r>
      <w:proofErr w:type="spellEnd"/>
      <w:r>
        <w:rPr>
          <w:i/>
        </w:rPr>
        <w:t xml:space="preserve"> </w:t>
      </w:r>
      <w:proofErr w:type="spellStart"/>
      <w:r>
        <w:rPr>
          <w:i/>
        </w:rPr>
        <w:t>fici</w:t>
      </w:r>
      <w:proofErr w:type="spellEnd"/>
      <w:r>
        <w:rPr>
          <w:i/>
        </w:rPr>
        <w:t xml:space="preserve">, </w:t>
      </w:r>
      <w:r>
        <w:t xml:space="preserve">branching with maximum posterior probability (Figure 1). At the base of the tree, the family </w:t>
      </w:r>
      <w:proofErr w:type="spellStart"/>
      <w:r>
        <w:t>Aphalaridae</w:t>
      </w:r>
      <w:proofErr w:type="spellEnd"/>
      <w:r>
        <w:t xml:space="preserve"> appears to be paraphyletic, with the subfamily </w:t>
      </w:r>
      <w:proofErr w:type="spellStart"/>
      <w:r>
        <w:t>Rhinocolinae</w:t>
      </w:r>
      <w:proofErr w:type="spellEnd"/>
      <w:r>
        <w:t xml:space="preserve"> branching earlier than the </w:t>
      </w:r>
      <w:proofErr w:type="spellStart"/>
      <w:r w:rsidRPr="002E0549">
        <w:rPr>
          <w:rFonts w:ascii="Calibri" w:eastAsia="Times New Roman" w:hAnsi="Calibri" w:cs="Times New Roman"/>
          <w:bCs/>
          <w:szCs w:val="20"/>
          <w:lang w:eastAsia="en-AU"/>
        </w:rPr>
        <w:t>Spondyliaspidinae</w:t>
      </w:r>
      <w:proofErr w:type="spellEnd"/>
      <w:r>
        <w:t xml:space="preserve">, in accordance with the most recent works (Cho </w:t>
      </w:r>
      <w:r w:rsidRPr="003664D7">
        <w:rPr>
          <w:i/>
        </w:rPr>
        <w:t>et al.</w:t>
      </w:r>
      <w:r>
        <w:t xml:space="preserve"> 2019). Separated from all the other families, a single branch that included the species </w:t>
      </w:r>
      <w:proofErr w:type="spellStart"/>
      <w:r>
        <w:rPr>
          <w:i/>
        </w:rPr>
        <w:t>Atmetocranium</w:t>
      </w:r>
      <w:proofErr w:type="spellEnd"/>
      <w:r>
        <w:rPr>
          <w:i/>
        </w:rPr>
        <w:t xml:space="preserve"> </w:t>
      </w:r>
      <w:proofErr w:type="spellStart"/>
      <w:r>
        <w:rPr>
          <w:i/>
        </w:rPr>
        <w:t>myersi</w:t>
      </w:r>
      <w:proofErr w:type="spellEnd"/>
      <w:r>
        <w:rPr>
          <w:i/>
        </w:rPr>
        <w:t xml:space="preserve">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Hence, this phylogenetic structure can 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proofErr w:type="spellStart"/>
      <w:r>
        <w:rPr>
          <w:i/>
        </w:rPr>
        <w:t>Ctenarytaina</w:t>
      </w:r>
      <w:proofErr w:type="spellEnd"/>
      <w:r>
        <w:rPr>
          <w:i/>
        </w:rPr>
        <w:t xml:space="preserve">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lastRenderedPageBreak/>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proofErr w:type="spellStart"/>
      <w:r w:rsidRPr="00D562DA">
        <w:rPr>
          <w:rFonts w:eastAsia="Times New Roman" w:cs="Times New Roman"/>
          <w:i/>
          <w:lang w:eastAsia="en-AU"/>
        </w:rPr>
        <w:t>Trioza</w:t>
      </w:r>
      <w:proofErr w:type="spellEnd"/>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 xml:space="preserve">T. </w:t>
      </w:r>
      <w:proofErr w:type="spellStart"/>
      <w:r w:rsidRPr="00D562DA">
        <w:rPr>
          <w:rFonts w:eastAsia="Times New Roman" w:cs="Times New Roman"/>
          <w:i/>
          <w:lang w:eastAsia="en-AU"/>
        </w:rPr>
        <w:t>curta</w:t>
      </w:r>
      <w:proofErr w:type="spellEnd"/>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proofErr w:type="spellStart"/>
      <w:r w:rsidRPr="00B948EF">
        <w:rPr>
          <w:i/>
        </w:rPr>
        <w:t>Trioza</w:t>
      </w:r>
      <w:proofErr w:type="spellEnd"/>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proofErr w:type="spellStart"/>
      <w:r w:rsidRPr="00D562DA">
        <w:rPr>
          <w:i/>
        </w:rPr>
        <w:t>Trioza</w:t>
      </w:r>
      <w:proofErr w:type="spellEnd"/>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proofErr w:type="spellStart"/>
      <w:r w:rsidRPr="00D562DA">
        <w:rPr>
          <w:i/>
        </w:rPr>
        <w:t>Trioza</w:t>
      </w:r>
      <w:proofErr w:type="spellEnd"/>
      <w:r w:rsidRPr="00D562DA">
        <w:t xml:space="preserve">. </w:t>
      </w:r>
      <w:r w:rsidRPr="00EA3669">
        <w:t xml:space="preserve">Consequently, T. </w:t>
      </w:r>
      <w:proofErr w:type="spellStart"/>
      <w:r w:rsidRPr="00EA3669">
        <w:t>curta</w:t>
      </w:r>
      <w:proofErr w:type="spellEnd"/>
      <w:r w:rsidRPr="00EA3669">
        <w:t xml:space="preserve"> appears to be from a second distinct </w:t>
      </w:r>
      <w:r>
        <w:t xml:space="preserve">ancestral arrival or even of Australian origin, considering how it appears to be genetically similar to </w:t>
      </w:r>
      <w:r>
        <w:rPr>
          <w:i/>
        </w:rPr>
        <w:t xml:space="preserve">T. </w:t>
      </w:r>
      <w:proofErr w:type="spellStart"/>
      <w:r>
        <w:rPr>
          <w:i/>
        </w:rPr>
        <w:t>adventicia</w:t>
      </w:r>
      <w:proofErr w:type="spellEnd"/>
      <w:r>
        <w:rPr>
          <w:i/>
        </w:rPr>
        <w:t>.</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Martoni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proofErr w:type="spellStart"/>
      <w:r>
        <w:rPr>
          <w:rFonts w:eastAsia="Times New Roman" w:cs="Times New Roman"/>
          <w:i/>
          <w:szCs w:val="24"/>
          <w:lang w:eastAsia="en-AU"/>
        </w:rPr>
        <w:t>Ctenarytaina</w:t>
      </w:r>
      <w:proofErr w:type="spellEnd"/>
      <w:r>
        <w:rPr>
          <w:rFonts w:eastAsia="Times New Roman" w:cs="Times New Roman"/>
          <w:i/>
          <w:szCs w:val="24"/>
          <w:lang w:eastAsia="en-AU"/>
        </w:rPr>
        <w:t xml:space="preserve">. </w:t>
      </w:r>
      <w:r>
        <w:t xml:space="preserve">There are five </w:t>
      </w:r>
      <w:proofErr w:type="spellStart"/>
      <w:r>
        <w:rPr>
          <w:i/>
        </w:rPr>
        <w:t>Ctenarytaina</w:t>
      </w:r>
      <w:proofErr w:type="spellEnd"/>
      <w:r>
        <w:rPr>
          <w:i/>
        </w:rPr>
        <w:t xml:space="preserve"> </w:t>
      </w:r>
      <w:r>
        <w:t>species in Australia (</w:t>
      </w:r>
      <w:proofErr w:type="spellStart"/>
      <w:r>
        <w:t>Ouvrard</w:t>
      </w:r>
      <w:proofErr w:type="spellEnd"/>
      <w:r>
        <w:t xml:space="preserve"> 2019) and the fact a number of other psyllids species arrived in New Zealand from there in recent times </w:t>
      </w:r>
      <w:r w:rsidRPr="0007672B">
        <w:t>(</w:t>
      </w:r>
      <w:r w:rsidRPr="00AC107E">
        <w:t xml:space="preserve">Martoni </w:t>
      </w:r>
      <w:r w:rsidRPr="005218B8">
        <w:rPr>
          <w:i/>
        </w:rPr>
        <w:t>et al.</w:t>
      </w:r>
      <w:r w:rsidRPr="00AC107E">
        <w:t xml:space="preserve"> 2016</w:t>
      </w:r>
      <w:r w:rsidRPr="0007672B">
        <w:t>),</w:t>
      </w:r>
      <w:r>
        <w:t xml:space="preserve"> an Australian origin of the New Zealand </w:t>
      </w:r>
      <w:proofErr w:type="spellStart"/>
      <w:r>
        <w:rPr>
          <w:i/>
        </w:rPr>
        <w:t>Ctenarytaina</w:t>
      </w:r>
      <w:proofErr w:type="spellEnd"/>
      <w:r>
        <w:rPr>
          <w:i/>
        </w:rPr>
        <w:t xml:space="preserve"> </w:t>
      </w:r>
      <w:r>
        <w:t>species</w:t>
      </w:r>
      <w:r w:rsidRPr="00BF3044">
        <w:t xml:space="preserve"> </w:t>
      </w:r>
      <w:r>
        <w:t xml:space="preserve">could be hypothesised. Nonetheless, a number of </w:t>
      </w:r>
      <w:proofErr w:type="spellStart"/>
      <w:r>
        <w:rPr>
          <w:i/>
        </w:rPr>
        <w:t>Ctenarytaina</w:t>
      </w:r>
      <w:proofErr w:type="spellEnd"/>
      <w:r>
        <w:rPr>
          <w:i/>
        </w:rPr>
        <w:t xml:space="preserve">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proofErr w:type="spellStart"/>
      <w:r w:rsidR="005218B8">
        <w:rPr>
          <w:noProof/>
        </w:rPr>
        <w:t>Ouvrard</w:t>
      </w:r>
      <w:proofErr w:type="spellEnd"/>
      <w:r w:rsidR="005218B8">
        <w:rPr>
          <w:noProof/>
        </w:rPr>
        <w:t xml:space="preserve"> 2019; Tuthill, 1942, 1943, 1956)</w:t>
      </w:r>
      <w:r>
        <w:t xml:space="preserve">, which highlights the importance of wider geographic collections in the future, as already stated elsewhere (Martoni and Armstrong 2019a). Possible </w:t>
      </w:r>
      <w:r>
        <w:lastRenderedPageBreak/>
        <w:t>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proofErr w:type="spellStart"/>
      <w:r>
        <w:rPr>
          <w:i/>
          <w:sz w:val="22"/>
          <w:szCs w:val="22"/>
        </w:rPr>
        <w:t>Anomalopsylla</w:t>
      </w:r>
      <w:proofErr w:type="spellEnd"/>
      <w:r>
        <w:rPr>
          <w:i/>
          <w:sz w:val="22"/>
          <w:szCs w:val="22"/>
        </w:rPr>
        <w:t xml:space="preserve">. </w:t>
      </w:r>
      <w:r w:rsidRPr="003429CA">
        <w:rPr>
          <w:sz w:val="22"/>
          <w:szCs w:val="22"/>
        </w:rPr>
        <w:t xml:space="preserve">The phylogenetic </w:t>
      </w:r>
      <w:r>
        <w:rPr>
          <w:sz w:val="22"/>
          <w:szCs w:val="22"/>
        </w:rPr>
        <w:t>position</w:t>
      </w:r>
      <w:r w:rsidRPr="003429CA">
        <w:rPr>
          <w:sz w:val="22"/>
          <w:szCs w:val="22"/>
        </w:rPr>
        <w:t xml:space="preserve"> of </w:t>
      </w:r>
      <w:proofErr w:type="spellStart"/>
      <w:r w:rsidRPr="003429CA">
        <w:rPr>
          <w:i/>
          <w:sz w:val="22"/>
          <w:szCs w:val="22"/>
        </w:rPr>
        <w:t>Anomalopsylla</w:t>
      </w:r>
      <w:proofErr w:type="spellEnd"/>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w:t>
      </w:r>
      <w:proofErr w:type="spellStart"/>
      <w:r w:rsidRPr="003429CA">
        <w:rPr>
          <w:sz w:val="22"/>
          <w:szCs w:val="22"/>
        </w:rPr>
        <w:t>Aphalaridae</w:t>
      </w:r>
      <w:proofErr w:type="spellEnd"/>
      <w:r>
        <w:rPr>
          <w:sz w:val="22"/>
          <w:szCs w:val="22"/>
        </w:rPr>
        <w:t>. Polyphyly of this family is consistent with the subfamily division, with the</w:t>
      </w:r>
      <w:r w:rsidRPr="003429CA">
        <w:rPr>
          <w:sz w:val="22"/>
          <w:szCs w:val="22"/>
        </w:rPr>
        <w:t xml:space="preserve"> subfamily </w:t>
      </w:r>
      <w:proofErr w:type="spellStart"/>
      <w:r w:rsidRPr="003429CA">
        <w:rPr>
          <w:sz w:val="22"/>
          <w:szCs w:val="22"/>
        </w:rPr>
        <w:t>Rhinocolinae</w:t>
      </w:r>
      <w:proofErr w:type="spellEnd"/>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proofErr w:type="spellStart"/>
      <w:r>
        <w:rPr>
          <w:i/>
          <w:sz w:val="22"/>
          <w:szCs w:val="22"/>
        </w:rPr>
        <w:t>Anomalopsylla</w:t>
      </w:r>
      <w:proofErr w:type="spellEnd"/>
      <w:r>
        <w:rPr>
          <w:i/>
          <w:sz w:val="22"/>
          <w:szCs w:val="22"/>
        </w:rPr>
        <w:t xml:space="preserve"> </w:t>
      </w:r>
      <w:r>
        <w:rPr>
          <w:sz w:val="22"/>
          <w:szCs w:val="22"/>
        </w:rPr>
        <w:t xml:space="preserve">- Burckhardt and </w:t>
      </w:r>
      <w:proofErr w:type="spellStart"/>
      <w:r>
        <w:rPr>
          <w:sz w:val="22"/>
          <w:szCs w:val="22"/>
        </w:rPr>
        <w:t>Ouvrard</w:t>
      </w:r>
      <w:proofErr w:type="spellEnd"/>
      <w:r>
        <w:rPr>
          <w:sz w:val="22"/>
          <w:szCs w:val="22"/>
        </w:rPr>
        <w:t xml:space="preserve"> 2012) separated from </w:t>
      </w:r>
      <w:r w:rsidRPr="00F96424">
        <w:rPr>
          <w:sz w:val="22"/>
          <w:szCs w:val="22"/>
        </w:rPr>
        <w:t xml:space="preserve">the </w:t>
      </w:r>
      <w:proofErr w:type="spellStart"/>
      <w:r w:rsidRPr="00F96424">
        <w:rPr>
          <w:sz w:val="22"/>
          <w:szCs w:val="22"/>
        </w:rPr>
        <w:t>Spondyliaspidinae</w:t>
      </w:r>
      <w:proofErr w:type="spellEnd"/>
      <w:r>
        <w:rPr>
          <w:sz w:val="22"/>
          <w:szCs w:val="22"/>
        </w:rPr>
        <w:t xml:space="preserve"> (all other genera).</w:t>
      </w:r>
      <w:r w:rsidRPr="003429CA">
        <w:rPr>
          <w:sz w:val="22"/>
          <w:szCs w:val="22"/>
        </w:rPr>
        <w:t xml:space="preserve"> </w:t>
      </w:r>
      <w:r>
        <w:rPr>
          <w:sz w:val="22"/>
          <w:szCs w:val="22"/>
        </w:rPr>
        <w:t xml:space="preserve">While the subfamily </w:t>
      </w:r>
      <w:proofErr w:type="spellStart"/>
      <w:r>
        <w:rPr>
          <w:sz w:val="22"/>
          <w:szCs w:val="22"/>
        </w:rPr>
        <w:t>Rhinocolinae</w:t>
      </w:r>
      <w:proofErr w:type="spellEnd"/>
      <w:r>
        <w:rPr>
          <w:sz w:val="22"/>
          <w:szCs w:val="22"/>
        </w:rPr>
        <w:t xml:space="preserve"> includes 13 genera distributed worldwide (Burckhardt and </w:t>
      </w:r>
      <w:proofErr w:type="spellStart"/>
      <w:r>
        <w:rPr>
          <w:sz w:val="22"/>
          <w:szCs w:val="22"/>
        </w:rPr>
        <w:t>Lauterer</w:t>
      </w:r>
      <w:proofErr w:type="spellEnd"/>
      <w:r>
        <w:rPr>
          <w:sz w:val="22"/>
          <w:szCs w:val="22"/>
        </w:rPr>
        <w:t xml:space="preserve">, 1989), </w:t>
      </w:r>
      <w:proofErr w:type="spellStart"/>
      <w:r>
        <w:rPr>
          <w:i/>
          <w:sz w:val="22"/>
          <w:szCs w:val="22"/>
        </w:rPr>
        <w:t>Anomalopsylla</w:t>
      </w:r>
      <w:proofErr w:type="spellEnd"/>
      <w:r>
        <w:rPr>
          <w:i/>
          <w:sz w:val="22"/>
          <w:szCs w:val="22"/>
        </w:rPr>
        <w:t xml:space="preserve">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proofErr w:type="spellStart"/>
      <w:r w:rsidRPr="00F96424">
        <w:rPr>
          <w:i/>
          <w:sz w:val="22"/>
          <w:szCs w:val="22"/>
        </w:rPr>
        <w:t>Anomalopsylla</w:t>
      </w:r>
      <w:proofErr w:type="spellEnd"/>
      <w:r w:rsidRPr="00F96424">
        <w:rPr>
          <w:i/>
          <w:sz w:val="22"/>
          <w:szCs w:val="22"/>
        </w:rPr>
        <w:t>.</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proofErr w:type="spellStart"/>
      <w:r w:rsidRPr="00F71C88">
        <w:rPr>
          <w:i/>
        </w:rPr>
        <w:t>Atmetocranium</w:t>
      </w:r>
      <w:proofErr w:type="spellEnd"/>
      <w:r w:rsidRPr="00F71C88">
        <w:rPr>
          <w:i/>
        </w:rPr>
        <w:t xml:space="preserve"> </w:t>
      </w:r>
      <w:proofErr w:type="spellStart"/>
      <w:r w:rsidRPr="00F71C88">
        <w:rPr>
          <w:i/>
        </w:rPr>
        <w:t>myersi</w:t>
      </w:r>
      <w:proofErr w:type="spellEnd"/>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 xml:space="preserve">classification of the </w:t>
      </w:r>
      <w:proofErr w:type="spellStart"/>
      <w:r w:rsidRPr="005129F3">
        <w:t>Psylloidea</w:t>
      </w:r>
      <w:proofErr w:type="spellEnd"/>
      <w:r>
        <w:t xml:space="preserve">, </w:t>
      </w:r>
      <w:proofErr w:type="spellStart"/>
      <w:r>
        <w:rPr>
          <w:i/>
        </w:rPr>
        <w:t>Atmetocranium</w:t>
      </w:r>
      <w:proofErr w:type="spellEnd"/>
      <w:r>
        <w:rPr>
          <w:i/>
        </w:rPr>
        <w:t xml:space="preserve"> </w:t>
      </w:r>
      <w:r>
        <w:t xml:space="preserve">was tentatively placed within the </w:t>
      </w:r>
      <w:proofErr w:type="spellStart"/>
      <w:r>
        <w:t>Calophyidae</w:t>
      </w:r>
      <w:proofErr w:type="spellEnd"/>
      <w:r>
        <w:t xml:space="preserv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proofErr w:type="spellStart"/>
      <w:r w:rsidRPr="005129F3">
        <w:t>Calophyidae</w:t>
      </w:r>
      <w:proofErr w:type="spellEnd"/>
      <w:r w:rsidRPr="005129F3" w:rsidDel="00D35F5A">
        <w:t xml:space="preserve"> </w:t>
      </w:r>
      <w:r w:rsidRPr="005129F3">
        <w:t>includ</w:t>
      </w:r>
      <w:r>
        <w:t>es</w:t>
      </w:r>
      <w:r w:rsidRPr="005129F3">
        <w:t xml:space="preserve"> at least 118 </w:t>
      </w:r>
      <w:r>
        <w:t>species (</w:t>
      </w:r>
      <w:proofErr w:type="spellStart"/>
      <w:r>
        <w:t>Ouvrard</w:t>
      </w:r>
      <w:proofErr w:type="spellEnd"/>
      <w:r>
        <w:t xml:space="preserve"> 2019), but none are</w:t>
      </w:r>
      <w:r w:rsidRPr="005129F3">
        <w:t xml:space="preserve"> native to New Zealand. </w:t>
      </w:r>
      <w:proofErr w:type="spellStart"/>
      <w:r w:rsidRPr="00FE1868">
        <w:rPr>
          <w:i/>
        </w:rPr>
        <w:t>Atmetocranium</w:t>
      </w:r>
      <w:proofErr w:type="spellEnd"/>
      <w:r w:rsidRPr="00FE1868">
        <w:rPr>
          <w:i/>
        </w:rPr>
        <w:t xml:space="preserve"> </w:t>
      </w:r>
      <w:r>
        <w:t>was earlier placed with the</w:t>
      </w:r>
      <w:r w:rsidRPr="00FE1868">
        <w:t xml:space="preserve"> </w:t>
      </w:r>
      <w:proofErr w:type="spellStart"/>
      <w:r w:rsidRPr="00FE1868">
        <w:t>Aphalaridae</w:t>
      </w:r>
      <w:proofErr w:type="spellEnd"/>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it would appear that it does not belong to any of the </w:t>
      </w:r>
      <w:proofErr w:type="spellStart"/>
      <w:r w:rsidRPr="00FE1868">
        <w:t>Aphalaridae</w:t>
      </w:r>
      <w:proofErr w:type="spellEnd"/>
      <w:r w:rsidRPr="00FE1868">
        <w:t xml:space="preserve"> </w:t>
      </w:r>
      <w:r>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proofErr w:type="spellStart"/>
      <w:r w:rsidRPr="00F04C09">
        <w:rPr>
          <w:i/>
        </w:rPr>
        <w:t>Atmetocranium</w:t>
      </w:r>
      <w:proofErr w:type="spellEnd"/>
      <w:r w:rsidRPr="00F04C09">
        <w:rPr>
          <w:i/>
        </w:rPr>
        <w:t xml:space="preserve"> </w:t>
      </w:r>
      <w:r>
        <w:t xml:space="preserve">and </w:t>
      </w:r>
      <w:proofErr w:type="spellStart"/>
      <w:r>
        <w:t>Aphalaridae</w:t>
      </w:r>
      <w:proofErr w:type="spellEnd"/>
      <w:r>
        <w:t xml:space="preserve"> can be dismissed</w:t>
      </w:r>
      <w:r w:rsidRPr="00F04C09">
        <w:t xml:space="preserve">. </w:t>
      </w:r>
      <w:r>
        <w:t xml:space="preserve">Furthermore, the superfamily </w:t>
      </w:r>
      <w:proofErr w:type="spellStart"/>
      <w:r>
        <w:t>Psylloidea</w:t>
      </w:r>
      <w:proofErr w:type="spellEnd"/>
      <w:r>
        <w:t xml:space="preserve"> includes another two families not present in New Zealand, </w:t>
      </w:r>
      <w:proofErr w:type="spellStart"/>
      <w:r>
        <w:t>Carsidaridae</w:t>
      </w:r>
      <w:proofErr w:type="spellEnd"/>
      <w:r>
        <w:t xml:space="preserve"> and </w:t>
      </w:r>
      <w:proofErr w:type="spellStart"/>
      <w:r>
        <w:t>Phacopteronidae</w:t>
      </w:r>
      <w:proofErr w:type="spellEnd"/>
      <w:r>
        <w:t xml:space="preserve"> (Burckhardt and </w:t>
      </w:r>
      <w:proofErr w:type="spellStart"/>
      <w:r>
        <w:t>Ouvrard</w:t>
      </w:r>
      <w:proofErr w:type="spellEnd"/>
      <w:r>
        <w:t xml:space="preserve"> 2012), that appear to be genetically close to the family </w:t>
      </w:r>
      <w:proofErr w:type="spellStart"/>
      <w:r>
        <w:t>Aphalaridae</w:t>
      </w:r>
      <w:proofErr w:type="spellEnd"/>
      <w:r>
        <w:t xml:space="preserve"> (Percy </w:t>
      </w:r>
      <w:r w:rsidRPr="00F96424">
        <w:rPr>
          <w:i/>
        </w:rPr>
        <w:t>et al.</w:t>
      </w:r>
      <w:r>
        <w:t xml:space="preserve"> 2018). </w:t>
      </w:r>
      <w:r w:rsidRPr="005129F3">
        <w:t>However,</w:t>
      </w:r>
      <w:r>
        <w:t xml:space="preserve"> </w:t>
      </w:r>
      <w:r w:rsidRPr="005129F3">
        <w:rPr>
          <w:i/>
        </w:rPr>
        <w:t>A</w:t>
      </w:r>
      <w:r>
        <w:rPr>
          <w:i/>
        </w:rPr>
        <w:t>.</w:t>
      </w:r>
      <w:r w:rsidRPr="005129F3">
        <w:rPr>
          <w:i/>
        </w:rPr>
        <w:t xml:space="preserve"> </w:t>
      </w:r>
      <w:proofErr w:type="spellStart"/>
      <w:r w:rsidRPr="005129F3">
        <w:rPr>
          <w:i/>
        </w:rPr>
        <w:t>myersi</w:t>
      </w:r>
      <w:proofErr w:type="spellEnd"/>
      <w:r w:rsidRPr="005129F3">
        <w:rPr>
          <w:i/>
        </w:rPr>
        <w:t xml:space="preserve">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This detail appears to be in agreement with t</w:t>
      </w:r>
      <w:r w:rsidRPr="00F04C09">
        <w:t xml:space="preserve">he results obtained </w:t>
      </w:r>
      <w:r>
        <w:t xml:space="preserve">here, showing a clear separation between </w:t>
      </w:r>
      <w:proofErr w:type="spellStart"/>
      <w:r>
        <w:rPr>
          <w:i/>
        </w:rPr>
        <w:t>Atmetocranium</w:t>
      </w:r>
      <w:proofErr w:type="spellEnd"/>
      <w:r>
        <w:rPr>
          <w:i/>
        </w:rPr>
        <w:t xml:space="preserve"> </w:t>
      </w:r>
      <w:r>
        <w:t xml:space="preserve">and all the other psyllid families presented in this study. This, together with its peculiar morphology (Mifsud and Burckhardt 2002), </w:t>
      </w:r>
      <w:r w:rsidRPr="00F04C09">
        <w:t xml:space="preserve">suggest that </w:t>
      </w:r>
      <w:proofErr w:type="spellStart"/>
      <w:r>
        <w:rPr>
          <w:i/>
        </w:rPr>
        <w:t>Atmetocranium</w:t>
      </w:r>
      <w:proofErr w:type="spellEnd"/>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w:t>
      </w:r>
      <w:proofErr w:type="spellStart"/>
      <w:r>
        <w:t>Ouvrard</w:t>
      </w:r>
      <w:proofErr w:type="spellEnd"/>
      <w:r>
        <w:t xml:space="preserve"> </w:t>
      </w:r>
      <w:r w:rsidRPr="00F96424">
        <w:rPr>
          <w:i/>
        </w:rPr>
        <w:t>et al.</w:t>
      </w:r>
      <w:r>
        <w:t xml:space="preserve"> 2015)</w:t>
      </w:r>
      <w:r w:rsidRPr="005A0854">
        <w:t xml:space="preserve">, New Zealand </w:t>
      </w:r>
      <w:proofErr w:type="spellStart"/>
      <w:r w:rsidRPr="005A0854">
        <w:rPr>
          <w:i/>
        </w:rPr>
        <w:t>Ctenarytaina</w:t>
      </w:r>
      <w:proofErr w:type="spellEnd"/>
      <w:r w:rsidRPr="005A0854">
        <w:rPr>
          <w:i/>
        </w:rPr>
        <w:t xml:space="preserve"> </w:t>
      </w:r>
      <w:r w:rsidRPr="005A0854">
        <w:t xml:space="preserve">and </w:t>
      </w:r>
      <w:r w:rsidRPr="005A0854">
        <w:rPr>
          <w:i/>
        </w:rPr>
        <w:t>Psylla</w:t>
      </w:r>
      <w:r w:rsidRPr="005A0854">
        <w:t xml:space="preserve"> are associated with only one or a few host plant families</w:t>
      </w:r>
      <w:r>
        <w:t xml:space="preserve"> </w:t>
      </w:r>
      <w:r>
        <w:lastRenderedPageBreak/>
        <w:t>(</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proofErr w:type="spellStart"/>
      <w:r w:rsidRPr="00D562DA">
        <w:rPr>
          <w:i/>
        </w:rPr>
        <w:t>Trioza</w:t>
      </w:r>
      <w:proofErr w:type="spellEnd"/>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proofErr w:type="spellStart"/>
      <w:r>
        <w:rPr>
          <w:i/>
        </w:rPr>
        <w:t>Trioza</w:t>
      </w:r>
      <w:proofErr w:type="spellEnd"/>
      <w:r>
        <w:rPr>
          <w:i/>
        </w:rPr>
        <w:t xml:space="preserve">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r w:rsidRPr="00D562DA">
        <w:fldChar w:fldCharType="end"/>
      </w:r>
      <w:proofErr w:type="spellStart"/>
      <w:r>
        <w:t>Ouvrard</w:t>
      </w:r>
      <w:proofErr w:type="spellEnd"/>
      <w:r>
        <w:t xml:space="preserve"> </w:t>
      </w:r>
      <w:r w:rsidRPr="00F96424">
        <w:rPr>
          <w:i/>
        </w:rPr>
        <w:t>et al.</w:t>
      </w:r>
      <w:r>
        <w:t xml:space="preserve"> 2015)</w:t>
      </w:r>
      <w:r w:rsidRPr="00D562DA">
        <w:t xml:space="preserve">. </w:t>
      </w:r>
      <w:r>
        <w:t xml:space="preserve">However, it is unclear if </w:t>
      </w:r>
      <w:proofErr w:type="spellStart"/>
      <w:r w:rsidRPr="00777274">
        <w:rPr>
          <w:i/>
        </w:rPr>
        <w:t>Trioza</w:t>
      </w:r>
      <w:proofErr w:type="spellEnd"/>
      <w:r>
        <w:t xml:space="preserve"> psyllids are more</w:t>
      </w:r>
      <w:r w:rsidRPr="000F2190">
        <w:t xml:space="preserve"> prone to host switch</w:t>
      </w:r>
      <w:r>
        <w:t xml:space="preserve">ing, or if the </w:t>
      </w:r>
      <w:r w:rsidRPr="00D562DA">
        <w:t xml:space="preserve">potentially polyphyletic nature </w:t>
      </w:r>
      <w:r>
        <w:t xml:space="preserve">of </w:t>
      </w:r>
      <w:proofErr w:type="spellStart"/>
      <w:r w:rsidRPr="00777274">
        <w:rPr>
          <w:i/>
        </w:rPr>
        <w:t>Trioza</w:t>
      </w:r>
      <w:proofErr w:type="spellEnd"/>
      <w:r>
        <w:t xml:space="preserve"> may distort the </w:t>
      </w:r>
      <w:r w:rsidRPr="00D562DA">
        <w:t>br</w:t>
      </w:r>
      <w:r>
        <w:t xml:space="preserve">eadth of host-plant associated with this genus </w:t>
      </w:r>
      <w:r w:rsidRPr="000F2190">
        <w:t>(</w:t>
      </w:r>
      <w:proofErr w:type="spellStart"/>
      <w:r w:rsidRPr="000F2190">
        <w:t>Ouvrard</w:t>
      </w:r>
      <w:proofErr w:type="spellEnd"/>
      <w:r w:rsidRPr="000F2190">
        <w:t xml:space="preserve">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Martoni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proofErr w:type="spellStart"/>
      <w:r w:rsidRPr="00D562DA">
        <w:rPr>
          <w:rFonts w:eastAsia="Times New Roman" w:cs="Times New Roman"/>
          <w:i/>
          <w:lang w:eastAsia="en-AU"/>
        </w:rPr>
        <w:t>Trio</w:t>
      </w:r>
      <w:r w:rsidRPr="00786414">
        <w:rPr>
          <w:rFonts w:eastAsia="Times New Roman" w:cs="Times New Roman"/>
          <w:i/>
          <w:lang w:eastAsia="en-AU"/>
        </w:rPr>
        <w:t>za</w:t>
      </w:r>
      <w:proofErr w:type="spellEnd"/>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proofErr w:type="spellStart"/>
      <w:r w:rsidRPr="00BA78F5">
        <w:rPr>
          <w:rFonts w:eastAsia="Times New Roman" w:cs="Times New Roman"/>
          <w:i/>
          <w:lang w:eastAsia="en-AU"/>
        </w:rPr>
        <w:t>Trioza</w:t>
      </w:r>
      <w:proofErr w:type="spellEnd"/>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proofErr w:type="spellStart"/>
      <w:r>
        <w:rPr>
          <w:i/>
        </w:rPr>
        <w:t>Trioza</w:t>
      </w:r>
      <w:proofErr w:type="spellEnd"/>
      <w:r>
        <w:t xml:space="preserve"> analysed in this study with their host plants shows for the first time how the radiation of the psyllids developed on multiple plant genera and families after the arrival of the first ancestral </w:t>
      </w:r>
      <w:proofErr w:type="spellStart"/>
      <w:r>
        <w:rPr>
          <w:i/>
        </w:rPr>
        <w:t>Trioza</w:t>
      </w:r>
      <w:proofErr w:type="spellEnd"/>
      <w:r>
        <w:rPr>
          <w:i/>
        </w:rPr>
        <w:t xml:space="preserve">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proofErr w:type="spellStart"/>
      <w:r>
        <w:rPr>
          <w:i/>
        </w:rPr>
        <w:t>Trioza</w:t>
      </w:r>
      <w:proofErr w:type="spellEnd"/>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proofErr w:type="spellStart"/>
      <w:r w:rsidRPr="001C1C98">
        <w:rPr>
          <w:i/>
        </w:rPr>
        <w:t>Trioza</w:t>
      </w:r>
      <w:proofErr w:type="spellEnd"/>
      <w:r w:rsidRPr="001C1C98">
        <w:t xml:space="preserve"> </w:t>
      </w:r>
      <w:r>
        <w:t>based on morphology and host associations</w:t>
      </w:r>
      <w:r w:rsidR="00282F5A">
        <w:t xml:space="preserve"> (</w:t>
      </w:r>
      <w:r w:rsidR="00282F5A">
        <w:rPr>
          <w:rFonts w:eastAsia="Times New Roman" w:cs="Times New Roman"/>
          <w:lang w:eastAsia="en-AU"/>
        </w:rPr>
        <w:t xml:space="preserve">Martoni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proofErr w:type="spellStart"/>
      <w:r w:rsidRPr="00777274">
        <w:rPr>
          <w:i/>
        </w:rPr>
        <w:t>Trioza</w:t>
      </w:r>
      <w:proofErr w:type="spellEnd"/>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proofErr w:type="spellStart"/>
      <w:r w:rsidRPr="00786414">
        <w:rPr>
          <w:i/>
        </w:rPr>
        <w:t>Ctenarytaina</w:t>
      </w:r>
      <w:proofErr w:type="spellEnd"/>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w:t>
      </w:r>
      <w:r w:rsidRPr="00786414">
        <w:lastRenderedPageBreak/>
        <w:t xml:space="preserve">Zealand species) and 80% of </w:t>
      </w:r>
      <w:r w:rsidRPr="00786414">
        <w:rPr>
          <w:rFonts w:ascii="Calibri" w:eastAsia="Times New Roman" w:hAnsi="Calibri" w:cs="Calibri"/>
          <w:bCs/>
          <w:iCs/>
          <w:noProof/>
          <w:lang w:eastAsia="en-AU"/>
        </w:rPr>
        <w:t xml:space="preserve">the </w:t>
      </w:r>
      <w:proofErr w:type="spellStart"/>
      <w:r w:rsidRPr="00786414">
        <w:rPr>
          <w:i/>
        </w:rPr>
        <w:t>Ctenarytaina</w:t>
      </w:r>
      <w:proofErr w:type="spellEnd"/>
      <w:r w:rsidRPr="00786414">
        <w:t xml:space="preserve"> (12 out of 15 New Zealand species) is composed of undescribed species, as compared to only 35% for the </w:t>
      </w:r>
      <w:proofErr w:type="spellStart"/>
      <w:r w:rsidRPr="00786414">
        <w:rPr>
          <w:i/>
        </w:rPr>
        <w:t>Trioza</w:t>
      </w:r>
      <w:proofErr w:type="spellEnd"/>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1139"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1139"/>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proofErr w:type="spellStart"/>
      <w:r w:rsidRPr="00FC0CB2">
        <w:rPr>
          <w:rFonts w:eastAsia="Times New Roman" w:cs="Times New Roman"/>
          <w:i/>
          <w:szCs w:val="24"/>
          <w:lang w:eastAsia="en-AU"/>
        </w:rPr>
        <w:t>Cardiaspina</w:t>
      </w:r>
      <w:proofErr w:type="spellEnd"/>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proofErr w:type="spellStart"/>
      <w:r>
        <w:rPr>
          <w:rFonts w:eastAsia="Times New Roman" w:cs="Times New Roman"/>
          <w:i/>
          <w:szCs w:val="24"/>
          <w:lang w:eastAsia="en-AU"/>
        </w:rPr>
        <w:t>Candidatus</w:t>
      </w:r>
      <w:proofErr w:type="spellEnd"/>
      <w:r>
        <w:rPr>
          <w:rFonts w:eastAsia="Times New Roman" w:cs="Times New Roman"/>
          <w:i/>
          <w:szCs w:val="24"/>
          <w:lang w:eastAsia="en-AU"/>
        </w:rPr>
        <w:t xml:space="preserve"> </w:t>
      </w:r>
      <w:proofErr w:type="spellStart"/>
      <w:r w:rsidRPr="00DD63D9">
        <w:rPr>
          <w:rFonts w:eastAsia="Times New Roman" w:cs="Times New Roman"/>
          <w:szCs w:val="24"/>
          <w:lang w:eastAsia="en-AU"/>
        </w:rPr>
        <w:t>Carsonella</w:t>
      </w:r>
      <w:proofErr w:type="spellEnd"/>
      <w:r w:rsidRPr="00DD63D9">
        <w:rPr>
          <w:rFonts w:eastAsia="Times New Roman" w:cs="Times New Roman"/>
          <w:szCs w:val="24"/>
          <w:lang w:eastAsia="en-AU"/>
        </w:rPr>
        <w:t xml:space="preserve"> </w:t>
      </w:r>
      <w:proofErr w:type="spellStart"/>
      <w:r w:rsidRPr="00DD63D9">
        <w:rPr>
          <w:rFonts w:eastAsia="Times New Roman" w:cs="Times New Roman"/>
          <w:szCs w:val="24"/>
          <w:lang w:eastAsia="en-AU"/>
        </w:rPr>
        <w:t>rudii</w:t>
      </w:r>
      <w:proofErr w:type="spellEnd"/>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proofErr w:type="spellStart"/>
      <w:r w:rsidRPr="00FC0CB2">
        <w:rPr>
          <w:i/>
        </w:rPr>
        <w:t>Carsonella</w:t>
      </w:r>
      <w:proofErr w:type="spellEnd"/>
      <w:r w:rsidRPr="00FC0CB2">
        <w:rPr>
          <w:i/>
        </w:rPr>
        <w:t>-</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r>
        <w:rPr>
          <w:rFonts w:eastAsia="Times New Roman" w:cs="Times New Roman"/>
          <w:szCs w:val="24"/>
          <w:lang w:eastAsia="en-AU"/>
        </w:rPr>
        <w:t xml:space="preserve">Beside </w:t>
      </w:r>
      <w:proofErr w:type="spellStart"/>
      <w:r>
        <w:rPr>
          <w:rFonts w:eastAsia="Times New Roman" w:cs="Times New Roman"/>
          <w:i/>
          <w:szCs w:val="24"/>
          <w:lang w:eastAsia="en-AU"/>
        </w:rPr>
        <w:t>Carsonella</w:t>
      </w:r>
      <w:proofErr w:type="spellEnd"/>
      <w:r>
        <w:rPr>
          <w:rFonts w:eastAsia="Times New Roman" w:cs="Times New Roman"/>
          <w:i/>
          <w:szCs w:val="24"/>
          <w:lang w:eastAsia="en-AU"/>
        </w:rPr>
        <w:t>,</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When compared to sequences on GenBank, some of the </w:t>
      </w:r>
      <w:proofErr w:type="spellStart"/>
      <w:r w:rsidRPr="00FC0CB2">
        <w:rPr>
          <w:rFonts w:eastAsia="Times New Roman" w:cs="Times New Roman"/>
          <w:i/>
          <w:szCs w:val="24"/>
          <w:lang w:eastAsia="en-AU"/>
        </w:rPr>
        <w:t>Sodalis</w:t>
      </w:r>
      <w:proofErr w:type="spellEnd"/>
      <w:r w:rsidRPr="00FC0CB2">
        <w:rPr>
          <w:rFonts w:eastAsia="Times New Roman" w:cs="Times New Roman"/>
          <w:i/>
          <w:szCs w:val="24"/>
          <w:lang w:eastAsia="en-AU"/>
        </w:rPr>
        <w:t xml:space="preserve">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proofErr w:type="spellStart"/>
      <w:r w:rsidRPr="00FC0CB2">
        <w:rPr>
          <w:rFonts w:eastAsia="Times New Roman" w:cs="Times New Roman"/>
          <w:i/>
          <w:szCs w:val="24"/>
          <w:lang w:eastAsia="en-AU"/>
        </w:rPr>
        <w:t>Arsenophonus</w:t>
      </w:r>
      <w:proofErr w:type="spellEnd"/>
      <w:r w:rsidRPr="00FC0CB2">
        <w:rPr>
          <w:rFonts w:eastAsia="Times New Roman" w:cs="Times New Roman"/>
          <w:i/>
          <w:szCs w:val="24"/>
          <w:lang w:eastAsia="en-AU"/>
        </w:rPr>
        <w:t xml:space="preserve">.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proofErr w:type="spellStart"/>
      <w:r w:rsidRPr="00FC0CB2">
        <w:rPr>
          <w:rFonts w:eastAsia="Times New Roman" w:cs="Times New Roman"/>
          <w:i/>
          <w:szCs w:val="24"/>
          <w:lang w:eastAsia="en-AU"/>
        </w:rPr>
        <w:t>Hamiltonella</w:t>
      </w:r>
      <w:proofErr w:type="spellEnd"/>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proofErr w:type="spellStart"/>
      <w:r w:rsidRPr="00FC0CB2">
        <w:rPr>
          <w:rFonts w:eastAsia="Times New Roman" w:cs="Times New Roman"/>
          <w:i/>
          <w:szCs w:val="24"/>
          <w:lang w:eastAsia="en-AU"/>
        </w:rPr>
        <w:t>Anomalopsylla</w:t>
      </w:r>
      <w:proofErr w:type="spellEnd"/>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proofErr w:type="spellStart"/>
      <w:r w:rsidRPr="00FC0CB2">
        <w:rPr>
          <w:i/>
        </w:rPr>
        <w:t>Arsenophonus</w:t>
      </w:r>
      <w:proofErr w:type="spellEnd"/>
      <w:r w:rsidRPr="00FC0CB2">
        <w:t xml:space="preserve">, </w:t>
      </w:r>
      <w:proofErr w:type="spellStart"/>
      <w:r w:rsidRPr="00FC0CB2">
        <w:rPr>
          <w:i/>
        </w:rPr>
        <w:t>Sodalis</w:t>
      </w:r>
      <w:proofErr w:type="spellEnd"/>
      <w:r w:rsidRPr="00FC0CB2">
        <w:rPr>
          <w:i/>
        </w:rPr>
        <w:t xml:space="preserve">, </w:t>
      </w:r>
      <w:proofErr w:type="spellStart"/>
      <w:r w:rsidRPr="00FC0CB2">
        <w:rPr>
          <w:i/>
        </w:rPr>
        <w:t>Schneideria</w:t>
      </w:r>
      <w:proofErr w:type="spellEnd"/>
      <w:r w:rsidRPr="00FC0CB2">
        <w:rPr>
          <w:i/>
        </w:rPr>
        <w:t xml:space="preserve"> </w:t>
      </w:r>
      <w:r w:rsidRPr="00FC0CB2">
        <w:t xml:space="preserve">and </w:t>
      </w:r>
      <w:proofErr w:type="spellStart"/>
      <w:r w:rsidRPr="00FC0CB2">
        <w:rPr>
          <w:i/>
        </w:rPr>
        <w:t>Blochmannia</w:t>
      </w:r>
      <w:proofErr w:type="spellEnd"/>
      <w:r w:rsidRPr="00FC0CB2">
        <w:rPr>
          <w:i/>
        </w:rPr>
        <w:t>,</w:t>
      </w:r>
      <w:r w:rsidRPr="00FC0CB2">
        <w:t xml:space="preserve"> as a S-symbiont of insects has been widely reported for other insects, such as </w:t>
      </w:r>
      <w:proofErr w:type="spellStart"/>
      <w:r w:rsidRPr="00FC0CB2">
        <w:t>Glossinidae</w:t>
      </w:r>
      <w:proofErr w:type="spellEnd"/>
      <w:r w:rsidRPr="00FC0CB2">
        <w:t xml:space="preserve"> flies (</w:t>
      </w:r>
      <w:proofErr w:type="spellStart"/>
      <w:r w:rsidRPr="00FC0CB2">
        <w:t>Diptera</w:t>
      </w:r>
      <w:proofErr w:type="spellEnd"/>
      <w:r w:rsidRPr="00FC0CB2">
        <w:t>)</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proofErr w:type="spellStart"/>
      <w:r w:rsidRPr="00FC0CB2">
        <w:rPr>
          <w:noProof/>
        </w:rPr>
        <w:t>Heddi</w:t>
      </w:r>
      <w:proofErr w:type="spellEnd"/>
      <w:r w:rsidRPr="00FC0CB2">
        <w:rPr>
          <w:noProof/>
        </w:rPr>
        <w:t xml:space="preserve"> </w:t>
      </w:r>
      <w:r w:rsidRPr="00457BEC">
        <w:rPr>
          <w:i/>
          <w:noProof/>
        </w:rPr>
        <w:t>et al.</w:t>
      </w:r>
      <w:r w:rsidRPr="00FC0CB2">
        <w:rPr>
          <w:noProof/>
        </w:rPr>
        <w:t xml:space="preserve"> 1998</w:t>
      </w:r>
      <w:r>
        <w:rPr>
          <w:noProof/>
        </w:rPr>
        <w:t>)</w:t>
      </w:r>
      <w:r w:rsidRPr="00FC0CB2">
        <w:t xml:space="preserve">. This may explain why, </w:t>
      </w:r>
      <w:r w:rsidRPr="00FC0CB2">
        <w:lastRenderedPageBreak/>
        <w:t xml:space="preserve">with the exception of </w:t>
      </w:r>
      <w:proofErr w:type="spellStart"/>
      <w:r w:rsidRPr="00FC0CB2">
        <w:rPr>
          <w:i/>
        </w:rPr>
        <w:t>Schneideria</w:t>
      </w:r>
      <w:proofErr w:type="spellEnd"/>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 xml:space="preserve">The Psyllids-bacteria relationship: a new case of </w:t>
      </w:r>
      <w:proofErr w:type="spellStart"/>
      <w:r w:rsidRPr="00C6669E">
        <w:rPr>
          <w:highlight w:val="red"/>
        </w:rPr>
        <w:t>phylosymbiosis</w:t>
      </w:r>
      <w:proofErr w:type="spellEnd"/>
      <w:r w:rsidRPr="00C6669E">
        <w:rPr>
          <w:highlight w:val="red"/>
        </w:rPr>
        <w:t>.</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w:t>
      </w:r>
      <w:proofErr w:type="spellStart"/>
      <w:r w:rsidRPr="005B269D">
        <w:rPr>
          <w:rFonts w:ascii="Calibri" w:eastAsia="Times New Roman" w:hAnsi="Calibri" w:cs="Times New Roman"/>
          <w:highlight w:val="yellow"/>
          <w:lang w:eastAsia="en-AU"/>
        </w:rPr>
        <w:t>McMurdie</w:t>
      </w:r>
      <w:proofErr w:type="spellEnd"/>
      <w:r w:rsidRPr="005B269D">
        <w:rPr>
          <w:rFonts w:ascii="Calibri" w:eastAsia="Times New Roman" w:hAnsi="Calibri" w:cs="Times New Roman"/>
          <w:highlight w:val="yellow"/>
          <w:lang w:eastAsia="en-AU"/>
        </w:rPr>
        <w:t xml:space="preserv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w:t>
      </w:r>
      <w:r w:rsidRPr="005B269D">
        <w:rPr>
          <w:rFonts w:ascii="Calibri" w:eastAsia="Times New Roman" w:hAnsi="Calibri" w:cs="Times New Roman"/>
          <w:noProof/>
          <w:highlight w:val="yellow"/>
          <w:lang w:eastAsia="en-AU"/>
        </w:rPr>
        <w:lastRenderedPageBreak/>
        <w:t xml:space="preserve">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w:t>
      </w:r>
      <w:proofErr w:type="spellStart"/>
      <w:r w:rsidRPr="005B269D">
        <w:rPr>
          <w:rFonts w:ascii="Calibri" w:eastAsia="Times New Roman" w:hAnsi="Calibri" w:cs="Times New Roman"/>
          <w:i/>
          <w:szCs w:val="24"/>
          <w:highlight w:val="yellow"/>
          <w:lang w:eastAsia="en-AU"/>
        </w:rPr>
        <w:t>citri</w:t>
      </w:r>
      <w:proofErr w:type="spellEnd"/>
      <w:r w:rsidRPr="005B269D">
        <w:rPr>
          <w:rFonts w:ascii="Calibri" w:eastAsia="Times New Roman" w:hAnsi="Calibri" w:cs="Times New Roman"/>
          <w:i/>
          <w:szCs w:val="24"/>
          <w:highlight w:val="yellow"/>
          <w:lang w:eastAsia="en-AU"/>
        </w:rPr>
        <w:t xml:space="preserve">,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the insect-bacteria associations can be understood in light of the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 xml:space="preserve">as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xml:space="preserve">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lastRenderedPageBreak/>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1140"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Abouheif</w:t>
      </w:r>
      <w:proofErr w:type="spellEnd"/>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w:t>
      </w:r>
      <w:proofErr w:type="spellStart"/>
      <w:r w:rsidRPr="00D2435E">
        <w:rPr>
          <w:rFonts w:eastAsia="Times New Roman" w:cstheme="minorHAnsi"/>
          <w:lang w:eastAsia="en-AU"/>
        </w:rPr>
        <w:t>Breinholt</w:t>
      </w:r>
      <w:proofErr w:type="spellEnd"/>
      <w:r w:rsidRPr="00D2435E">
        <w:rPr>
          <w:rFonts w:eastAsia="Times New Roman" w:cstheme="minorHAnsi"/>
          <w:lang w:eastAsia="en-AU"/>
        </w:rPr>
        <w:t xml:space="preserve">,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w:t>
      </w:r>
      <w:proofErr w:type="spellStart"/>
      <w:r w:rsidRPr="00D2435E">
        <w:rPr>
          <w:rFonts w:eastAsia="Times New Roman" w:cstheme="minorHAnsi"/>
          <w:lang w:eastAsia="en-AU"/>
        </w:rPr>
        <w:t>Bmc</w:t>
      </w:r>
      <w:proofErr w:type="spellEnd"/>
      <w:r w:rsidRPr="00D2435E">
        <w:rPr>
          <w:rFonts w:eastAsia="Times New Roman" w:cstheme="minorHAnsi"/>
          <w:lang w:eastAsia="en-AU"/>
        </w:rPr>
        <w:t xml:space="preserve">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xml:space="preserve">, </w:t>
      </w:r>
      <w:proofErr w:type="spellStart"/>
      <w:r w:rsidRPr="00D2435E">
        <w:rPr>
          <w:rFonts w:eastAsia="Times New Roman" w:cstheme="minorHAnsi"/>
          <w:lang w:eastAsia="en-AU"/>
        </w:rPr>
        <w:t>Hypsa</w:t>
      </w:r>
      <w:proofErr w:type="spellEnd"/>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w:t>
      </w:r>
      <w:proofErr w:type="spellStart"/>
      <w:r w:rsidRPr="00D2435E">
        <w:rPr>
          <w:rFonts w:eastAsia="Times New Roman" w:cstheme="minorHAnsi"/>
          <w:lang w:eastAsia="en-AU"/>
        </w:rPr>
        <w:t>Di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Glossinidae</w:t>
      </w:r>
      <w:proofErr w:type="spellEnd"/>
      <w:r w:rsidRPr="00D2435E">
        <w:rPr>
          <w:rFonts w:eastAsia="Times New Roman" w:cstheme="minorHAnsi"/>
          <w:lang w:eastAsia="en-AU"/>
        </w:rPr>
        <w:t>).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ekker-Migdisova</w:t>
      </w:r>
      <w:proofErr w:type="spellEnd"/>
      <w:r w:rsidRPr="00D2435E">
        <w:rPr>
          <w:rFonts w:eastAsia="Times New Roman" w:cstheme="minorHAnsi"/>
          <w:lang w:eastAsia="en-AU"/>
        </w:rPr>
        <w:t xml:space="preserve">, E.E. 1973. Systematics of the </w:t>
      </w:r>
      <w:proofErr w:type="spellStart"/>
      <w:r w:rsidRPr="00D2435E">
        <w:rPr>
          <w:rFonts w:eastAsia="Times New Roman" w:cstheme="minorHAnsi"/>
          <w:lang w:eastAsia="en-AU"/>
        </w:rPr>
        <w:t>Psyllomorpha</w:t>
      </w:r>
      <w:proofErr w:type="spellEnd"/>
      <w:r w:rsidRPr="00D2435E">
        <w:rPr>
          <w:rFonts w:eastAsia="Times New Roman" w:cstheme="minorHAnsi"/>
          <w:lang w:eastAsia="en-AU"/>
        </w:rPr>
        <w:t xml:space="preserve"> and the position of the group within the order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In: </w:t>
      </w:r>
      <w:proofErr w:type="spellStart"/>
      <w:r w:rsidRPr="00D2435E">
        <w:rPr>
          <w:rFonts w:eastAsia="Times New Roman" w:cstheme="minorHAnsi"/>
          <w:lang w:eastAsia="en-AU"/>
        </w:rPr>
        <w:t>Narchuk</w:t>
      </w:r>
      <w:proofErr w:type="spellEnd"/>
      <w:r w:rsidRPr="00D2435E">
        <w:rPr>
          <w:rFonts w:eastAsia="Times New Roman" w:cstheme="minorHAnsi"/>
          <w:lang w:eastAsia="en-AU"/>
        </w:rPr>
        <w:t xml:space="preserve">, E.P. (Ed.), </w:t>
      </w:r>
      <w:proofErr w:type="spellStart"/>
      <w:r w:rsidRPr="00D2435E">
        <w:rPr>
          <w:rFonts w:eastAsia="Times New Roman" w:cstheme="minorHAnsi"/>
          <w:lang w:eastAsia="en-AU"/>
        </w:rPr>
        <w:t>Doklad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Dvadsat</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etvert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zheghodn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ten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myati</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Vopros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leontolog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sekomykh</w:t>
      </w:r>
      <w:proofErr w:type="spellEnd"/>
      <w:r w:rsidRPr="00D2435E">
        <w:rPr>
          <w:rFonts w:eastAsia="Times New Roman" w:cstheme="minorHAnsi"/>
          <w:lang w:eastAsia="en-AU"/>
        </w:rPr>
        <w:t>,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lomberg S.P., Garland </w:t>
      </w:r>
      <w:proofErr w:type="spellStart"/>
      <w:r w:rsidRPr="00D2435E">
        <w:rPr>
          <w:rFonts w:eastAsia="Times New Roman" w:cstheme="minorHAnsi"/>
          <w:lang w:eastAsia="en-AU"/>
        </w:rPr>
        <w:t>T.Jr</w:t>
      </w:r>
      <w:proofErr w:type="spellEnd"/>
      <w:r w:rsidRPr="00D2435E">
        <w:rPr>
          <w:rFonts w:eastAsia="Times New Roman" w:cstheme="minorHAnsi"/>
          <w:lang w:eastAsia="en-AU"/>
        </w:rPr>
        <w:t xml:space="preserve">, Ives A.R. 2003. Testing for phylogenetic signal in comparative data: </w:t>
      </w:r>
      <w:proofErr w:type="spellStart"/>
      <w:r w:rsidRPr="00D2435E">
        <w:rPr>
          <w:rFonts w:eastAsia="Times New Roman" w:cstheme="minorHAnsi"/>
          <w:lang w:eastAsia="en-AU"/>
        </w:rPr>
        <w:t>behavioral</w:t>
      </w:r>
      <w:proofErr w:type="spellEnd"/>
      <w:r w:rsidRPr="00D2435E">
        <w:rPr>
          <w:rFonts w:eastAsia="Times New Roman" w:cstheme="minorHAnsi"/>
          <w:lang w:eastAsia="en-AU"/>
        </w:rPr>
        <w:t xml:space="preserve">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xml:space="preserve">, R., Heled, J., </w:t>
      </w:r>
      <w:proofErr w:type="spellStart"/>
      <w:r w:rsidRPr="00D2435E">
        <w:rPr>
          <w:rFonts w:eastAsia="Times New Roman" w:cstheme="minorHAnsi"/>
          <w:lang w:eastAsia="en-AU"/>
        </w:rPr>
        <w:t>Kühnert</w:t>
      </w:r>
      <w:proofErr w:type="spellEnd"/>
      <w:r w:rsidRPr="00D2435E">
        <w:rPr>
          <w:rFonts w:eastAsia="Times New Roman" w:cstheme="minorHAnsi"/>
          <w:lang w:eastAsia="en-AU"/>
        </w:rPr>
        <w:t xml:space="preserve">, D., Vaughan, T., Wu, C-H.,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R., Vaughan, T.G.,</w:t>
      </w:r>
      <w:r w:rsidR="000A67E2">
        <w:rPr>
          <w:rFonts w:eastAsia="Times New Roman" w:cstheme="minorHAnsi"/>
          <w:lang w:eastAsia="en-AU"/>
        </w:rPr>
        <w:t xml:space="preserve"> </w:t>
      </w:r>
      <w:proofErr w:type="spellStart"/>
      <w:r w:rsidRPr="00D2435E">
        <w:rPr>
          <w:rFonts w:eastAsia="Times New Roman" w:cstheme="minorHAnsi"/>
          <w:lang w:eastAsia="en-AU"/>
        </w:rPr>
        <w:t>Barido-Sottani</w:t>
      </w:r>
      <w:proofErr w:type="spellEnd"/>
      <w:r w:rsidRPr="00D2435E">
        <w:rPr>
          <w:rFonts w:eastAsia="Times New Roman" w:cstheme="minorHAnsi"/>
          <w:lang w:eastAsia="en-AU"/>
        </w:rPr>
        <w:t xml:space="preserve">, J., </w:t>
      </w:r>
      <w:proofErr w:type="spellStart"/>
      <w:r w:rsidRPr="00D2435E">
        <w:rPr>
          <w:rFonts w:eastAsia="Times New Roman" w:cstheme="minorHAnsi"/>
          <w:lang w:eastAsia="en-AU"/>
        </w:rPr>
        <w:t>Ducheene</w:t>
      </w:r>
      <w:proofErr w:type="spellEnd"/>
      <w:r w:rsidRPr="00D2435E">
        <w:rPr>
          <w:rFonts w:eastAsia="Times New Roman" w:cstheme="minorHAnsi"/>
          <w:lang w:eastAsia="en-AU"/>
        </w:rPr>
        <w:t xml:space="preserve">, S., </w:t>
      </w:r>
      <w:proofErr w:type="spellStart"/>
      <w:r w:rsidRPr="00D2435E">
        <w:rPr>
          <w:rFonts w:eastAsia="Times New Roman" w:cstheme="minorHAnsi"/>
          <w:lang w:eastAsia="en-AU"/>
        </w:rPr>
        <w:t>Fourment</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Gavryushkina</w:t>
      </w:r>
      <w:proofErr w:type="spellEnd"/>
      <w:r w:rsidRPr="00D2435E">
        <w:rPr>
          <w:rFonts w:eastAsia="Times New Roman" w:cstheme="minorHAnsi"/>
          <w:lang w:eastAsia="en-AU"/>
        </w:rPr>
        <w:t xml:space="preserve">, A., Heled, J., Jones, G., Kuhnert, D., De </w:t>
      </w:r>
      <w:proofErr w:type="spellStart"/>
      <w:r w:rsidRPr="00D2435E">
        <w:rPr>
          <w:rFonts w:eastAsia="Times New Roman" w:cstheme="minorHAnsi"/>
          <w:lang w:eastAsia="en-AU"/>
        </w:rPr>
        <w:t>Maio</w:t>
      </w:r>
      <w:proofErr w:type="spellEnd"/>
      <w:r w:rsidRPr="00D2435E">
        <w:rPr>
          <w:rFonts w:eastAsia="Times New Roman" w:cstheme="minorHAnsi"/>
          <w:lang w:eastAsia="en-AU"/>
        </w:rPr>
        <w:t xml:space="preserve">, N., Matschiner, M., Mendes, F.K., Muller, N.F., Ogilvie, H., du Plessis, L., </w:t>
      </w:r>
      <w:proofErr w:type="spellStart"/>
      <w:r w:rsidRPr="00D2435E">
        <w:rPr>
          <w:rFonts w:eastAsia="Times New Roman" w:cstheme="minorHAnsi"/>
          <w:lang w:eastAsia="en-AU"/>
        </w:rPr>
        <w:t>Popinga</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Rasmussen, D., </w:t>
      </w:r>
      <w:proofErr w:type="spellStart"/>
      <w:r w:rsidRPr="00D2435E">
        <w:rPr>
          <w:rFonts w:eastAsia="Times New Roman" w:cstheme="minorHAnsi"/>
          <w:lang w:eastAsia="en-AU"/>
        </w:rPr>
        <w:t>Siveroni</w:t>
      </w:r>
      <w:proofErr w:type="spellEnd"/>
      <w:r w:rsidRPr="00D2435E">
        <w:rPr>
          <w:rFonts w:eastAsia="Times New Roman" w:cstheme="minorHAnsi"/>
          <w:lang w:eastAsia="en-AU"/>
        </w:rPr>
        <w:t xml:space="preserve">, I.,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u, C.-H., 2018. BEAST 2.5: An Advanced Software Platform for Bayesian Evolutionary Analysis. </w:t>
      </w:r>
      <w:proofErr w:type="spellStart"/>
      <w:r w:rsidRPr="00D2435E">
        <w:rPr>
          <w:rFonts w:eastAsia="Times New Roman" w:cstheme="minorHAnsi"/>
          <w:lang w:eastAsia="en-AU"/>
        </w:rPr>
        <w:t>bioRxiv</w:t>
      </w:r>
      <w:proofErr w:type="spellEnd"/>
      <w:r w:rsidRPr="00D2435E">
        <w:rPr>
          <w:rFonts w:eastAsia="Times New Roman" w:cstheme="minorHAnsi"/>
          <w:lang w:eastAsia="en-AU"/>
        </w:rPr>
        <w:t xml:space="preserve"> preprint first posted online Nov. 19, 2018; </w:t>
      </w:r>
      <w:proofErr w:type="spellStart"/>
      <w:r w:rsidRPr="00D2435E">
        <w:rPr>
          <w:rFonts w:eastAsia="Times New Roman" w:cstheme="minorHAnsi"/>
          <w:lang w:eastAsia="en-AU"/>
        </w:rPr>
        <w:t>doi</w:t>
      </w:r>
      <w:proofErr w:type="spellEnd"/>
      <w:r w:rsidRPr="00D2435E">
        <w:rPr>
          <w:rFonts w:eastAsia="Times New Roman" w:cstheme="minorHAnsi"/>
          <w:lang w:eastAsia="en-AU"/>
        </w:rPr>
        <w:t>: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w:t>
      </w:r>
      <w:proofErr w:type="spellStart"/>
      <w:r w:rsidRPr="00D2435E">
        <w:rPr>
          <w:rFonts w:eastAsia="Times New Roman" w:cstheme="minorHAnsi"/>
          <w:lang w:eastAsia="en-AU"/>
        </w:rPr>
        <w:t>Opstal</w:t>
      </w:r>
      <w:proofErr w:type="spellEnd"/>
      <w:r w:rsidRPr="00D2435E">
        <w:rPr>
          <w:rFonts w:eastAsia="Times New Roman" w:cstheme="minorHAnsi"/>
          <w:lang w:eastAsia="en-AU"/>
        </w:rPr>
        <w:t xml:space="preserve">,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xml:space="preserve">. 2016.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Relationships and Functional Effects of Microbial Communities across Host Evolutionary History.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w:t>
      </w:r>
      <w:proofErr w:type="spellStart"/>
      <w:r w:rsidRPr="008354DD">
        <w:rPr>
          <w:rFonts w:eastAsia="Times New Roman" w:cstheme="minorHAnsi"/>
          <w:lang w:eastAsia="en-AU"/>
        </w:rPr>
        <w:t>Homopter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ckley, T.R., </w:t>
      </w:r>
      <w:proofErr w:type="spellStart"/>
      <w:r w:rsidRPr="00D2435E">
        <w:rPr>
          <w:rFonts w:eastAsia="Times New Roman" w:cstheme="minorHAnsi"/>
          <w:lang w:eastAsia="en-AU"/>
        </w:rPr>
        <w:t>Krosch</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Leschen</w:t>
      </w:r>
      <w:proofErr w:type="spellEnd"/>
      <w:r w:rsidRPr="00D2435E">
        <w:rPr>
          <w:rFonts w:eastAsia="Times New Roman" w:cstheme="minorHAnsi"/>
          <w:lang w:eastAsia="en-AU"/>
        </w:rPr>
        <w:t>,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Lauterer</w:t>
      </w:r>
      <w:proofErr w:type="spellEnd"/>
      <w:r w:rsidRPr="00D2435E">
        <w:rPr>
          <w:rFonts w:eastAsia="Times New Roman" w:cstheme="minorHAnsi"/>
          <w:lang w:eastAsia="en-AU"/>
        </w:rPr>
        <w:t xml:space="preserve">, P. 1989. Systematics and biology of the </w:t>
      </w:r>
      <w:proofErr w:type="spellStart"/>
      <w:r w:rsidRPr="00D2435E">
        <w:rPr>
          <w:rFonts w:eastAsia="Times New Roman" w:cstheme="minorHAnsi"/>
          <w:lang w:eastAsia="en-AU"/>
        </w:rPr>
        <w:t>Rhinocolin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2. A revised classification of the jumping plant-lic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Queiroz, D., Percy, D. 2014. Psyllid Host-Plant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xml:space="preserve">. </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 xml:space="preserve"> website, available at: sourceforge.net/projects/</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Callahan, B.J., Sankaran, K., Fukuyama, J.A., </w:t>
      </w:r>
      <w:proofErr w:type="spellStart"/>
      <w:r w:rsidRPr="008354DD">
        <w:rPr>
          <w:rFonts w:eastAsia="Times New Roman" w:cstheme="minorHAnsi"/>
          <w:lang w:eastAsia="en-AU"/>
        </w:rPr>
        <w:t>McMurdie</w:t>
      </w:r>
      <w:proofErr w:type="spellEnd"/>
      <w:r w:rsidRPr="008354DD">
        <w:rPr>
          <w:rFonts w:eastAsia="Times New Roman" w:cstheme="minorHAnsi"/>
          <w:lang w:eastAsia="en-AU"/>
        </w:rPr>
        <w:t>,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xml:space="preserve">, </w:t>
      </w:r>
      <w:proofErr w:type="spellStart"/>
      <w:r w:rsidRPr="008354DD">
        <w:rPr>
          <w:rFonts w:eastAsia="Times New Roman" w:cstheme="minorHAnsi"/>
          <w:lang w:eastAsia="en-AU"/>
        </w:rPr>
        <w:t>Malenovsky</w:t>
      </w:r>
      <w:proofErr w:type="spellEnd"/>
      <w:r w:rsidRPr="008354DD">
        <w:rPr>
          <w:rFonts w:eastAsia="Times New Roman" w:cstheme="minorHAnsi"/>
          <w:lang w:eastAsia="en-AU"/>
        </w:rPr>
        <w:t>´</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w:t>
      </w:r>
      <w:proofErr w:type="spellStart"/>
      <w:r w:rsidRPr="008354DD">
        <w:rPr>
          <w:rFonts w:eastAsia="Times New Roman" w:cstheme="minorHAnsi"/>
          <w:lang w:eastAsia="en-AU"/>
        </w:rPr>
        <w:t>Sternorrhynch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proofErr w:type="spellStart"/>
      <w:r w:rsidRPr="00D2435E">
        <w:rPr>
          <w:rFonts w:eastAsia="Times New Roman" w:cstheme="minorHAnsi"/>
          <w:lang w:eastAsia="en-AU"/>
        </w:rPr>
        <w:t>Curzi</w:t>
      </w:r>
      <w:proofErr w:type="spellEnd"/>
      <w:r w:rsidRPr="00D2435E">
        <w:rPr>
          <w:rFonts w:eastAsia="Times New Roman" w:cstheme="minorHAnsi"/>
          <w:lang w:eastAsia="en-AU"/>
        </w:rPr>
        <w:t>,</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w:t>
      </w:r>
      <w:proofErr w:type="spellStart"/>
      <w:r w:rsidRPr="00D2435E">
        <w:rPr>
          <w:rFonts w:eastAsia="Times New Roman" w:cstheme="minorHAnsi"/>
          <w:lang w:eastAsia="en-AU"/>
        </w:rPr>
        <w:t>Seufferheld</w:t>
      </w:r>
      <w:proofErr w:type="spellEnd"/>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w:t>
      </w:r>
      <w:proofErr w:type="spellStart"/>
      <w:r w:rsidRPr="0019631E">
        <w:rPr>
          <w:rFonts w:eastAsia="Times New Roman" w:cstheme="minorHAnsi"/>
          <w:lang w:eastAsia="en-AU"/>
        </w:rPr>
        <w:t>Vesbach</w:t>
      </w:r>
      <w:proofErr w:type="spellEnd"/>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ale, P.J. 1985. A review of th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Douglas, A.E. 2016. How multi- partner </w:t>
      </w:r>
      <w:proofErr w:type="spellStart"/>
      <w:r w:rsidRPr="008354DD">
        <w:rPr>
          <w:rFonts w:eastAsia="Times New Roman" w:cstheme="minorHAnsi"/>
          <w:lang w:eastAsia="en-AU"/>
        </w:rPr>
        <w:t>endosymbioses</w:t>
      </w:r>
      <w:proofErr w:type="spellEnd"/>
      <w:r w:rsidRPr="008354DD">
        <w:rPr>
          <w:rFonts w:eastAsia="Times New Roman" w:cstheme="minorHAnsi"/>
          <w:lang w:eastAsia="en-AU"/>
        </w:rPr>
        <w:t xml:space="preserve">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Bouckaert</w:t>
      </w:r>
      <w:proofErr w:type="spellEnd"/>
      <w:r w:rsidRPr="00D2435E">
        <w:rPr>
          <w:rFonts w:eastAsia="Times New Roman" w:cstheme="minorHAnsi"/>
          <w:lang w:eastAsia="en-AU"/>
        </w:rPr>
        <w: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2. Bayesian Phylogenetics with </w:t>
      </w:r>
      <w:proofErr w:type="spellStart"/>
      <w:r w:rsidRPr="00D2435E">
        <w:rPr>
          <w:rFonts w:eastAsia="Times New Roman" w:cstheme="minorHAnsi"/>
          <w:lang w:eastAsia="en-AU"/>
        </w:rPr>
        <w:t>BEAUti</w:t>
      </w:r>
      <w:proofErr w:type="spellEnd"/>
      <w:r w:rsidRPr="00D2435E">
        <w:rPr>
          <w:rFonts w:eastAsia="Times New Roman" w:cstheme="minorHAnsi"/>
          <w:lang w:eastAsia="en-AU"/>
        </w:rPr>
        <w:t xml:space="preserve">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1141"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proofErr w:type="spellStart"/>
      <w:ins w:id="1142" w:author="Francesco Martoni (DEDJTR)" w:date="2020-02-19T09:50:00Z">
        <w:r w:rsidRPr="006B6C8C">
          <w:rPr>
            <w:rFonts w:eastAsia="Times New Roman" w:cstheme="minorHAnsi"/>
            <w:lang w:eastAsia="en-AU"/>
          </w:rPr>
          <w:t>Fagen</w:t>
        </w:r>
        <w:proofErr w:type="spellEnd"/>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xml:space="preserve">, </w:t>
        </w:r>
        <w:proofErr w:type="spellStart"/>
        <w:r w:rsidRPr="006B6C8C">
          <w:rPr>
            <w:rFonts w:eastAsia="Times New Roman" w:cstheme="minorHAnsi"/>
            <w:lang w:eastAsia="en-AU"/>
          </w:rPr>
          <w:t>Giongo</w:t>
        </w:r>
      </w:ins>
      <w:proofErr w:type="spellEnd"/>
      <w:ins w:id="1143" w:author="Francesco Martoni (DEDJTR)" w:date="2020-02-19T09:51:00Z">
        <w:r>
          <w:rPr>
            <w:rFonts w:eastAsia="Times New Roman" w:cstheme="minorHAnsi"/>
            <w:lang w:eastAsia="en-AU"/>
          </w:rPr>
          <w:t>,</w:t>
        </w:r>
      </w:ins>
      <w:ins w:id="1144" w:author="Francesco Martoni (DEDJTR)" w:date="2020-02-19T09:50:00Z">
        <w:r w:rsidRPr="006B6C8C">
          <w:rPr>
            <w:rFonts w:eastAsia="Times New Roman" w:cstheme="minorHAnsi"/>
            <w:lang w:eastAsia="en-AU"/>
          </w:rPr>
          <w:t xml:space="preserve"> A</w:t>
        </w:r>
      </w:ins>
      <w:ins w:id="1145" w:author="Francesco Martoni (DEDJTR)" w:date="2020-02-19T09:51:00Z">
        <w:r>
          <w:rPr>
            <w:rFonts w:eastAsia="Times New Roman" w:cstheme="minorHAnsi"/>
            <w:lang w:eastAsia="en-AU"/>
          </w:rPr>
          <w:t>.</w:t>
        </w:r>
      </w:ins>
      <w:ins w:id="1146" w:author="Francesco Martoni (DEDJTR)" w:date="2020-02-19T09:50:00Z">
        <w:r w:rsidRPr="006B6C8C">
          <w:rPr>
            <w:rFonts w:eastAsia="Times New Roman" w:cstheme="minorHAnsi"/>
            <w:lang w:eastAsia="en-AU"/>
          </w:rPr>
          <w:t>, Brown</w:t>
        </w:r>
      </w:ins>
      <w:ins w:id="1147" w:author="Francesco Martoni (DEDJTR)" w:date="2020-02-19T09:51:00Z">
        <w:r>
          <w:rPr>
            <w:rFonts w:eastAsia="Times New Roman" w:cstheme="minorHAnsi"/>
            <w:lang w:eastAsia="en-AU"/>
          </w:rPr>
          <w:t>,</w:t>
        </w:r>
      </w:ins>
      <w:ins w:id="1148" w:author="Francesco Martoni (DEDJTR)" w:date="2020-02-19T09:50:00Z">
        <w:r w:rsidRPr="006B6C8C">
          <w:rPr>
            <w:rFonts w:eastAsia="Times New Roman" w:cstheme="minorHAnsi"/>
            <w:lang w:eastAsia="en-AU"/>
          </w:rPr>
          <w:t xml:space="preserve"> C</w:t>
        </w:r>
      </w:ins>
      <w:ins w:id="1149" w:author="Francesco Martoni (DEDJTR)" w:date="2020-02-19T09:51:00Z">
        <w:r>
          <w:rPr>
            <w:rFonts w:eastAsia="Times New Roman" w:cstheme="minorHAnsi"/>
            <w:lang w:eastAsia="en-AU"/>
          </w:rPr>
          <w:t>.</w:t>
        </w:r>
      </w:ins>
      <w:ins w:id="1150" w:author="Francesco Martoni (DEDJTR)" w:date="2020-02-19T09:50:00Z">
        <w:r w:rsidRPr="006B6C8C">
          <w:rPr>
            <w:rFonts w:eastAsia="Times New Roman" w:cstheme="minorHAnsi"/>
            <w:lang w:eastAsia="en-AU"/>
          </w:rPr>
          <w:t>T</w:t>
        </w:r>
      </w:ins>
      <w:ins w:id="1151" w:author="Francesco Martoni (DEDJTR)" w:date="2020-02-19T09:51:00Z">
        <w:r>
          <w:rPr>
            <w:rFonts w:eastAsia="Times New Roman" w:cstheme="minorHAnsi"/>
            <w:lang w:eastAsia="en-AU"/>
          </w:rPr>
          <w:t>.</w:t>
        </w:r>
      </w:ins>
      <w:ins w:id="1152" w:author="Francesco Martoni (DEDJTR)" w:date="2020-02-19T09:50:00Z">
        <w:r w:rsidRPr="006B6C8C">
          <w:rPr>
            <w:rFonts w:eastAsia="Times New Roman" w:cstheme="minorHAnsi"/>
            <w:lang w:eastAsia="en-AU"/>
          </w:rPr>
          <w:t>, Davis-Richardson</w:t>
        </w:r>
      </w:ins>
      <w:ins w:id="1153" w:author="Francesco Martoni (DEDJTR)" w:date="2020-02-19T09:51:00Z">
        <w:r>
          <w:rPr>
            <w:rFonts w:eastAsia="Times New Roman" w:cstheme="minorHAnsi"/>
            <w:lang w:eastAsia="en-AU"/>
          </w:rPr>
          <w:t>,</w:t>
        </w:r>
      </w:ins>
      <w:ins w:id="1154" w:author="Francesco Martoni (DEDJTR)" w:date="2020-02-19T09:50:00Z">
        <w:r w:rsidRPr="006B6C8C">
          <w:rPr>
            <w:rFonts w:eastAsia="Times New Roman" w:cstheme="minorHAnsi"/>
            <w:lang w:eastAsia="en-AU"/>
          </w:rPr>
          <w:t xml:space="preserve"> A</w:t>
        </w:r>
      </w:ins>
      <w:ins w:id="1155" w:author="Francesco Martoni (DEDJTR)" w:date="2020-02-19T09:51:00Z">
        <w:r>
          <w:rPr>
            <w:rFonts w:eastAsia="Times New Roman" w:cstheme="minorHAnsi"/>
            <w:lang w:eastAsia="en-AU"/>
          </w:rPr>
          <w:t>.</w:t>
        </w:r>
      </w:ins>
      <w:ins w:id="1156" w:author="Francesco Martoni (DEDJTR)" w:date="2020-02-19T09:50:00Z">
        <w:r w:rsidRPr="006B6C8C">
          <w:rPr>
            <w:rFonts w:eastAsia="Times New Roman" w:cstheme="minorHAnsi"/>
            <w:lang w:eastAsia="en-AU"/>
          </w:rPr>
          <w:t>G</w:t>
        </w:r>
      </w:ins>
      <w:ins w:id="1157" w:author="Francesco Martoni (DEDJTR)" w:date="2020-02-19T09:51:00Z">
        <w:r>
          <w:rPr>
            <w:rFonts w:eastAsia="Times New Roman" w:cstheme="minorHAnsi"/>
            <w:lang w:eastAsia="en-AU"/>
          </w:rPr>
          <w:t>.</w:t>
        </w:r>
      </w:ins>
      <w:ins w:id="1158" w:author="Francesco Martoni (DEDJTR)" w:date="2020-02-19T09:50:00Z">
        <w:r w:rsidRPr="006B6C8C">
          <w:rPr>
            <w:rFonts w:eastAsia="Times New Roman" w:cstheme="minorHAnsi"/>
            <w:lang w:eastAsia="en-AU"/>
          </w:rPr>
          <w:t xml:space="preserve">, </w:t>
        </w:r>
        <w:proofErr w:type="spellStart"/>
        <w:r w:rsidRPr="006B6C8C">
          <w:rPr>
            <w:rFonts w:eastAsia="Times New Roman" w:cstheme="minorHAnsi"/>
            <w:lang w:eastAsia="en-AU"/>
          </w:rPr>
          <w:t>Gano</w:t>
        </w:r>
      </w:ins>
      <w:proofErr w:type="spellEnd"/>
      <w:ins w:id="1159" w:author="Francesco Martoni (DEDJTR)" w:date="2020-02-19T09:51:00Z">
        <w:r>
          <w:rPr>
            <w:rFonts w:eastAsia="Times New Roman" w:cstheme="minorHAnsi"/>
            <w:lang w:eastAsia="en-AU"/>
          </w:rPr>
          <w:t>,</w:t>
        </w:r>
      </w:ins>
      <w:ins w:id="1160" w:author="Francesco Martoni (DEDJTR)" w:date="2020-02-19T09:50:00Z">
        <w:r w:rsidRPr="006B6C8C">
          <w:rPr>
            <w:rFonts w:eastAsia="Times New Roman" w:cstheme="minorHAnsi"/>
            <w:lang w:eastAsia="en-AU"/>
          </w:rPr>
          <w:t xml:space="preserve"> K</w:t>
        </w:r>
      </w:ins>
      <w:ins w:id="1161" w:author="Francesco Martoni (DEDJTR)" w:date="2020-02-19T09:51:00Z">
        <w:r>
          <w:rPr>
            <w:rFonts w:eastAsia="Times New Roman" w:cstheme="minorHAnsi"/>
            <w:lang w:eastAsia="en-AU"/>
          </w:rPr>
          <w:t>.</w:t>
        </w:r>
      </w:ins>
      <w:ins w:id="1162" w:author="Francesco Martoni (DEDJTR)" w:date="2020-02-19T09:50:00Z">
        <w:r w:rsidRPr="006B6C8C">
          <w:rPr>
            <w:rFonts w:eastAsia="Times New Roman" w:cstheme="minorHAnsi"/>
            <w:lang w:eastAsia="en-AU"/>
          </w:rPr>
          <w:t>A</w:t>
        </w:r>
      </w:ins>
      <w:ins w:id="1163" w:author="Francesco Martoni (DEDJTR)" w:date="2020-02-19T09:51:00Z">
        <w:r>
          <w:rPr>
            <w:rFonts w:eastAsia="Times New Roman" w:cstheme="minorHAnsi"/>
            <w:lang w:eastAsia="en-AU"/>
          </w:rPr>
          <w:t>.</w:t>
        </w:r>
      </w:ins>
      <w:ins w:id="1164"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1165" w:author="Francesco Martoni (DEDJTR)" w:date="2020-02-19T09:51:00Z">
        <w:r>
          <w:rPr>
            <w:rFonts w:eastAsia="Times New Roman" w:cstheme="minorHAnsi"/>
            <w:lang w:eastAsia="en-AU"/>
          </w:rPr>
          <w:t>,</w:t>
        </w:r>
      </w:ins>
      <w:ins w:id="1166" w:author="Francesco Martoni (DEDJTR)" w:date="2020-02-19T09:50:00Z">
        <w:r w:rsidRPr="006B6C8C">
          <w:rPr>
            <w:rFonts w:eastAsia="Times New Roman" w:cstheme="minorHAnsi"/>
            <w:lang w:eastAsia="en-AU"/>
          </w:rPr>
          <w:t xml:space="preserve"> E</w:t>
        </w:r>
      </w:ins>
      <w:ins w:id="1167" w:author="Francesco Martoni (DEDJTR)" w:date="2020-02-19T09:51:00Z">
        <w:r>
          <w:rPr>
            <w:rFonts w:eastAsia="Times New Roman" w:cstheme="minorHAnsi"/>
            <w:lang w:eastAsia="en-AU"/>
          </w:rPr>
          <w:t>.</w:t>
        </w:r>
      </w:ins>
      <w:ins w:id="1168" w:author="Francesco Martoni (DEDJTR)" w:date="2020-02-19T09:50:00Z">
        <w:r w:rsidRPr="006B6C8C">
          <w:rPr>
            <w:rFonts w:eastAsia="Times New Roman" w:cstheme="minorHAnsi"/>
            <w:lang w:eastAsia="en-AU"/>
          </w:rPr>
          <w:t>W</w:t>
        </w:r>
      </w:ins>
      <w:ins w:id="1169" w:author="Francesco Martoni (DEDJTR)" w:date="2020-02-19T09:51:00Z">
        <w:r>
          <w:rPr>
            <w:rFonts w:eastAsia="Times New Roman" w:cstheme="minorHAnsi"/>
            <w:lang w:eastAsia="en-AU"/>
          </w:rPr>
          <w:t>.</w:t>
        </w:r>
      </w:ins>
      <w:ins w:id="1170" w:author="Francesco Martoni (DEDJTR)" w:date="2020-02-19T09:50:00Z">
        <w:r w:rsidRPr="006B6C8C">
          <w:rPr>
            <w:rFonts w:eastAsia="Times New Roman" w:cstheme="minorHAnsi"/>
            <w:lang w:eastAsia="en-AU"/>
          </w:rPr>
          <w:t xml:space="preserve"> 2012</w:t>
        </w:r>
      </w:ins>
      <w:ins w:id="1171" w:author="Francesco Martoni (DEDJTR)" w:date="2020-02-19T09:51:00Z">
        <w:r>
          <w:rPr>
            <w:rFonts w:eastAsia="Times New Roman" w:cstheme="minorHAnsi"/>
            <w:lang w:eastAsia="en-AU"/>
          </w:rPr>
          <w:t>.</w:t>
        </w:r>
      </w:ins>
      <w:ins w:id="1172"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1173"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w:t>
        </w:r>
        <w:proofErr w:type="spellStart"/>
        <w:r w:rsidRPr="006B6C8C">
          <w:rPr>
            <w:rFonts w:eastAsia="Times New Roman" w:cstheme="minorHAnsi"/>
            <w:lang w:eastAsia="en-AU"/>
          </w:rPr>
          <w:t>Liberibacter</w:t>
        </w:r>
        <w:proofErr w:type="spellEnd"/>
        <w:r w:rsidRPr="006B6C8C">
          <w:rPr>
            <w:rFonts w:eastAsia="Times New Roman" w:cstheme="minorHAnsi"/>
            <w:lang w:eastAsia="en-AU"/>
          </w:rPr>
          <w:t xml:space="preserve"> </w:t>
        </w:r>
        <w:proofErr w:type="spellStart"/>
        <w:r w:rsidRPr="006B6C8C">
          <w:rPr>
            <w:rFonts w:eastAsia="Times New Roman" w:cstheme="minorHAnsi"/>
            <w:lang w:eastAsia="en-AU"/>
          </w:rPr>
          <w:t>asiaticus</w:t>
        </w:r>
        <w:proofErr w:type="spellEnd"/>
        <w:r w:rsidRPr="006B6C8C">
          <w:rPr>
            <w:rFonts w:eastAsia="Times New Roman" w:cstheme="minorHAnsi"/>
            <w:lang w:eastAsia="en-AU"/>
          </w:rPr>
          <w:t xml:space="preserve">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proofErr w:type="spellStart"/>
        <w:r w:rsidRPr="006B6C8C">
          <w:rPr>
            <w:rFonts w:eastAsia="Times New Roman" w:cstheme="minorHAnsi"/>
            <w:i/>
            <w:iCs/>
            <w:lang w:eastAsia="en-AU"/>
            <w:rPrChange w:id="1174" w:author="Francesco Martoni (DEDJTR)" w:date="2020-02-19T09:51:00Z">
              <w:rPr>
                <w:rFonts w:eastAsia="Times New Roman" w:cstheme="minorHAnsi"/>
                <w:lang w:eastAsia="en-AU"/>
              </w:rPr>
            </w:rPrChange>
          </w:rPr>
          <w:t>Diaphorina</w:t>
        </w:r>
        <w:proofErr w:type="spellEnd"/>
        <w:r w:rsidRPr="006B6C8C">
          <w:rPr>
            <w:rFonts w:eastAsia="Times New Roman" w:cstheme="minorHAnsi"/>
            <w:i/>
            <w:iCs/>
            <w:lang w:eastAsia="en-AU"/>
            <w:rPrChange w:id="1175" w:author="Francesco Martoni (DEDJTR)" w:date="2020-02-19T09:51:00Z">
              <w:rPr>
                <w:rFonts w:eastAsia="Times New Roman" w:cstheme="minorHAnsi"/>
                <w:lang w:eastAsia="en-AU"/>
              </w:rPr>
            </w:rPrChange>
          </w:rPr>
          <w:t xml:space="preserve"> </w:t>
        </w:r>
        <w:proofErr w:type="spellStart"/>
        <w:r w:rsidRPr="006B6C8C">
          <w:rPr>
            <w:rFonts w:eastAsia="Times New Roman" w:cstheme="minorHAnsi"/>
            <w:i/>
            <w:iCs/>
            <w:lang w:eastAsia="en-AU"/>
            <w:rPrChange w:id="1176" w:author="Francesco Martoni (DEDJTR)" w:date="2020-02-19T09:51:00Z">
              <w:rPr>
                <w:rFonts w:eastAsia="Times New Roman" w:cstheme="minorHAnsi"/>
                <w:lang w:eastAsia="en-AU"/>
              </w:rPr>
            </w:rPrChange>
          </w:rPr>
          <w:t>citri</w:t>
        </w:r>
        <w:proofErr w:type="spellEnd"/>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1177" w:author="Francesco Martoni (DEDJTR)" w:date="2020-02-19T09:51:00Z">
        <w:r>
          <w:rPr>
            <w:rFonts w:eastAsia="Times New Roman" w:cstheme="minorHAnsi"/>
            <w:lang w:eastAsia="en-AU"/>
          </w:rPr>
          <w:t>,</w:t>
        </w:r>
      </w:ins>
      <w:ins w:id="1178"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Ferris, G.F., </w:t>
      </w:r>
      <w:proofErr w:type="spellStart"/>
      <w:r w:rsidRPr="00D2435E">
        <w:rPr>
          <w:rFonts w:eastAsia="Times New Roman" w:cstheme="minorHAnsi"/>
          <w:lang w:eastAsia="en-AU"/>
        </w:rPr>
        <w:t>Klyver</w:t>
      </w:r>
      <w:proofErr w:type="spellEnd"/>
      <w:r w:rsidRPr="00D2435E">
        <w:rPr>
          <w:rFonts w:eastAsia="Times New Roman" w:cstheme="minorHAnsi"/>
          <w:lang w:eastAsia="en-AU"/>
        </w:rPr>
        <w:t xml:space="preserve">, F.D. 1932. Report upon a Collection of </w:t>
      </w:r>
      <w:proofErr w:type="spellStart"/>
      <w:r w:rsidRPr="00D2435E">
        <w:rPr>
          <w:rFonts w:eastAsia="Times New Roman" w:cstheme="minorHAnsi"/>
          <w:lang w:eastAsia="en-AU"/>
        </w:rPr>
        <w:t>Chermid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proofErr w:type="spellStart"/>
      <w:r w:rsidRPr="008354DD">
        <w:rPr>
          <w:rFonts w:eastAsia="Times New Roman" w:cstheme="minorHAnsi"/>
          <w:lang w:eastAsia="en-AU"/>
        </w:rPr>
        <w:t>Frago</w:t>
      </w:r>
      <w:proofErr w:type="spellEnd"/>
      <w:r w:rsidRPr="008354DD">
        <w:rPr>
          <w:rFonts w:eastAsia="Times New Roman" w:cstheme="minorHAnsi"/>
          <w:lang w:eastAsia="en-AU"/>
        </w:rPr>
        <w:t xml:space="preserve">, E., </w:t>
      </w:r>
      <w:proofErr w:type="spellStart"/>
      <w:r w:rsidRPr="008354DD">
        <w:rPr>
          <w:rFonts w:eastAsia="Times New Roman" w:cstheme="minorHAnsi"/>
          <w:lang w:eastAsia="en-AU"/>
        </w:rPr>
        <w:t>Dicke</w:t>
      </w:r>
      <w:proofErr w:type="spellEnd"/>
      <w:r w:rsidRPr="008354DD">
        <w:rPr>
          <w:rFonts w:eastAsia="Times New Roman" w:cstheme="minorHAnsi"/>
          <w:lang w:eastAsia="en-AU"/>
        </w:rPr>
        <w:t xml:space="preserv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proofErr w:type="spellStart"/>
      <w:r w:rsidRPr="008354DD">
        <w:rPr>
          <w:rFonts w:eastAsia="Times New Roman" w:cstheme="minorHAnsi"/>
          <w:lang w:eastAsia="en-AU"/>
        </w:rPr>
        <w:t>Godfray</w:t>
      </w:r>
      <w:proofErr w:type="spellEnd"/>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Gloor</w:t>
      </w:r>
      <w:proofErr w:type="spellEnd"/>
      <w:r w:rsidRPr="00D2435E">
        <w:rPr>
          <w:rFonts w:eastAsia="Times New Roman" w:cstheme="minorHAnsi"/>
          <w:lang w:eastAsia="en-AU"/>
        </w:rPr>
        <w:t xml:space="preserve">, G.B., </w:t>
      </w:r>
      <w:proofErr w:type="spellStart"/>
      <w:r w:rsidRPr="00D2435E">
        <w:rPr>
          <w:rFonts w:eastAsia="Times New Roman" w:cstheme="minorHAnsi"/>
          <w:lang w:eastAsia="en-AU"/>
        </w:rPr>
        <w:t>Macklaim</w:t>
      </w:r>
      <w:proofErr w:type="spellEnd"/>
      <w:r w:rsidRPr="00D2435E">
        <w:rPr>
          <w:rFonts w:eastAsia="Times New Roman" w:cstheme="minorHAnsi"/>
          <w:lang w:eastAsia="en-AU"/>
        </w:rPr>
        <w:t xml:space="preserve">, J.M., </w:t>
      </w:r>
      <w:proofErr w:type="spellStart"/>
      <w:r w:rsidRPr="00D2435E">
        <w:rPr>
          <w:rFonts w:eastAsia="Times New Roman" w:cstheme="minorHAnsi"/>
          <w:lang w:eastAsia="en-AU"/>
        </w:rPr>
        <w:t>Pawlowsky-Glahn</w:t>
      </w:r>
      <w:proofErr w:type="spellEnd"/>
      <w:r w:rsidRPr="00D2435E">
        <w:rPr>
          <w:rFonts w:eastAsia="Times New Roman" w:cstheme="minorHAnsi"/>
          <w:lang w:eastAsia="en-AU"/>
        </w:rPr>
        <w:t>, V.,</w:t>
      </w:r>
      <w:r w:rsidR="000A67E2">
        <w:rPr>
          <w:rFonts w:eastAsia="Times New Roman" w:cstheme="minorHAnsi"/>
          <w:lang w:eastAsia="en-AU"/>
        </w:rPr>
        <w:t xml:space="preserve"> </w:t>
      </w:r>
      <w:proofErr w:type="spellStart"/>
      <w:r w:rsidRPr="00D2435E">
        <w:rPr>
          <w:rFonts w:eastAsia="Times New Roman" w:cstheme="minorHAnsi"/>
          <w:lang w:eastAsia="en-AU"/>
        </w:rPr>
        <w:t>Egozcue</w:t>
      </w:r>
      <w:proofErr w:type="spellEnd"/>
      <w:r w:rsidRPr="00D2435E">
        <w:rPr>
          <w:rFonts w:eastAsia="Times New Roman" w:cstheme="minorHAnsi"/>
          <w:lang w:eastAsia="en-AU"/>
        </w:rPr>
        <w:t>,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1179" w:author="Francesco Martoni (DEDJTR)" w:date="2020-02-19T09:57:00Z"/>
          <w:rFonts w:eastAsia="Times New Roman" w:cstheme="minorHAnsi"/>
          <w:lang w:eastAsia="en-AU"/>
        </w:rPr>
      </w:pPr>
      <w:r w:rsidRPr="00D2435E">
        <w:rPr>
          <w:rFonts w:eastAsia="Times New Roman" w:cstheme="minorHAnsi"/>
          <w:lang w:eastAsia="en-AU"/>
        </w:rPr>
        <w:t xml:space="preserve">Goldberg, J., </w:t>
      </w:r>
      <w:proofErr w:type="spellStart"/>
      <w:r w:rsidRPr="00D2435E">
        <w:rPr>
          <w:rFonts w:eastAsia="Times New Roman" w:cstheme="minorHAnsi"/>
          <w:lang w:eastAsia="en-AU"/>
        </w:rPr>
        <w:t>Trewick</w:t>
      </w:r>
      <w:proofErr w:type="spellEnd"/>
      <w:r w:rsidRPr="00D2435E">
        <w:rPr>
          <w:rFonts w:eastAsia="Times New Roman" w:cstheme="minorHAnsi"/>
          <w:lang w:eastAsia="en-AU"/>
        </w:rPr>
        <w:t>,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1180" w:author="Francesco Martoni (DEDJTR)" w:date="2020-02-19T09:57:00Z">
        <w:r>
          <w:rPr>
            <w:rFonts w:eastAsia="Times New Roman" w:cstheme="minorHAnsi"/>
            <w:lang w:eastAsia="en-AU"/>
          </w:rPr>
          <w:t xml:space="preserve">Gonnella, E., Tedeschi, R., </w:t>
        </w:r>
        <w:proofErr w:type="spellStart"/>
        <w:r>
          <w:rPr>
            <w:rFonts w:eastAsia="Times New Roman" w:cstheme="minorHAnsi"/>
            <w:lang w:eastAsia="en-AU"/>
          </w:rPr>
          <w:t>Crotti</w:t>
        </w:r>
        <w:proofErr w:type="spellEnd"/>
        <w:r>
          <w:rPr>
            <w:rFonts w:eastAsia="Times New Roman" w:cstheme="minorHAnsi"/>
            <w:lang w:eastAsia="en-AU"/>
          </w:rPr>
          <w:t>, E.</w:t>
        </w:r>
      </w:ins>
      <w:ins w:id="1181"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w:t>
        </w:r>
        <w:proofErr w:type="spellStart"/>
        <w:r>
          <w:rPr>
            <w:rFonts w:eastAsia="Times New Roman" w:cstheme="minorHAnsi"/>
            <w:lang w:eastAsia="en-AU"/>
          </w:rPr>
          <w:t>Entomologia</w:t>
        </w:r>
        <w:proofErr w:type="spellEnd"/>
        <w:r>
          <w:rPr>
            <w:rFonts w:eastAsia="Times New Roman" w:cstheme="minorHAnsi"/>
            <w:lang w:eastAsia="en-AU"/>
          </w:rPr>
          <w:t xml:space="preserve"> </w:t>
        </w:r>
        <w:proofErr w:type="spellStart"/>
        <w:r>
          <w:rPr>
            <w:rFonts w:eastAsia="Times New Roman" w:cstheme="minorHAnsi"/>
            <w:lang w:eastAsia="en-AU"/>
          </w:rPr>
          <w:t>Experimentalis</w:t>
        </w:r>
        <w:proofErr w:type="spellEnd"/>
        <w:r>
          <w:rPr>
            <w:rFonts w:eastAsia="Times New Roman" w:cstheme="minorHAnsi"/>
            <w:lang w:eastAsia="en-AU"/>
          </w:rPr>
          <w:t xml:space="preserve"> et </w:t>
        </w:r>
        <w:proofErr w:type="spellStart"/>
        <w:r>
          <w:rPr>
            <w:rFonts w:eastAsia="Times New Roman" w:cstheme="minorHAnsi"/>
            <w:lang w:eastAsia="en-AU"/>
          </w:rPr>
          <w:t>Applicata</w:t>
        </w:r>
        <w:proofErr w:type="spellEnd"/>
        <w:r>
          <w:rPr>
            <w:rFonts w:eastAsia="Times New Roman" w:cstheme="minorHAnsi"/>
            <w:lang w:eastAsia="en-AU"/>
          </w:rPr>
          <w:t xml:space="preserve">, </w:t>
        </w:r>
      </w:ins>
      <w:ins w:id="1182"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proofErr w:type="spellStart"/>
      <w:r w:rsidRPr="00D2435E">
        <w:rPr>
          <w:rFonts w:eastAsia="Times New Roman" w:cstheme="minorHAnsi"/>
          <w:lang w:eastAsia="en-AU"/>
        </w:rPr>
        <w:t>Fromont</w:t>
      </w:r>
      <w:proofErr w:type="spellEnd"/>
      <w:r w:rsidRPr="00D2435E">
        <w:rPr>
          <w:rFonts w:eastAsia="Times New Roman" w:cstheme="minorHAnsi"/>
          <w:lang w:eastAsia="en-AU"/>
        </w:rPr>
        <w:t xml:space="preserve">, </w:t>
      </w:r>
      <w:r w:rsidR="00B80F62">
        <w:rPr>
          <w:rFonts w:eastAsia="Times New Roman" w:cstheme="minorHAnsi"/>
          <w:lang w:eastAsia="en-AU"/>
        </w:rPr>
        <w:t xml:space="preserve">C., </w:t>
      </w:r>
      <w:proofErr w:type="spellStart"/>
      <w:r w:rsidRPr="00D2435E">
        <w:rPr>
          <w:rFonts w:eastAsia="Times New Roman" w:cstheme="minorHAnsi"/>
          <w:lang w:eastAsia="en-AU"/>
        </w:rPr>
        <w:t>Steinbauer</w:t>
      </w:r>
      <w:proofErr w:type="spellEnd"/>
      <w:r w:rsidRPr="00D2435E">
        <w:rPr>
          <w:rFonts w:eastAsia="Times New Roman" w:cstheme="minorHAnsi"/>
          <w:lang w:eastAsia="en-AU"/>
        </w:rPr>
        <w:t>,</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w:t>
      </w:r>
      <w:proofErr w:type="spellStart"/>
      <w:r w:rsidRPr="00D2435E">
        <w:rPr>
          <w:rFonts w:eastAsia="Times New Roman" w:cstheme="minorHAnsi"/>
          <w:lang w:eastAsia="en-AU"/>
        </w:rPr>
        <w:t>Riegler</w:t>
      </w:r>
      <w:proofErr w:type="spellEnd"/>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asegawa, M., </w:t>
      </w:r>
      <w:proofErr w:type="spellStart"/>
      <w:r w:rsidRPr="00D2435E">
        <w:rPr>
          <w:rFonts w:eastAsia="Times New Roman" w:cstheme="minorHAnsi"/>
          <w:lang w:eastAsia="en-AU"/>
        </w:rPr>
        <w:t>Kishino</w:t>
      </w:r>
      <w:proofErr w:type="spellEnd"/>
      <w:r w:rsidRPr="00D2435E">
        <w:rPr>
          <w:rFonts w:eastAsia="Times New Roman" w:cstheme="minorHAnsi"/>
          <w:lang w:eastAsia="en-AU"/>
        </w:rPr>
        <w:t>,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lastRenderedPageBreak/>
        <w:t>Heddi</w:t>
      </w:r>
      <w:proofErr w:type="spellEnd"/>
      <w:r w:rsidRPr="00D2435E">
        <w:rPr>
          <w:rFonts w:eastAsia="Times New Roman" w:cstheme="minorHAnsi"/>
          <w:lang w:eastAsia="en-AU"/>
        </w:rPr>
        <w:t>, A., Charles,</w:t>
      </w:r>
      <w:r w:rsidR="00B80F62">
        <w:rPr>
          <w:rFonts w:eastAsia="Times New Roman" w:cstheme="minorHAnsi"/>
          <w:lang w:eastAsia="en-AU"/>
        </w:rPr>
        <w:t xml:space="preserve"> H., </w:t>
      </w:r>
      <w:proofErr w:type="spellStart"/>
      <w:r w:rsidRPr="00D2435E">
        <w:rPr>
          <w:rFonts w:eastAsia="Times New Roman" w:cstheme="minorHAnsi"/>
          <w:lang w:eastAsia="en-AU"/>
        </w:rPr>
        <w:t>Khatchadourian</w:t>
      </w:r>
      <w:proofErr w:type="spellEnd"/>
      <w:r w:rsidRPr="00D2435E">
        <w:rPr>
          <w:rFonts w:eastAsia="Times New Roman" w:cstheme="minorHAnsi"/>
          <w:lang w:eastAsia="en-AU"/>
        </w:rPr>
        <w:t>,</w:t>
      </w:r>
      <w:r w:rsidR="00B80F62">
        <w:rPr>
          <w:rFonts w:eastAsia="Times New Roman" w:cstheme="minorHAnsi"/>
          <w:lang w:eastAsia="en-AU"/>
        </w:rPr>
        <w:t xml:space="preserve"> C.,</w:t>
      </w:r>
      <w:r w:rsidRPr="00D2435E">
        <w:rPr>
          <w:rFonts w:eastAsia="Times New Roman" w:cstheme="minorHAnsi"/>
          <w:lang w:eastAsia="en-AU"/>
        </w:rPr>
        <w:t xml:space="preserve"> </w:t>
      </w:r>
      <w:proofErr w:type="spellStart"/>
      <w:r w:rsidRPr="00D2435E">
        <w:rPr>
          <w:rFonts w:eastAsia="Times New Roman" w:cstheme="minorHAnsi"/>
          <w:lang w:eastAsia="en-AU"/>
        </w:rPr>
        <w:t>Bonnot</w:t>
      </w:r>
      <w:proofErr w:type="spellEnd"/>
      <w:r w:rsidRPr="00D2435E">
        <w:rPr>
          <w:rFonts w:eastAsia="Times New Roman" w:cstheme="minorHAnsi"/>
          <w:lang w:eastAsia="en-AU"/>
        </w:rPr>
        <w:t>,</w:t>
      </w:r>
      <w:r w:rsidR="00B80F62">
        <w:rPr>
          <w:rFonts w:eastAsia="Times New Roman" w:cstheme="minorHAnsi"/>
          <w:lang w:eastAsia="en-AU"/>
        </w:rPr>
        <w:t xml:space="preserve"> G.,</w:t>
      </w:r>
      <w:r w:rsidRPr="00D2435E">
        <w:rPr>
          <w:rFonts w:eastAsia="Times New Roman" w:cstheme="minorHAnsi"/>
          <w:lang w:eastAsia="en-AU"/>
        </w:rPr>
        <w:t xml:space="preserve"> </w:t>
      </w:r>
      <w:proofErr w:type="spellStart"/>
      <w:r w:rsidRPr="00D2435E">
        <w:rPr>
          <w:rFonts w:eastAsia="Times New Roman" w:cstheme="minorHAnsi"/>
          <w:lang w:eastAsia="en-AU"/>
        </w:rPr>
        <w:t>Nardon</w:t>
      </w:r>
      <w:proofErr w:type="spellEnd"/>
      <w:r w:rsidR="00B80F62">
        <w:rPr>
          <w:rFonts w:eastAsia="Times New Roman" w:cstheme="minorHAnsi"/>
          <w:lang w:eastAsia="en-AU"/>
        </w:rPr>
        <w:t>, P</w:t>
      </w:r>
      <w:r w:rsidRPr="00D2435E">
        <w:rPr>
          <w:rFonts w:eastAsia="Times New Roman" w:cstheme="minorHAnsi"/>
          <w:lang w:eastAsia="en-AU"/>
        </w:rPr>
        <w:t xml:space="preserve">. 1998. Molecular characterization of the principal symbiotic bacteria of the weevil Sitophilus </w:t>
      </w:r>
      <w:proofErr w:type="spellStart"/>
      <w:r w:rsidRPr="00D2435E">
        <w:rPr>
          <w:rFonts w:eastAsia="Times New Roman" w:cstheme="minorHAnsi"/>
          <w:lang w:eastAsia="en-AU"/>
        </w:rPr>
        <w:t>oryzae</w:t>
      </w:r>
      <w:proofErr w:type="spellEnd"/>
      <w:r w:rsidRPr="00D2435E">
        <w:rPr>
          <w:rFonts w:eastAsia="Times New Roman" w:cstheme="minorHAnsi"/>
          <w:lang w:eastAsia="en-AU"/>
        </w:rPr>
        <w:t xml:space="preserve">: A peculiar G+C content of an </w:t>
      </w:r>
      <w:proofErr w:type="spellStart"/>
      <w:r w:rsidRPr="00D2435E">
        <w:rPr>
          <w:rFonts w:eastAsia="Times New Roman" w:cstheme="minorHAnsi"/>
          <w:lang w:eastAsia="en-AU"/>
        </w:rPr>
        <w:t>endocytobiotic</w:t>
      </w:r>
      <w:proofErr w:type="spellEnd"/>
      <w:r w:rsidRPr="00D2435E">
        <w:rPr>
          <w:rFonts w:eastAsia="Times New Roman" w:cstheme="minorHAnsi"/>
          <w:lang w:eastAsia="en-AU"/>
        </w:rPr>
        <w:t xml:space="preserve">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eled, J., Drummond, A.J. 2010. Bayesian inference of species trees from </w:t>
      </w:r>
      <w:proofErr w:type="spellStart"/>
      <w:r w:rsidRPr="00D2435E">
        <w:rPr>
          <w:rFonts w:eastAsia="Times New Roman" w:cstheme="minorHAnsi"/>
          <w:lang w:eastAsia="en-AU"/>
        </w:rPr>
        <w:t>multilocus</w:t>
      </w:r>
      <w:proofErr w:type="spellEnd"/>
      <w:r w:rsidRPr="00D2435E">
        <w:rPr>
          <w:rFonts w:eastAsia="Times New Roman" w:cstheme="minorHAnsi"/>
          <w:lang w:eastAsia="en-AU"/>
        </w:rPr>
        <w:t xml:space="preserve">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w:t>
      </w:r>
      <w:proofErr w:type="spellStart"/>
      <w:r w:rsidRPr="00D2435E">
        <w:rPr>
          <w:rFonts w:eastAsia="Times New Roman" w:cstheme="minorHAnsi"/>
          <w:lang w:eastAsia="en-AU"/>
        </w:rPr>
        <w:t>doi</w:t>
      </w:r>
      <w:proofErr w:type="spellEnd"/>
      <w:r w:rsidRPr="00D2435E">
        <w:rPr>
          <w:rFonts w:eastAsia="Times New Roman" w:cstheme="minorHAnsi"/>
          <w:lang w:eastAsia="en-AU"/>
        </w:rPr>
        <w:t>: 10.1093/</w:t>
      </w:r>
      <w:proofErr w:type="spellStart"/>
      <w:r w:rsidRPr="00D2435E">
        <w:rPr>
          <w:rFonts w:eastAsia="Times New Roman" w:cstheme="minorHAnsi"/>
          <w:lang w:eastAsia="en-AU"/>
        </w:rPr>
        <w:t>molbev</w:t>
      </w:r>
      <w:proofErr w:type="spellEnd"/>
      <w:r w:rsidRPr="00D2435E">
        <w:rPr>
          <w:rFonts w:eastAsia="Times New Roman" w:cstheme="minorHAnsi"/>
          <w:lang w:eastAsia="en-AU"/>
        </w:rPr>
        <w:t>/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ollis, D., 2004. Australian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Johnson, K.P., Dietrich, C.H., Friedrich, F., </w:t>
      </w:r>
      <w:proofErr w:type="spellStart"/>
      <w:r w:rsidRPr="00D2435E">
        <w:rPr>
          <w:rFonts w:eastAsia="Times New Roman" w:cstheme="minorHAnsi"/>
          <w:lang w:eastAsia="en-AU"/>
        </w:rPr>
        <w:t>Beutel</w:t>
      </w:r>
      <w:proofErr w:type="spellEnd"/>
      <w:r w:rsidRPr="00D2435E">
        <w:rPr>
          <w:rFonts w:eastAsia="Times New Roman" w:cstheme="minorHAnsi"/>
          <w:lang w:eastAsia="en-AU"/>
        </w:rPr>
        <w:t xml:space="preserve">, R.G., </w:t>
      </w:r>
      <w:proofErr w:type="spellStart"/>
      <w:r w:rsidRPr="00D2435E">
        <w:rPr>
          <w:rFonts w:eastAsia="Times New Roman" w:cstheme="minorHAnsi"/>
          <w:lang w:eastAsia="en-AU"/>
        </w:rPr>
        <w:t>Wipfler</w:t>
      </w:r>
      <w:proofErr w:type="spellEnd"/>
      <w:r w:rsidRPr="00D2435E">
        <w:rPr>
          <w:rFonts w:eastAsia="Times New Roman" w:cstheme="minorHAnsi"/>
          <w:lang w:eastAsia="en-AU"/>
        </w:rPr>
        <w:t xml:space="preserve">, B., Peters, R.S., Allen, J.M., Petersen, M., Donath, A., Walden, K.K. and Kozlov, A.M. 2018. </w:t>
      </w:r>
      <w:proofErr w:type="spellStart"/>
      <w:r w:rsidRPr="00D2435E">
        <w:rPr>
          <w:rFonts w:eastAsia="Times New Roman" w:cstheme="minorHAnsi"/>
          <w:lang w:eastAsia="en-AU"/>
        </w:rPr>
        <w:t>Phylogenomics</w:t>
      </w:r>
      <w:proofErr w:type="spellEnd"/>
      <w:r w:rsidRPr="00D2435E">
        <w:rPr>
          <w:rFonts w:eastAsia="Times New Roman" w:cstheme="minorHAnsi"/>
          <w:lang w:eastAsia="en-AU"/>
        </w:rPr>
        <w:t xml:space="preserve"> and the evolution of </w:t>
      </w:r>
      <w:proofErr w:type="spellStart"/>
      <w:r w:rsidRPr="00D2435E">
        <w:rPr>
          <w:rFonts w:eastAsia="Times New Roman" w:cstheme="minorHAnsi"/>
          <w:lang w:eastAsia="en-AU"/>
        </w:rPr>
        <w:t>hemipteroid</w:t>
      </w:r>
      <w:proofErr w:type="spellEnd"/>
      <w:r w:rsidRPr="00D2435E">
        <w:rPr>
          <w:rFonts w:eastAsia="Times New Roman" w:cstheme="minorHAnsi"/>
          <w:lang w:eastAsia="en-AU"/>
        </w:rPr>
        <w:t xml:space="preserve">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eck, F., Rimet, F., </w:t>
      </w:r>
      <w:proofErr w:type="spellStart"/>
      <w:r w:rsidRPr="00D2435E">
        <w:rPr>
          <w:rFonts w:eastAsia="Times New Roman" w:cstheme="minorHAnsi"/>
          <w:lang w:eastAsia="en-AU"/>
        </w:rPr>
        <w:t>Bouchez</w:t>
      </w:r>
      <w:proofErr w:type="spellEnd"/>
      <w:r w:rsidRPr="00D2435E">
        <w:rPr>
          <w:rFonts w:eastAsia="Times New Roman" w:cstheme="minorHAnsi"/>
          <w:lang w:eastAsia="en-AU"/>
        </w:rPr>
        <w:t xml:space="preserve">, A., &amp; Franc, A. 2016. </w:t>
      </w:r>
      <w:proofErr w:type="spellStart"/>
      <w:r w:rsidRPr="00D2435E">
        <w:rPr>
          <w:rFonts w:eastAsia="Times New Roman" w:cstheme="minorHAnsi"/>
          <w:lang w:eastAsia="en-AU"/>
        </w:rPr>
        <w:t>phylosignal</w:t>
      </w:r>
      <w:proofErr w:type="spellEnd"/>
      <w:r w:rsidRPr="00D2435E">
        <w:rPr>
          <w:rFonts w:eastAsia="Times New Roman" w:cstheme="minorHAnsi"/>
          <w:lang w:eastAsia="en-AU"/>
        </w:rPr>
        <w:t>: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maszewski</w:t>
      </w:r>
      <w:proofErr w:type="spellEnd"/>
      <w:r w:rsidRPr="00D2435E">
        <w:rPr>
          <w:rFonts w:eastAsia="Times New Roman" w:cstheme="minorHAnsi"/>
          <w:lang w:eastAsia="en-AU"/>
        </w:rPr>
        <w:t xml:space="preserve">, S.M. 1964. </w:t>
      </w:r>
      <w:proofErr w:type="spellStart"/>
      <w:r w:rsidRPr="00D2435E">
        <w:rPr>
          <w:rFonts w:eastAsia="Times New Roman" w:cstheme="minorHAnsi"/>
          <w:lang w:eastAsia="en-AU"/>
        </w:rPr>
        <w:t>Stud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d</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uklade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systemtyczny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odrzedu</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Annales </w:t>
      </w:r>
      <w:proofErr w:type="spellStart"/>
      <w:r w:rsidRPr="00D2435E">
        <w:rPr>
          <w:rFonts w:eastAsia="Times New Roman" w:cstheme="minorHAnsi"/>
          <w:lang w:eastAsia="en-AU"/>
        </w:rPr>
        <w:t>zoologici</w:t>
      </w:r>
      <w:proofErr w:type="spellEnd"/>
      <w:r w:rsidRPr="00D2435E">
        <w:rPr>
          <w:rFonts w:eastAsia="Times New Roman" w:cstheme="minorHAnsi"/>
          <w:lang w:eastAsia="en-AU"/>
        </w:rPr>
        <w:t xml:space="preserve">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ndworth</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Pruesse</w:t>
      </w:r>
      <w:proofErr w:type="spellEnd"/>
      <w:r w:rsidRPr="00D2435E">
        <w:rPr>
          <w:rFonts w:eastAsia="Times New Roman" w:cstheme="minorHAnsi"/>
          <w:lang w:eastAsia="en-AU"/>
        </w:rPr>
        <w:t xml:space="preserve">, </w:t>
      </w:r>
      <w:r w:rsidR="00B80F62">
        <w:rPr>
          <w:rFonts w:eastAsia="Times New Roman" w:cstheme="minorHAnsi"/>
          <w:lang w:eastAsia="en-AU"/>
        </w:rPr>
        <w:t xml:space="preserve">E., </w:t>
      </w:r>
      <w:proofErr w:type="spellStart"/>
      <w:r w:rsidRPr="00D2435E">
        <w:rPr>
          <w:rFonts w:eastAsia="Times New Roman" w:cstheme="minorHAnsi"/>
          <w:lang w:eastAsia="en-AU"/>
        </w:rPr>
        <w:t>Schweer,</w:t>
      </w:r>
      <w:r w:rsidR="00B80F62">
        <w:rPr>
          <w:rFonts w:eastAsia="Times New Roman" w:cstheme="minorHAnsi"/>
          <w:lang w:eastAsia="en-AU"/>
        </w:rPr>
        <w:t>T</w:t>
      </w:r>
      <w:proofErr w:type="spellEnd"/>
      <w:r w:rsidR="00B80F62">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Pr="00D2435E">
        <w:rPr>
          <w:rFonts w:eastAsia="Times New Roman" w:cstheme="minorHAnsi"/>
          <w:lang w:eastAsia="en-AU"/>
        </w:rPr>
        <w:t>,</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w:t>
      </w:r>
      <w:proofErr w:type="spellStart"/>
      <w:r w:rsidRPr="00D2435E">
        <w:rPr>
          <w:rFonts w:eastAsia="Times New Roman" w:cstheme="minorHAnsi"/>
          <w:lang w:eastAsia="en-AU"/>
        </w:rPr>
        <w:t>Glockner</w:t>
      </w:r>
      <w:proofErr w:type="spellEnd"/>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proofErr w:type="spellStart"/>
      <w:r w:rsidRPr="00D2435E">
        <w:rPr>
          <w:rFonts w:eastAsia="Times New Roman" w:cstheme="minorHAnsi"/>
          <w:lang w:eastAsia="en-AU"/>
        </w:rPr>
        <w:t>Wilkening</w:t>
      </w:r>
      <w:proofErr w:type="spellEnd"/>
      <w:r w:rsidRPr="00D2435E">
        <w:rPr>
          <w:rFonts w:eastAsia="Times New Roman" w:cstheme="minorHAnsi"/>
          <w:lang w:eastAsia="en-AU"/>
        </w:rPr>
        <w:t>,</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xml:space="preserve">. 2017. Gut microbial communities of American </w:t>
      </w:r>
      <w:proofErr w:type="spellStart"/>
      <w:r w:rsidRPr="00D2435E">
        <w:rPr>
          <w:rFonts w:eastAsia="Times New Roman" w:cstheme="minorHAnsi"/>
          <w:lang w:eastAsia="en-AU"/>
        </w:rPr>
        <w:t>pikas</w:t>
      </w:r>
      <w:proofErr w:type="spellEnd"/>
      <w:r w:rsidRPr="00D2435E">
        <w:rPr>
          <w:rFonts w:eastAsia="Times New Roman" w:cstheme="minorHAnsi"/>
          <w:lang w:eastAsia="en-AU"/>
        </w:rPr>
        <w:t xml:space="preserve"> (Ochotona princeps): Evidence for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umar, S., </w:t>
      </w:r>
      <w:proofErr w:type="spellStart"/>
      <w:r w:rsidRPr="00D2435E">
        <w:rPr>
          <w:rFonts w:eastAsia="Times New Roman" w:cstheme="minorHAnsi"/>
          <w:lang w:eastAsia="en-AU"/>
        </w:rPr>
        <w:t>Stecher</w:t>
      </w:r>
      <w:proofErr w:type="spellEnd"/>
      <w:r w:rsidRPr="00D2435E">
        <w:rPr>
          <w:rFonts w:eastAsia="Times New Roman" w:cstheme="minorHAnsi"/>
          <w:lang w:eastAsia="en-AU"/>
        </w:rPr>
        <w:t xml:space="preserve">, G., Li, M., </w:t>
      </w:r>
      <w:proofErr w:type="spellStart"/>
      <w:r w:rsidRPr="00D2435E">
        <w:rPr>
          <w:rFonts w:eastAsia="Times New Roman" w:cstheme="minorHAnsi"/>
          <w:lang w:eastAsia="en-AU"/>
        </w:rPr>
        <w:t>Knyaz</w:t>
      </w:r>
      <w:proofErr w:type="spellEnd"/>
      <w:r w:rsidRPr="00D2435E">
        <w:rPr>
          <w:rFonts w:eastAsia="Times New Roman" w:cstheme="minorHAnsi"/>
          <w:lang w:eastAsia="en-AU"/>
        </w:rPr>
        <w:t>,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 xml:space="preserve">Lim, S.J., </w:t>
      </w:r>
      <w:proofErr w:type="spellStart"/>
      <w:r>
        <w:rPr>
          <w:rFonts w:eastAsia="Times New Roman" w:cstheme="minorHAnsi"/>
          <w:lang w:eastAsia="en-AU"/>
        </w:rPr>
        <w:t>Bordenstein</w:t>
      </w:r>
      <w:proofErr w:type="spellEnd"/>
      <w:r>
        <w:rPr>
          <w:rFonts w:eastAsia="Times New Roman" w:cstheme="minorHAnsi"/>
          <w:lang w:eastAsia="en-AU"/>
        </w:rPr>
        <w:t xml:space="preserve">, S.R. 2019. An introduction to </w:t>
      </w:r>
      <w:proofErr w:type="spellStart"/>
      <w:r>
        <w:rPr>
          <w:rFonts w:eastAsia="Times New Roman" w:cstheme="minorHAnsi"/>
          <w:lang w:eastAsia="en-AU"/>
        </w:rPr>
        <w:t>Phylosymbiosis</w:t>
      </w:r>
      <w:proofErr w:type="spellEnd"/>
      <w:r>
        <w:rPr>
          <w:rFonts w:eastAsia="Times New Roman" w:cstheme="minorHAnsi"/>
          <w:lang w:eastAsia="en-AU"/>
        </w:rPr>
        <w:t xml:space="preserve">. </w:t>
      </w:r>
      <w:proofErr w:type="spellStart"/>
      <w:r>
        <w:rPr>
          <w:rFonts w:eastAsia="Times New Roman" w:cstheme="minorHAnsi"/>
          <w:lang w:eastAsia="en-AU"/>
        </w:rPr>
        <w:t>PeerJ</w:t>
      </w:r>
      <w:proofErr w:type="spellEnd"/>
      <w:r>
        <w:rPr>
          <w:rFonts w:eastAsia="Times New Roman" w:cstheme="minorHAnsi"/>
          <w:lang w:eastAsia="en-AU"/>
        </w:rPr>
        <w:t xml:space="preserve">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cfarlane, R.P., Andrew, I.G., Berry, J.A., Johns, P.M., Hoare, R.J.B., Lariviere, M.-C., </w:t>
      </w:r>
      <w:proofErr w:type="spellStart"/>
      <w:r w:rsidRPr="00D2435E">
        <w:rPr>
          <w:rFonts w:eastAsia="Times New Roman" w:cstheme="minorHAnsi"/>
          <w:lang w:eastAsia="en-AU"/>
        </w:rPr>
        <w:t>Grenslade</w:t>
      </w:r>
      <w:proofErr w:type="spellEnd"/>
      <w:r w:rsidRPr="00D2435E">
        <w:rPr>
          <w:rFonts w:eastAsia="Times New Roman" w:cstheme="minorHAnsi"/>
          <w:lang w:eastAsia="en-AU"/>
        </w:rPr>
        <w:t xml:space="preserve">, P., Henderson, R.C., Smithers, C.N., Palma, R.L., Ward, J.B., </w:t>
      </w:r>
      <w:proofErr w:type="spellStart"/>
      <w:r w:rsidRPr="00D2435E">
        <w:rPr>
          <w:rFonts w:eastAsia="Times New Roman" w:cstheme="minorHAnsi"/>
          <w:lang w:eastAsia="en-AU"/>
        </w:rPr>
        <w:t>Pilgrm</w:t>
      </w:r>
      <w:proofErr w:type="spellEnd"/>
      <w:r w:rsidRPr="00D2435E">
        <w:rPr>
          <w:rFonts w:eastAsia="Times New Roman" w:cstheme="minorHAnsi"/>
          <w:lang w:eastAsia="en-AU"/>
        </w:rPr>
        <w:t xml:space="preserve">, R.L.C., Towns, D.R., McLellan, I., </w:t>
      </w:r>
      <w:proofErr w:type="spellStart"/>
      <w:r w:rsidRPr="00D2435E">
        <w:rPr>
          <w:rFonts w:eastAsia="Times New Roman" w:cstheme="minorHAnsi"/>
          <w:lang w:eastAsia="en-AU"/>
        </w:rPr>
        <w:t>Teulon</w:t>
      </w:r>
      <w:proofErr w:type="spellEnd"/>
      <w:r w:rsidRPr="00D2435E">
        <w:rPr>
          <w:rFonts w:eastAsia="Times New Roman" w:cstheme="minorHAnsi"/>
          <w:lang w:eastAsia="en-AU"/>
        </w:rPr>
        <w:t xml:space="preserve">, D.A.J., Hitchings, T.R., </w:t>
      </w:r>
      <w:proofErr w:type="spellStart"/>
      <w:r w:rsidRPr="00D2435E">
        <w:rPr>
          <w:rFonts w:eastAsia="Times New Roman" w:cstheme="minorHAnsi"/>
          <w:lang w:eastAsia="en-AU"/>
        </w:rPr>
        <w:t>Eeastop</w:t>
      </w:r>
      <w:proofErr w:type="spellEnd"/>
      <w:r w:rsidRPr="00D2435E">
        <w:rPr>
          <w:rFonts w:eastAsia="Times New Roman" w:cstheme="minorHAnsi"/>
          <w:lang w:eastAsia="en-AU"/>
        </w:rPr>
        <w:t xml:space="preserve">, V.F., Martin, N.A., Fletcher, M.J., </w:t>
      </w:r>
      <w:proofErr w:type="spellStart"/>
      <w:r w:rsidRPr="00D2435E">
        <w:rPr>
          <w:rFonts w:eastAsia="Times New Roman" w:cstheme="minorHAnsi"/>
          <w:lang w:eastAsia="en-AU"/>
        </w:rPr>
        <w:t>Stufkens</w:t>
      </w:r>
      <w:proofErr w:type="spellEnd"/>
      <w:r w:rsidRPr="00D2435E">
        <w:rPr>
          <w:rFonts w:eastAsia="Times New Roman" w:cstheme="minorHAnsi"/>
          <w:lang w:eastAsia="en-AU"/>
        </w:rPr>
        <w:t>,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rotura</w:t>
      </w:r>
      <w:proofErr w:type="spellEnd"/>
      <w:r w:rsidRPr="00D2435E">
        <w:rPr>
          <w:rFonts w:eastAsia="Times New Roman" w:cstheme="minorHAnsi"/>
          <w:lang w:eastAsia="en-AU"/>
        </w:rPr>
        <w:t xml:space="preserve">, springtails, </w:t>
      </w:r>
      <w:proofErr w:type="spellStart"/>
      <w:r w:rsidRPr="00D2435E">
        <w:rPr>
          <w:rFonts w:eastAsia="Times New Roman" w:cstheme="minorHAnsi"/>
          <w:lang w:eastAsia="en-AU"/>
        </w:rPr>
        <w:t>Diplura</w:t>
      </w:r>
      <w:proofErr w:type="spellEnd"/>
      <w:r w:rsidRPr="00D2435E">
        <w:rPr>
          <w:rFonts w:eastAsia="Times New Roman" w:cstheme="minorHAnsi"/>
          <w:lang w:eastAsia="en-AU"/>
        </w:rPr>
        <w:t xml:space="preserve">, insects. Checklist of New Zealand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In Gordon, D.P. (ed.), New Zealand Inventory of Biodiversity. Volume 2, Kingdom Animalia, </w:t>
      </w:r>
      <w:proofErr w:type="spellStart"/>
      <w:r w:rsidRPr="00D2435E">
        <w:rPr>
          <w:rFonts w:eastAsia="Times New Roman" w:cstheme="minorHAnsi"/>
          <w:lang w:eastAsia="en-AU"/>
        </w:rPr>
        <w:t>Chaetognath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cdysozo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chnofossils</w:t>
      </w:r>
      <w:proofErr w:type="spellEnd"/>
      <w:r w:rsidRPr="00D2435E">
        <w:rPr>
          <w:rFonts w:eastAsia="Times New Roman" w:cstheme="minorHAnsi"/>
          <w:lang w:eastAsia="en-AU"/>
        </w:rPr>
        <w:t>.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Burckhardt, D., Armstrong, K. 2016. An annotated checklist of the psyllids of New Zealand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xml:space="preserve">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2017. Biod</w:t>
      </w:r>
      <w:r w:rsidR="00B80F62">
        <w:rPr>
          <w:rFonts w:eastAsia="Times New Roman" w:cstheme="minorHAnsi"/>
          <w:lang w:eastAsia="en-AU"/>
        </w:rPr>
        <w:t>i</w:t>
      </w:r>
      <w:r w:rsidRPr="00D2435E">
        <w:rPr>
          <w:rFonts w:eastAsia="Times New Roman" w:cstheme="minorHAnsi"/>
          <w:lang w:eastAsia="en-AU"/>
        </w:rPr>
        <w:t xml:space="preserve">versity, Evolution and Microbiome of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w:t>
      </w:r>
      <w:r w:rsidR="00B80F62">
        <w:rPr>
          <w:rFonts w:eastAsia="Times New Roman" w:cstheme="minorHAnsi"/>
          <w:lang w:eastAsia="en-AU"/>
        </w:rPr>
        <w:t xml:space="preserve">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Bulman, S.R., Pitman, A.R., Armstrong, K. 2017. Elongation Factor-1α Accurately Reconstructs Relationships Amongst Psyllid Familie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Martoni, F., Bulman, S.R., Pitman, A.R., Taylor, G.S., Armstrong, K. 2018. DNA Barcoding Highlights Cryptic Diversity in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Armstrong, K. 2019a. </w:t>
      </w:r>
      <w:proofErr w:type="spellStart"/>
      <w:r w:rsidRPr="00D2435E">
        <w:rPr>
          <w:rFonts w:eastAsia="Times New Roman" w:cstheme="minorHAnsi"/>
          <w:lang w:eastAsia="en-AU"/>
        </w:rPr>
        <w:t>Acizz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rrabunda</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tenaryta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ularis</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descriptions of two new species of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w:t>
      </w:r>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 xml:space="preserve">Psylla </w:t>
      </w:r>
      <w:proofErr w:type="spellStart"/>
      <w:r w:rsidR="00B80F62" w:rsidRPr="00B80F62">
        <w:rPr>
          <w:rFonts w:eastAsia="Times New Roman" w:cstheme="minorHAnsi"/>
          <w:i/>
          <w:iCs/>
          <w:lang w:eastAsia="en-AU"/>
        </w:rPr>
        <w:t>frodobagginsi</w:t>
      </w:r>
      <w:proofErr w:type="spellEnd"/>
      <w:r w:rsidR="00B80F62" w:rsidRPr="00B80F62">
        <w:rPr>
          <w:rFonts w:eastAsia="Times New Roman" w:cstheme="minorHAnsi"/>
          <w:lang w:eastAsia="en-AU"/>
        </w:rPr>
        <w:t xml:space="preserve"> sp. </w:t>
      </w:r>
      <w:proofErr w:type="spellStart"/>
      <w:r w:rsidR="00B80F62" w:rsidRPr="00B80F62">
        <w:rPr>
          <w:rFonts w:eastAsia="Times New Roman" w:cstheme="minorHAnsi"/>
          <w:lang w:eastAsia="en-AU"/>
        </w:rPr>
        <w:t>nov.</w:t>
      </w:r>
      <w:proofErr w:type="spellEnd"/>
      <w:r w:rsidR="00B80F62" w:rsidRPr="00B80F62">
        <w:rPr>
          <w:rFonts w:eastAsia="Times New Roman" w:cstheme="minorHAnsi"/>
          <w:lang w:eastAsia="en-AU"/>
        </w:rPr>
        <w:t xml:space="preserve"> (Hemiptera:</w:t>
      </w:r>
      <w:r w:rsidR="00B80F62">
        <w:rPr>
          <w:rFonts w:eastAsia="Times New Roman" w:cstheme="minorHAnsi"/>
          <w:lang w:eastAsia="en-AU"/>
        </w:rPr>
        <w:t xml:space="preserve"> </w:t>
      </w:r>
      <w:proofErr w:type="spellStart"/>
      <w:r w:rsidR="00B80F62" w:rsidRPr="00B80F62">
        <w:rPr>
          <w:rFonts w:eastAsia="Times New Roman" w:cstheme="minorHAnsi"/>
          <w:lang w:eastAsia="en-AU"/>
        </w:rPr>
        <w:t>Sternorrhyncha</w:t>
      </w:r>
      <w:proofErr w:type="spellEnd"/>
      <w:r w:rsidR="00B80F62" w:rsidRPr="00B80F62">
        <w:rPr>
          <w:rFonts w:eastAsia="Times New Roman" w:cstheme="minorHAnsi"/>
          <w:lang w:eastAsia="en-AU"/>
        </w:rPr>
        <w:t>: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w:t>
      </w:r>
      <w:proofErr w:type="spellStart"/>
      <w:r w:rsidR="00B80F62" w:rsidRPr="00B80F62">
        <w:rPr>
          <w:rFonts w:eastAsia="Times New Roman" w:cstheme="minorHAnsi"/>
          <w:lang w:eastAsia="en-AU"/>
        </w:rPr>
        <w:t>kōwhai</w:t>
      </w:r>
      <w:proofErr w:type="spellEnd"/>
      <w:r w:rsidR="00B80F62">
        <w:rPr>
          <w:rFonts w:eastAsia="Times New Roman" w:cstheme="minorHAnsi"/>
          <w:lang w:eastAsia="en-AU"/>
        </w:rPr>
        <w:t xml:space="preserve">. </w:t>
      </w:r>
      <w:proofErr w:type="spellStart"/>
      <w:r w:rsidR="00B80F62" w:rsidRPr="00B80F62">
        <w:rPr>
          <w:rFonts w:eastAsia="Times New Roman" w:cstheme="minorHAnsi"/>
          <w:lang w:eastAsia="en-AU"/>
        </w:rPr>
        <w:t>PLoS</w:t>
      </w:r>
      <w:proofErr w:type="spellEnd"/>
      <w:r w:rsidR="00B80F62" w:rsidRPr="00B80F62">
        <w:rPr>
          <w:rFonts w:eastAsia="Times New Roman" w:cstheme="minorHAnsi"/>
          <w:lang w:eastAsia="en-AU"/>
        </w:rPr>
        <w:t xml:space="preserve">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w:t>
      </w:r>
      <w:proofErr w:type="spellStart"/>
      <w:r w:rsidRPr="00D2435E">
        <w:rPr>
          <w:rFonts w:eastAsia="Times New Roman" w:cstheme="minorHAnsi"/>
          <w:lang w:eastAsia="en-AU"/>
        </w:rPr>
        <w:t>Kamagata</w:t>
      </w:r>
      <w:proofErr w:type="spellEnd"/>
      <w:r w:rsidRPr="00D2435E">
        <w:rPr>
          <w:rFonts w:eastAsia="Times New Roman" w:cstheme="minorHAnsi"/>
          <w:lang w:eastAsia="en-AU"/>
        </w:rPr>
        <w:t>,</w:t>
      </w:r>
      <w:r w:rsidR="00B80F62">
        <w:rPr>
          <w:rFonts w:eastAsia="Times New Roman" w:cstheme="minorHAnsi"/>
          <w:lang w:eastAsia="en-AU"/>
        </w:rPr>
        <w:t xml:space="preserve"> Y.,</w:t>
      </w:r>
      <w:r w:rsidRPr="00D2435E">
        <w:rPr>
          <w:rFonts w:eastAsia="Times New Roman" w:cstheme="minorHAnsi"/>
          <w:lang w:eastAsia="en-AU"/>
        </w:rPr>
        <w:t xml:space="preserve"> </w:t>
      </w:r>
      <w:proofErr w:type="spellStart"/>
      <w:r w:rsidRPr="00D2435E">
        <w:rPr>
          <w:rFonts w:eastAsia="Times New Roman" w:cstheme="minorHAnsi"/>
          <w:lang w:eastAsia="en-AU"/>
        </w:rPr>
        <w:t>Nikoh</w:t>
      </w:r>
      <w:proofErr w:type="spellEnd"/>
      <w:r w:rsidRPr="00D2435E">
        <w:rPr>
          <w:rFonts w:eastAsia="Times New Roman" w:cstheme="minorHAnsi"/>
          <w:lang w:eastAsia="en-AU"/>
        </w:rPr>
        <w:t>,</w:t>
      </w:r>
      <w:r w:rsidR="00B80F62">
        <w:rPr>
          <w:rFonts w:eastAsia="Times New Roman" w:cstheme="minorHAnsi"/>
          <w:lang w:eastAsia="en-AU"/>
        </w:rPr>
        <w:t xml:space="preserve"> N.,</w:t>
      </w:r>
      <w:r w:rsidRPr="00D2435E">
        <w:rPr>
          <w:rFonts w:eastAsia="Times New Roman" w:cstheme="minorHAnsi"/>
          <w:lang w:eastAsia="en-AU"/>
        </w:rPr>
        <w:t xml:space="preserve">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w:t>
      </w:r>
      <w:proofErr w:type="spellStart"/>
      <w:r w:rsidRPr="00D2435E">
        <w:rPr>
          <w:rFonts w:eastAsia="Times New Roman" w:cstheme="minorHAnsi"/>
          <w:lang w:eastAsia="en-AU"/>
        </w:rPr>
        <w:t>Isme</w:t>
      </w:r>
      <w:proofErr w:type="spellEnd"/>
      <w:r w:rsidRPr="00D2435E">
        <w:rPr>
          <w:rFonts w:eastAsia="Times New Roman" w:cstheme="minorHAnsi"/>
          <w:lang w:eastAsia="en-AU"/>
        </w:rPr>
        <w:t xml:space="preserv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cMurdie</w:t>
      </w:r>
      <w:proofErr w:type="spellEnd"/>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ifsud, D., Burckhardt, D. 2002. Taxonomy and phylogeny of the Old World jumping plant-louse genus </w:t>
      </w:r>
      <w:proofErr w:type="spellStart"/>
      <w:r w:rsidRPr="00D2435E">
        <w:rPr>
          <w:rFonts w:eastAsia="Times New Roman" w:cstheme="minorHAnsi"/>
          <w:lang w:eastAsia="en-AU"/>
        </w:rPr>
        <w:t>Paurocepha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proofErr w:type="spellStart"/>
      <w:r w:rsidRPr="008354DD">
        <w:rPr>
          <w:rFonts w:eastAsia="Times New Roman" w:cstheme="minorHAnsi"/>
          <w:lang w:eastAsia="en-AU"/>
        </w:rPr>
        <w:t>Melaun</w:t>
      </w:r>
      <w:proofErr w:type="spellEnd"/>
      <w:r w:rsidRPr="008354DD">
        <w:rPr>
          <w:rFonts w:eastAsia="Times New Roman" w:cstheme="minorHAnsi"/>
          <w:lang w:eastAsia="en-AU"/>
        </w:rPr>
        <w:t xml:space="preserve">, </w:t>
      </w:r>
      <w:r w:rsidR="00DB5AD2">
        <w:rPr>
          <w:rFonts w:eastAsia="Times New Roman" w:cstheme="minorHAnsi"/>
          <w:lang w:eastAsia="en-AU"/>
        </w:rPr>
        <w:t xml:space="preserve">C., </w:t>
      </w:r>
      <w:proofErr w:type="spellStart"/>
      <w:r w:rsidRPr="008354DD">
        <w:rPr>
          <w:rFonts w:eastAsia="Times New Roman" w:cstheme="minorHAnsi"/>
          <w:lang w:eastAsia="en-AU"/>
        </w:rPr>
        <w:t>Klimpel</w:t>
      </w:r>
      <w:proofErr w:type="spellEnd"/>
      <w:r w:rsidRPr="008354DD">
        <w:rPr>
          <w:rFonts w:eastAsia="Times New Roman" w:cstheme="minorHAnsi"/>
          <w:lang w:eastAsia="en-AU"/>
        </w:rPr>
        <w:t xml:space="preserve">,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w:t>
      </w:r>
      <w:proofErr w:type="spellStart"/>
      <w:r w:rsidRPr="008354DD">
        <w:rPr>
          <w:rFonts w:eastAsia="Times New Roman" w:cstheme="minorHAnsi"/>
          <w:lang w:eastAsia="en-AU"/>
        </w:rPr>
        <w:t>Potier</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w:t>
      </w:r>
      <w:proofErr w:type="spellStart"/>
      <w:r w:rsidRPr="008354DD">
        <w:rPr>
          <w:rFonts w:eastAsia="Times New Roman" w:cstheme="minorHAnsi"/>
          <w:lang w:eastAsia="en-AU"/>
        </w:rPr>
        <w:t>Mavingui</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w:t>
      </w:r>
      <w:proofErr w:type="spellStart"/>
      <w:r w:rsidRPr="008354DD">
        <w:rPr>
          <w:rFonts w:eastAsia="Times New Roman" w:cstheme="minorHAnsi"/>
          <w:lang w:eastAsia="en-AU"/>
        </w:rPr>
        <w:t>phylosymbiosis</w:t>
      </w:r>
      <w:proofErr w:type="spellEnd"/>
      <w:r w:rsidRPr="008354DD">
        <w:rPr>
          <w:rFonts w:eastAsia="Times New Roman" w:cstheme="minorHAnsi"/>
          <w:lang w:eastAsia="en-AU"/>
        </w:rPr>
        <w:t xml:space="preserve"> of insect vector. Parasites &amp; Vectors 10.</w:t>
      </w:r>
    </w:p>
    <w:p w14:paraId="026AE851" w14:textId="64F99FA0" w:rsidR="00D2435E" w:rsidRDefault="00D2435E" w:rsidP="00D2435E">
      <w:pPr>
        <w:numPr>
          <w:ilvl w:val="0"/>
          <w:numId w:val="16"/>
        </w:numPr>
        <w:spacing w:after="0" w:line="240" w:lineRule="auto"/>
        <w:rPr>
          <w:ins w:id="1183"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w:t>
      </w:r>
      <w:proofErr w:type="spellStart"/>
      <w:r w:rsidRPr="00D2435E">
        <w:rPr>
          <w:rFonts w:eastAsia="Times New Roman" w:cstheme="minorHAnsi"/>
          <w:lang w:eastAsia="en-AU"/>
        </w:rPr>
        <w:t>Biometrika</w:t>
      </w:r>
      <w:proofErr w:type="spellEnd"/>
      <w:r w:rsidRPr="00D2435E">
        <w:rPr>
          <w:rFonts w:eastAsia="Times New Roman" w:cstheme="minorHAnsi"/>
          <w:lang w:eastAsia="en-AU"/>
        </w:rPr>
        <w:t xml:space="preserve">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proofErr w:type="spellStart"/>
      <w:ins w:id="1184" w:author="Francesco Martoni (DEDJTR)" w:date="2020-02-19T09:55:00Z">
        <w:r w:rsidRPr="00013B97">
          <w:rPr>
            <w:rFonts w:eastAsia="Times New Roman" w:cstheme="minorHAnsi"/>
            <w:lang w:eastAsia="en-AU"/>
          </w:rPr>
          <w:t>Nakabachi</w:t>
        </w:r>
        <w:proofErr w:type="spellEnd"/>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Ueok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shima</w:t>
        </w:r>
        <w:proofErr w:type="spellEnd"/>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Tet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ngoni</w:t>
        </w:r>
        <w:proofErr w:type="spellEnd"/>
        <w:r>
          <w:rPr>
            <w:rFonts w:eastAsia="Times New Roman" w:cstheme="minorHAnsi"/>
            <w:lang w:eastAsia="en-AU"/>
          </w:rPr>
          <w:t>,</w:t>
        </w:r>
        <w:r w:rsidRPr="00013B97">
          <w:rPr>
            <w:rFonts w:eastAsia="Times New Roman" w:cstheme="minorHAnsi"/>
            <w:lang w:eastAsia="en-AU"/>
          </w:rPr>
          <w:t xml:space="preserve"> A</w:t>
        </w:r>
      </w:ins>
      <w:ins w:id="1185" w:author="Francesco Martoni (DEDJTR)" w:date="2020-02-19T09:56:00Z">
        <w:r>
          <w:rPr>
            <w:rFonts w:eastAsia="Times New Roman" w:cstheme="minorHAnsi"/>
            <w:lang w:eastAsia="en-AU"/>
          </w:rPr>
          <w:t xml:space="preserve">., </w:t>
        </w:r>
        <w:proofErr w:type="spellStart"/>
        <w:r w:rsidRPr="00013B97">
          <w:rPr>
            <w:rFonts w:eastAsia="Times New Roman" w:cstheme="minorHAnsi"/>
            <w:lang w:eastAsia="en-AU"/>
          </w:rPr>
          <w:t>Gurgui</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xml:space="preserve">, van </w:t>
        </w:r>
        <w:proofErr w:type="spellStart"/>
        <w:r w:rsidRPr="00013B97">
          <w:rPr>
            <w:rFonts w:eastAsia="Times New Roman" w:cstheme="minorHAnsi"/>
            <w:lang w:eastAsia="en-AU"/>
          </w:rPr>
          <w:t>Echten-Deckert</w:t>
        </w:r>
        <w:proofErr w:type="spellEnd"/>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hkuma</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ngoh</w:t>
        </w:r>
        <w:proofErr w:type="spellEnd"/>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iyagishima</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Piel</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Fukatsu</w:t>
        </w:r>
        <w:proofErr w:type="spellEnd"/>
        <w:r>
          <w:rPr>
            <w:rFonts w:eastAsia="Times New Roman" w:cstheme="minorHAnsi"/>
            <w:lang w:eastAsia="en-AU"/>
          </w:rPr>
          <w:t>,</w:t>
        </w:r>
        <w:r w:rsidRPr="00013B97">
          <w:rPr>
            <w:rFonts w:eastAsia="Times New Roman" w:cstheme="minorHAnsi"/>
            <w:lang w:eastAsia="en-AU"/>
          </w:rPr>
          <w:t xml:space="preserve"> T.</w:t>
        </w:r>
      </w:ins>
      <w:ins w:id="1186"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9. </w:t>
      </w:r>
      <w:proofErr w:type="spellStart"/>
      <w:r w:rsidRPr="00D2435E">
        <w:rPr>
          <w:rFonts w:eastAsia="Times New Roman" w:cstheme="minorHAnsi"/>
          <w:lang w:eastAsia="en-AU"/>
        </w:rPr>
        <w:t>Psyl'list</w:t>
      </w:r>
      <w:proofErr w:type="spellEnd"/>
      <w:r w:rsidRPr="00D2435E">
        <w:rPr>
          <w:rFonts w:eastAsia="Times New Roman" w:cstheme="minorHAnsi"/>
          <w:lang w:eastAsia="en-AU"/>
        </w:rPr>
        <w:t xml:space="preserve"> - The worl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D., Campbell, B.C., Bourgoin, T., Chan, K.L. 2000. 18S rRNA secondary structure and phylogenetic position of Peloridiida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Chalise</w:t>
      </w:r>
      <w:proofErr w:type="spellEnd"/>
      <w:r w:rsidRPr="00D2435E">
        <w:rPr>
          <w:rFonts w:eastAsia="Times New Roman" w:cstheme="minorHAnsi"/>
          <w:lang w:eastAsia="en-AU"/>
        </w:rPr>
        <w:t xml:space="preserve">, P., Percy, D.M. 2015. Host-plant leaps versus host-plant shuffle: a global survey reveals contrasting patterns in an oligophagous insect group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Pagel</w:t>
      </w:r>
      <w:proofErr w:type="spellEnd"/>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w:t>
      </w:r>
      <w:proofErr w:type="spellStart"/>
      <w:r w:rsidRPr="00D2435E">
        <w:rPr>
          <w:rFonts w:eastAsia="Times New Roman" w:cstheme="minorHAnsi"/>
          <w:lang w:eastAsia="en-AU"/>
        </w:rPr>
        <w:t>Metrosideros</w:t>
      </w:r>
      <w:proofErr w:type="spellEnd"/>
      <w:r w:rsidRPr="00D2435E">
        <w:rPr>
          <w:rFonts w:eastAsia="Times New Roman" w:cstheme="minorHAnsi"/>
          <w:lang w:eastAsia="en-AU"/>
        </w:rPr>
        <w:t xml:space="preserve">-feeding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of the </w:t>
      </w:r>
      <w:r w:rsidR="00571496" w:rsidRPr="00D2435E">
        <w:rPr>
          <w:rFonts w:eastAsia="Times New Roman" w:cstheme="minorHAnsi"/>
          <w:lang w:eastAsia="en-AU"/>
        </w:rPr>
        <w:t>Hawaiian Islands</w:t>
      </w:r>
      <w:r w:rsidRPr="00D2435E">
        <w:rPr>
          <w:rFonts w:eastAsia="Times New Roman" w:cstheme="minorHAnsi"/>
          <w:lang w:eastAsia="en-AU"/>
        </w:rPr>
        <w:t xml:space="preserve">. </w:t>
      </w:r>
      <w:proofErr w:type="spellStart"/>
      <w:r w:rsidRPr="00D2435E">
        <w:rPr>
          <w:rFonts w:eastAsia="Times New Roman" w:cstheme="minorHAnsi"/>
          <w:lang w:eastAsia="en-AU"/>
        </w:rPr>
        <w:t>ZooKeys</w:t>
      </w:r>
      <w:proofErr w:type="spellEnd"/>
      <w:r w:rsidRPr="00D2435E">
        <w:rPr>
          <w:rFonts w:eastAsia="Times New Roman" w:cstheme="minorHAnsi"/>
          <w:lang w:eastAsia="en-AU"/>
        </w:rPr>
        <w:t xml:space="preserve">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Crampton-Platt, A., Sveinsson, S., Lemmon, A.R., Moriarty Lemmon, E.,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Burckhardt, D., 2018. Resolving the psyllid tree of life: phylogenomic analyses of the superfamily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Systematic Entomology, DOI: 10.1111/syen.12302.</w:t>
      </w:r>
    </w:p>
    <w:p w14:paraId="6E3F28B2" w14:textId="7FB8CA05" w:rsidR="00571496" w:rsidRDefault="00571496" w:rsidP="00571496">
      <w:pPr>
        <w:numPr>
          <w:ilvl w:val="0"/>
          <w:numId w:val="16"/>
        </w:numPr>
        <w:spacing w:after="0" w:line="240" w:lineRule="auto"/>
        <w:rPr>
          <w:ins w:id="1187"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xml:space="preserve">, </w:t>
      </w:r>
      <w:proofErr w:type="spellStart"/>
      <w:r w:rsidRPr="00571496">
        <w:rPr>
          <w:rFonts w:eastAsia="Times New Roman" w:cstheme="minorHAnsi"/>
          <w:lang w:eastAsia="en-AU"/>
        </w:rPr>
        <w:t>McMinds</w:t>
      </w:r>
      <w:proofErr w:type="spellEnd"/>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 xml:space="preserve">Vega Thurber, R., </w:t>
      </w:r>
      <w:proofErr w:type="spellStart"/>
      <w:r>
        <w:rPr>
          <w:rFonts w:eastAsia="Times New Roman" w:cstheme="minorHAnsi"/>
          <w:lang w:eastAsia="en-AU"/>
        </w:rPr>
        <w:t>Zaneveld</w:t>
      </w:r>
      <w:proofErr w:type="spellEnd"/>
      <w:r>
        <w:rPr>
          <w:rFonts w:eastAsia="Times New Roman" w:cstheme="minorHAnsi"/>
          <w:lang w:eastAsia="en-AU"/>
        </w:rPr>
        <w:t>,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 xml:space="preserve">bacteria demonstrate </w:t>
      </w:r>
      <w:proofErr w:type="spellStart"/>
      <w:r w:rsidRPr="00571496">
        <w:rPr>
          <w:rFonts w:eastAsia="Times New Roman" w:cstheme="minorHAnsi"/>
          <w:lang w:eastAsia="en-AU"/>
        </w:rPr>
        <w:t>phylosymbiosis</w:t>
      </w:r>
      <w:proofErr w:type="spellEnd"/>
      <w:r w:rsidRPr="00571496">
        <w:rPr>
          <w:rFonts w:eastAsia="Times New Roman" w:cstheme="minorHAnsi"/>
          <w:lang w:eastAsia="en-AU"/>
        </w:rPr>
        <w:t xml:space="preserve"> and </w:t>
      </w:r>
      <w:proofErr w:type="spellStart"/>
      <w:r w:rsidRPr="00571496">
        <w:rPr>
          <w:rFonts w:eastAsia="Times New Roman" w:cstheme="minorHAnsi"/>
          <w:lang w:eastAsia="en-AU"/>
        </w:rPr>
        <w:t>cophylogeny</w:t>
      </w:r>
      <w:proofErr w:type="spellEnd"/>
      <w:r w:rsidRPr="00571496">
        <w:rPr>
          <w:rFonts w:eastAsia="Times New Roman" w:cstheme="minorHAnsi"/>
          <w:lang w:eastAsia="en-AU"/>
        </w:rPr>
        <w:t>.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proofErr w:type="spellStart"/>
      <w:ins w:id="1188" w:author="Francesco Martoni (DEDJTR)" w:date="2020-02-19T09:54:00Z">
        <w:r w:rsidRPr="00013B97">
          <w:rPr>
            <w:rFonts w:eastAsia="Times New Roman" w:cstheme="minorHAnsi"/>
            <w:lang w:eastAsia="en-AU"/>
          </w:rPr>
          <w:t>Prosdocim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pelli</w:t>
        </w:r>
        <w:proofErr w:type="spellEnd"/>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Gonella</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Borin</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w:t>
        </w:r>
        <w:proofErr w:type="spellStart"/>
        <w:r w:rsidRPr="00013B97">
          <w:rPr>
            <w:rFonts w:eastAsia="Times New Roman" w:cstheme="minorHAnsi"/>
            <w:lang w:eastAsia="en-AU"/>
          </w:rPr>
          <w:t>Crott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lastRenderedPageBreak/>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ruesse</w:t>
      </w:r>
      <w:proofErr w:type="spellEnd"/>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erken</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Schweer</w:t>
      </w:r>
      <w:proofErr w:type="spellEnd"/>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Yarza</w:t>
      </w:r>
      <w:proofErr w:type="spellEnd"/>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löckner</w:t>
      </w:r>
      <w:proofErr w:type="spellEnd"/>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6. </w:t>
      </w:r>
      <w:proofErr w:type="spellStart"/>
      <w:r w:rsidRPr="00D2435E">
        <w:rPr>
          <w:rFonts w:eastAsia="Times New Roman" w:cstheme="minorHAnsi"/>
          <w:lang w:eastAsia="en-AU"/>
        </w:rPr>
        <w:t>FigTree</w:t>
      </w:r>
      <w:proofErr w:type="spellEnd"/>
      <w:r w:rsidRPr="00D2435E">
        <w:rPr>
          <w:rFonts w:eastAsia="Times New Roman" w:cstheme="minorHAnsi"/>
          <w:lang w:eastAsia="en-AU"/>
        </w:rPr>
        <w:t xml:space="preserve"> v1.4.3 http://tree.bio.ed.ac.uk/software/figtree/.</w:t>
      </w:r>
    </w:p>
    <w:p w14:paraId="69522B0C" w14:textId="74931FAB" w:rsidR="00D2435E" w:rsidRDefault="00D2435E" w:rsidP="00D2435E">
      <w:pPr>
        <w:numPr>
          <w:ilvl w:val="0"/>
          <w:numId w:val="16"/>
        </w:numPr>
        <w:spacing w:after="0" w:line="240" w:lineRule="auto"/>
        <w:rPr>
          <w:ins w:id="1189" w:author="Francesco Martoni (DEDJTR)" w:date="2020-02-19T09:51:00Z"/>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Drummond, A.J.,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Baele</w:t>
      </w:r>
      <w:proofErr w:type="spellEnd"/>
      <w:r w:rsidRPr="00D2435E">
        <w:rPr>
          <w:rFonts w:eastAsia="Times New Roman" w:cstheme="minorHAnsi"/>
          <w:lang w:eastAsia="en-AU"/>
        </w:rPr>
        <w:t xml:space="preserve">, G.,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2018. Tracer v1.7, Available from </w:t>
      </w:r>
      <w:ins w:id="1190"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1191"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1192"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1193"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ki</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1194" w:author="Francesco Martoni (DEDJTR)" w:date="2020-02-19T09:53:00Z">
        <w:r>
          <w:rPr>
            <w:rFonts w:eastAsia="Times New Roman" w:cstheme="minorHAnsi"/>
            <w:lang w:eastAsia="en-AU"/>
          </w:rPr>
          <w:t>,</w:t>
        </w:r>
      </w:ins>
      <w:ins w:id="1195" w:author="Francesco Martoni (DEDJTR)" w:date="2020-02-19T09:52:00Z">
        <w:r w:rsidRPr="00013B97">
          <w:rPr>
            <w:rFonts w:eastAsia="Times New Roman" w:cstheme="minorHAnsi"/>
            <w:lang w:eastAsia="en-AU"/>
          </w:rPr>
          <w:t xml:space="preserve"> </w:t>
        </w:r>
      </w:ins>
      <w:proofErr w:type="spellStart"/>
      <w:ins w:id="1196" w:author="Francesco Martoni (DEDJTR)" w:date="2020-02-19T09:53:00Z">
        <w:r w:rsidRPr="00013B97">
          <w:rPr>
            <w:rFonts w:eastAsia="Times New Roman" w:cstheme="minorHAnsi"/>
            <w:lang w:eastAsia="en-AU"/>
          </w:rPr>
          <w:t>Hilf</w:t>
        </w:r>
        <w:proofErr w:type="spellEnd"/>
        <w:r w:rsidRPr="00013B97">
          <w:rPr>
            <w:rFonts w:eastAsia="Times New Roman" w:cstheme="minorHAnsi"/>
            <w:lang w:eastAsia="en-AU"/>
          </w:rPr>
          <w:t>,</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proofErr w:type="spellStart"/>
        <w:r w:rsidRPr="00013B97">
          <w:rPr>
            <w:rFonts w:eastAsia="Times New Roman" w:cstheme="minorHAnsi"/>
            <w:lang w:eastAsia="en-AU"/>
          </w:rPr>
          <w:t>MacCoss</w:t>
        </w:r>
        <w:proofErr w:type="spellEnd"/>
        <w:r w:rsidRPr="00013B97">
          <w:rPr>
            <w:rFonts w:eastAsia="Times New Roman" w:cstheme="minorHAnsi"/>
            <w:lang w:eastAsia="en-AU"/>
          </w:rPr>
          <w:t>,</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1197" w:author="Francesco Martoni (DEDJTR)" w:date="2020-02-19T09:52:00Z">
        <w:r w:rsidRPr="00013B97">
          <w:rPr>
            <w:rFonts w:eastAsia="Times New Roman" w:cstheme="minorHAnsi"/>
            <w:lang w:eastAsia="en-AU"/>
          </w:rPr>
          <w:t>2015</w:t>
        </w:r>
      </w:ins>
      <w:ins w:id="1198" w:author="Francesco Martoni (DEDJTR)" w:date="2020-02-19T09:54:00Z">
        <w:r>
          <w:rPr>
            <w:rFonts w:eastAsia="Times New Roman" w:cstheme="minorHAnsi"/>
            <w:lang w:eastAsia="en-AU"/>
          </w:rPr>
          <w:t>.</w:t>
        </w:r>
      </w:ins>
      <w:ins w:id="1199" w:author="Francesco Martoni (DEDJTR)" w:date="2020-02-19T09:52:00Z">
        <w:r w:rsidRPr="00013B97">
          <w:rPr>
            <w:rFonts w:eastAsia="Times New Roman" w:cstheme="minorHAnsi"/>
            <w:lang w:eastAsia="en-AU"/>
          </w:rPr>
          <w:t xml:space="preserve"> Metabolic interplay between the Asian citrus psyllid and its </w:t>
        </w:r>
        <w:proofErr w:type="spellStart"/>
        <w:r w:rsidRPr="00013B97">
          <w:rPr>
            <w:rFonts w:eastAsia="Times New Roman" w:cstheme="minorHAnsi"/>
            <w:i/>
            <w:iCs/>
            <w:lang w:eastAsia="en-AU"/>
            <w:rPrChange w:id="1200" w:author="Francesco Martoni (DEDJTR)" w:date="2020-02-19T09:52:00Z">
              <w:rPr>
                <w:rFonts w:eastAsia="Times New Roman" w:cstheme="minorHAnsi"/>
                <w:lang w:eastAsia="en-AU"/>
              </w:rPr>
            </w:rPrChange>
          </w:rPr>
          <w:t>Profftella</w:t>
        </w:r>
        <w:proofErr w:type="spellEnd"/>
        <w:r w:rsidRPr="00013B97">
          <w:rPr>
            <w:rFonts w:eastAsia="Times New Roman" w:cstheme="minorHAnsi"/>
            <w:lang w:eastAsia="en-AU"/>
          </w:rPr>
          <w:t xml:space="preserve"> symbiont: an Achilles’ heel of the citrus greening insect vector. </w:t>
        </w:r>
        <w:proofErr w:type="spellStart"/>
        <w:r w:rsidRPr="00013B97">
          <w:rPr>
            <w:rFonts w:eastAsia="Times New Roman" w:cstheme="minorHAnsi"/>
            <w:lang w:eastAsia="en-AU"/>
          </w:rPr>
          <w:t>PLoSONE</w:t>
        </w:r>
        <w:proofErr w:type="spellEnd"/>
        <w:r w:rsidRPr="00013B97">
          <w:rPr>
            <w:rFonts w:eastAsia="Times New Roman" w:cstheme="minorHAnsi"/>
            <w:lang w:eastAsia="en-AU"/>
          </w:rPr>
          <w:t xml:space="preserv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aha</w:t>
      </w:r>
      <w:proofErr w:type="spellEnd"/>
      <w:r w:rsidRPr="00D2435E">
        <w:rPr>
          <w:rFonts w:eastAsia="Times New Roman" w:cstheme="minorHAnsi"/>
          <w:lang w:eastAsia="en-AU"/>
        </w:rPr>
        <w:t xml:space="preserve">,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proofErr w:type="spellStart"/>
      <w:r w:rsidRPr="00D2435E">
        <w:rPr>
          <w:rFonts w:eastAsia="Times New Roman" w:cstheme="minorHAnsi"/>
          <w:lang w:eastAsia="en-AU"/>
        </w:rPr>
        <w:t>Marutani-Hert</w:t>
      </w:r>
      <w:proofErr w:type="spellEnd"/>
      <w:r w:rsidRPr="00D2435E">
        <w:rPr>
          <w:rFonts w:eastAsia="Times New Roman" w:cstheme="minorHAnsi"/>
          <w:lang w:eastAsia="en-AU"/>
        </w:rPr>
        <w:t xml:space="preserve">,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w:t>
      </w:r>
      <w:proofErr w:type="spellStart"/>
      <w:r w:rsidRPr="00D2435E">
        <w:rPr>
          <w:rFonts w:eastAsia="Times New Roman" w:cstheme="minorHAnsi"/>
          <w:lang w:eastAsia="en-AU"/>
        </w:rPr>
        <w:t>Lindeberg</w:t>
      </w:r>
      <w:proofErr w:type="spellEnd"/>
      <w:r w:rsidR="00DB5AD2">
        <w:rPr>
          <w:rFonts w:eastAsia="Times New Roman" w:cstheme="minorHAnsi"/>
          <w:lang w:eastAsia="en-AU"/>
        </w:rPr>
        <w:t>, M</w:t>
      </w:r>
      <w:r w:rsidRPr="00D2435E">
        <w:rPr>
          <w:rFonts w:eastAsia="Times New Roman" w:cstheme="minorHAnsi"/>
          <w:lang w:eastAsia="en-AU"/>
        </w:rPr>
        <w:t xml:space="preserve">. 2012. Survey of Endosymbionts in the </w:t>
      </w:r>
      <w:proofErr w:type="spellStart"/>
      <w:r w:rsidRPr="00D2435E">
        <w:rPr>
          <w:rFonts w:eastAsia="Times New Roman" w:cstheme="minorHAnsi"/>
          <w:lang w:eastAsia="en-AU"/>
        </w:rPr>
        <w:t>Diaphor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itri</w:t>
      </w:r>
      <w:proofErr w:type="spellEnd"/>
      <w:r w:rsidRPr="00D2435E">
        <w:rPr>
          <w:rFonts w:eastAsia="Times New Roman" w:cstheme="minorHAnsi"/>
          <w:lang w:eastAsia="en-AU"/>
        </w:rPr>
        <w:t xml:space="preserve"> Metagenome and Assembly of a Wolbachia </w:t>
      </w:r>
      <w:proofErr w:type="spellStart"/>
      <w:r w:rsidRPr="00D2435E">
        <w:rPr>
          <w:rFonts w:eastAsia="Times New Roman" w:cstheme="minorHAnsi"/>
          <w:lang w:eastAsia="en-AU"/>
        </w:rPr>
        <w:t>wDi</w:t>
      </w:r>
      <w:proofErr w:type="spellEnd"/>
      <w:r w:rsidRPr="00D2435E">
        <w:rPr>
          <w:rFonts w:eastAsia="Times New Roman" w:cstheme="minorHAnsi"/>
          <w:lang w:eastAsia="en-AU"/>
        </w:rPr>
        <w:t xml:space="preserve"> Draft Genom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w:t>
      </w:r>
      <w:proofErr w:type="spellStart"/>
      <w:r w:rsidRPr="00D2435E">
        <w:rPr>
          <w:rFonts w:eastAsia="Times New Roman" w:cstheme="minorHAnsi"/>
          <w:lang w:eastAsia="en-AU"/>
        </w:rPr>
        <w:t>Kronauer</w:t>
      </w:r>
      <w:proofErr w:type="spellEnd"/>
      <w:r w:rsidRPr="00D2435E">
        <w:rPr>
          <w:rFonts w:eastAsia="Times New Roman" w:cstheme="minorHAnsi"/>
          <w:lang w:eastAsia="en-AU"/>
        </w:rPr>
        <w:t>,</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 xml:space="preserve">,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 xml:space="preserve">,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bacterial endosymbionts and their carpenter ant host species: proposal of the new </w:t>
      </w:r>
      <w:proofErr w:type="spellStart"/>
      <w:r w:rsidRPr="00D2435E">
        <w:rPr>
          <w:rFonts w:eastAsia="Times New Roman" w:cstheme="minorHAnsi"/>
          <w:lang w:eastAsia="en-AU"/>
        </w:rPr>
        <w:t>taxon</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Blochmannia</w:t>
      </w:r>
      <w:proofErr w:type="spellEnd"/>
      <w:r w:rsidRPr="00D2435E">
        <w:rPr>
          <w:rFonts w:eastAsia="Times New Roman" w:cstheme="minorHAnsi"/>
          <w:lang w:eastAsia="en-AU"/>
        </w:rPr>
        <w:t xml:space="preserve"> gen.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chroder, D., </w:t>
      </w:r>
      <w:proofErr w:type="spellStart"/>
      <w:r w:rsidRPr="00D2435E">
        <w:rPr>
          <w:rFonts w:eastAsia="Times New Roman" w:cstheme="minorHAnsi"/>
          <w:lang w:eastAsia="en-AU"/>
        </w:rPr>
        <w:t>Deppisch</w:t>
      </w:r>
      <w:proofErr w:type="spellEnd"/>
      <w:r w:rsidRPr="00D2435E">
        <w:rPr>
          <w:rFonts w:eastAsia="Times New Roman" w:cstheme="minorHAnsi"/>
          <w:lang w:eastAsia="en-AU"/>
        </w:rPr>
        <w:t>,</w:t>
      </w:r>
      <w:r w:rsidR="0045573B">
        <w:rPr>
          <w:rFonts w:eastAsia="Times New Roman" w:cstheme="minorHAnsi"/>
          <w:lang w:eastAsia="en-AU"/>
        </w:rPr>
        <w:t xml:space="preserve"> H., </w:t>
      </w:r>
      <w:proofErr w:type="spellStart"/>
      <w:r w:rsidRPr="00D2435E">
        <w:rPr>
          <w:rFonts w:eastAsia="Times New Roman" w:cstheme="minorHAnsi"/>
          <w:lang w:eastAsia="en-AU"/>
        </w:rPr>
        <w:t>Obermayer</w:t>
      </w:r>
      <w:proofErr w:type="spellEnd"/>
      <w:r w:rsidRPr="00D2435E">
        <w:rPr>
          <w:rFonts w:eastAsia="Times New Roman" w:cstheme="minorHAnsi"/>
          <w:lang w:eastAsia="en-AU"/>
        </w:rPr>
        <w:t>,</w:t>
      </w:r>
      <w:r w:rsidR="0045573B">
        <w:rPr>
          <w:rFonts w:eastAsia="Times New Roman" w:cstheme="minorHAnsi"/>
          <w:lang w:eastAsia="en-AU"/>
        </w:rPr>
        <w:t xml:space="preserve"> M., </w:t>
      </w:r>
      <w:proofErr w:type="spellStart"/>
      <w:r w:rsidRPr="00D2435E">
        <w:rPr>
          <w:rFonts w:eastAsia="Times New Roman" w:cstheme="minorHAnsi"/>
          <w:lang w:eastAsia="en-AU"/>
        </w:rPr>
        <w:t>Krohne</w:t>
      </w:r>
      <w:proofErr w:type="spellEnd"/>
      <w:r w:rsidRPr="00D2435E">
        <w:rPr>
          <w:rFonts w:eastAsia="Times New Roman" w:cstheme="minorHAnsi"/>
          <w:lang w:eastAsia="en-AU"/>
        </w:rPr>
        <w:t>,</w:t>
      </w:r>
      <w:r w:rsidR="0045573B">
        <w:rPr>
          <w:rFonts w:eastAsia="Times New Roman" w:cstheme="minorHAnsi"/>
          <w:lang w:eastAsia="en-AU"/>
        </w:rPr>
        <w:t xml:space="preserve"> G.,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w:t>
      </w:r>
      <w:r w:rsidR="0045573B">
        <w:rPr>
          <w:rFonts w:eastAsia="Times New Roman" w:cstheme="minorHAnsi"/>
          <w:lang w:eastAsia="en-AU"/>
        </w:rPr>
        <w:t xml:space="preserve"> E.,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xml:space="preserve">. 1996. Intracellular endosymbiotic: Bacteria of </w:t>
      </w:r>
      <w:proofErr w:type="spellStart"/>
      <w:r w:rsidRPr="00D2435E">
        <w:rPr>
          <w:rFonts w:eastAsia="Times New Roman" w:cstheme="minorHAnsi"/>
          <w:lang w:eastAsia="en-AU"/>
        </w:rPr>
        <w:t>Camponotus</w:t>
      </w:r>
      <w:proofErr w:type="spellEnd"/>
      <w:r w:rsidRPr="00D2435E">
        <w:rPr>
          <w:rFonts w:eastAsia="Times New Roman" w:cstheme="minorHAnsi"/>
          <w:lang w:eastAsia="en-AU"/>
        </w:rPr>
        <w:t xml:space="preserve">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Washburne</w:t>
      </w:r>
      <w:proofErr w:type="spellEnd"/>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w:t>
      </w:r>
      <w:proofErr w:type="spellStart"/>
      <w:r w:rsidRPr="00D2435E">
        <w:rPr>
          <w:rFonts w:eastAsia="Times New Roman" w:cstheme="minorHAnsi"/>
          <w:lang w:eastAsia="en-AU"/>
        </w:rPr>
        <w:t>Elife</w:t>
      </w:r>
      <w:proofErr w:type="spellEnd"/>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 xml:space="preserve">29(12):3781-92. </w:t>
      </w:r>
      <w:proofErr w:type="spellStart"/>
      <w:r w:rsidR="009F225A" w:rsidRPr="009F225A">
        <w:rPr>
          <w:rFonts w:eastAsia="Times New Roman" w:cstheme="minorHAnsi"/>
          <w:lang w:eastAsia="en-AU"/>
        </w:rPr>
        <w:t>doi</w:t>
      </w:r>
      <w:proofErr w:type="spellEnd"/>
      <w:r w:rsidR="009F225A" w:rsidRPr="009F225A">
        <w:rPr>
          <w:rFonts w:eastAsia="Times New Roman" w:cstheme="minorHAnsi"/>
          <w:lang w:eastAsia="en-AU"/>
        </w:rPr>
        <w:t>: 10.1093/</w:t>
      </w:r>
      <w:proofErr w:type="spellStart"/>
      <w:r w:rsidR="009F225A" w:rsidRPr="009F225A">
        <w:rPr>
          <w:rFonts w:eastAsia="Times New Roman" w:cstheme="minorHAnsi"/>
          <w:lang w:eastAsia="en-AU"/>
        </w:rPr>
        <w:t>molbev</w:t>
      </w:r>
      <w:proofErr w:type="spellEnd"/>
      <w:r w:rsidR="009F225A" w:rsidRPr="009F225A">
        <w:rPr>
          <w:rFonts w:eastAsia="Times New Roman" w:cstheme="minorHAnsi"/>
          <w:lang w:eastAsia="en-AU"/>
        </w:rPr>
        <w:t>/mss180.</w:t>
      </w:r>
    </w:p>
    <w:p w14:paraId="5BAF5BE9" w14:textId="71A94603" w:rsidR="00D2435E" w:rsidRDefault="00D2435E" w:rsidP="00D2435E">
      <w:pPr>
        <w:numPr>
          <w:ilvl w:val="0"/>
          <w:numId w:val="16"/>
        </w:numPr>
        <w:spacing w:after="0" w:line="240" w:lineRule="auto"/>
        <w:rPr>
          <w:ins w:id="1201" w:author="Francesco Martoni (DEDJTR)" w:date="2020-02-18T11:31:00Z"/>
          <w:rFonts w:eastAsia="Times New Roman" w:cstheme="minorHAnsi"/>
          <w:lang w:eastAsia="en-AU"/>
        </w:rPr>
      </w:pPr>
      <w:r w:rsidRPr="00D2435E">
        <w:rPr>
          <w:rFonts w:eastAsia="Times New Roman" w:cstheme="minorHAnsi"/>
          <w:lang w:eastAsia="en-AU"/>
        </w:rPr>
        <w:t xml:space="preserve">Spaulding, A.W., von </w:t>
      </w:r>
      <w:proofErr w:type="spellStart"/>
      <w:r w:rsidRPr="00D2435E">
        <w:rPr>
          <w:rFonts w:eastAsia="Times New Roman" w:cstheme="minorHAnsi"/>
          <w:lang w:eastAsia="en-AU"/>
        </w:rPr>
        <w:t>Dohlen</w:t>
      </w:r>
      <w:proofErr w:type="spellEnd"/>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proofErr w:type="spellStart"/>
      <w:ins w:id="1202" w:author="Francesco Martoni (DEDJTR)" w:date="2020-02-18T11:31:00Z">
        <w:r w:rsidRPr="00FC4A85">
          <w:rPr>
            <w:rFonts w:eastAsia="Times New Roman" w:cstheme="minorHAnsi"/>
            <w:lang w:eastAsia="en-AU"/>
          </w:rPr>
          <w:t>Syfert</w:t>
        </w:r>
      </w:ins>
      <w:proofErr w:type="spellEnd"/>
      <w:ins w:id="1203" w:author="Francesco Martoni (DEDJTR)" w:date="2020-02-18T11:32:00Z">
        <w:r>
          <w:rPr>
            <w:rFonts w:eastAsia="Times New Roman" w:cstheme="minorHAnsi"/>
            <w:lang w:eastAsia="en-AU"/>
          </w:rPr>
          <w:t>,</w:t>
        </w:r>
      </w:ins>
      <w:ins w:id="1204" w:author="Francesco Martoni (DEDJTR)" w:date="2020-02-18T11:31:00Z">
        <w:r w:rsidRPr="00FC4A85">
          <w:rPr>
            <w:rFonts w:eastAsia="Times New Roman" w:cstheme="minorHAnsi"/>
            <w:lang w:eastAsia="en-AU"/>
          </w:rPr>
          <w:t xml:space="preserve"> M</w:t>
        </w:r>
      </w:ins>
      <w:ins w:id="1205" w:author="Francesco Martoni (DEDJTR)" w:date="2020-02-18T11:32:00Z">
        <w:r>
          <w:rPr>
            <w:rFonts w:eastAsia="Times New Roman" w:cstheme="minorHAnsi"/>
            <w:lang w:eastAsia="en-AU"/>
          </w:rPr>
          <w:t>.</w:t>
        </w:r>
      </w:ins>
      <w:ins w:id="1206" w:author="Francesco Martoni (DEDJTR)" w:date="2020-02-18T11:31:00Z">
        <w:r w:rsidRPr="00FC4A85">
          <w:rPr>
            <w:rFonts w:eastAsia="Times New Roman" w:cstheme="minorHAnsi"/>
            <w:lang w:eastAsia="en-AU"/>
          </w:rPr>
          <w:t>M</w:t>
        </w:r>
      </w:ins>
      <w:ins w:id="1207" w:author="Francesco Martoni (DEDJTR)" w:date="2020-02-18T11:32:00Z">
        <w:r>
          <w:rPr>
            <w:rFonts w:eastAsia="Times New Roman" w:cstheme="minorHAnsi"/>
            <w:lang w:eastAsia="en-AU"/>
          </w:rPr>
          <w:t>.</w:t>
        </w:r>
      </w:ins>
      <w:ins w:id="1208" w:author="Francesco Martoni (DEDJTR)" w:date="2020-02-18T11:31:00Z">
        <w:r w:rsidRPr="00FC4A85">
          <w:rPr>
            <w:rFonts w:eastAsia="Times New Roman" w:cstheme="minorHAnsi"/>
            <w:lang w:eastAsia="en-AU"/>
          </w:rPr>
          <w:t xml:space="preserve">, </w:t>
        </w:r>
        <w:proofErr w:type="spellStart"/>
        <w:r w:rsidRPr="00FC4A85">
          <w:rPr>
            <w:rFonts w:eastAsia="Times New Roman" w:cstheme="minorHAnsi"/>
            <w:lang w:eastAsia="en-AU"/>
          </w:rPr>
          <w:t>Serbina</w:t>
        </w:r>
      </w:ins>
      <w:proofErr w:type="spellEnd"/>
      <w:ins w:id="1209" w:author="Francesco Martoni (DEDJTR)" w:date="2020-02-18T11:32:00Z">
        <w:r>
          <w:rPr>
            <w:rFonts w:eastAsia="Times New Roman" w:cstheme="minorHAnsi"/>
            <w:lang w:eastAsia="en-AU"/>
          </w:rPr>
          <w:t>,</w:t>
        </w:r>
      </w:ins>
      <w:ins w:id="1210" w:author="Francesco Martoni (DEDJTR)" w:date="2020-02-18T11:31:00Z">
        <w:r w:rsidRPr="00FC4A85">
          <w:rPr>
            <w:rFonts w:eastAsia="Times New Roman" w:cstheme="minorHAnsi"/>
            <w:lang w:eastAsia="en-AU"/>
          </w:rPr>
          <w:t xml:space="preserve"> L</w:t>
        </w:r>
      </w:ins>
      <w:ins w:id="1211" w:author="Francesco Martoni (DEDJTR)" w:date="2020-02-18T11:32:00Z">
        <w:r>
          <w:rPr>
            <w:rFonts w:eastAsia="Times New Roman" w:cstheme="minorHAnsi"/>
            <w:lang w:eastAsia="en-AU"/>
          </w:rPr>
          <w:t>.</w:t>
        </w:r>
      </w:ins>
      <w:ins w:id="1212" w:author="Francesco Martoni (DEDJTR)" w:date="2020-02-18T11:31:00Z">
        <w:r w:rsidRPr="00FC4A85">
          <w:rPr>
            <w:rFonts w:eastAsia="Times New Roman" w:cstheme="minorHAnsi"/>
            <w:lang w:eastAsia="en-AU"/>
          </w:rPr>
          <w:t>, Burckhardt</w:t>
        </w:r>
      </w:ins>
      <w:ins w:id="1213" w:author="Francesco Martoni (DEDJTR)" w:date="2020-02-18T11:32:00Z">
        <w:r>
          <w:rPr>
            <w:rFonts w:eastAsia="Times New Roman" w:cstheme="minorHAnsi"/>
            <w:lang w:eastAsia="en-AU"/>
          </w:rPr>
          <w:t>,</w:t>
        </w:r>
      </w:ins>
      <w:ins w:id="1214" w:author="Francesco Martoni (DEDJTR)" w:date="2020-02-18T11:31:00Z">
        <w:r w:rsidRPr="00FC4A85">
          <w:rPr>
            <w:rFonts w:eastAsia="Times New Roman" w:cstheme="minorHAnsi"/>
            <w:lang w:eastAsia="en-AU"/>
          </w:rPr>
          <w:t xml:space="preserve"> D</w:t>
        </w:r>
      </w:ins>
      <w:ins w:id="1215" w:author="Francesco Martoni (DEDJTR)" w:date="2020-02-18T11:32:00Z">
        <w:r>
          <w:rPr>
            <w:rFonts w:eastAsia="Times New Roman" w:cstheme="minorHAnsi"/>
            <w:lang w:eastAsia="en-AU"/>
          </w:rPr>
          <w:t>.</w:t>
        </w:r>
      </w:ins>
      <w:ins w:id="1216" w:author="Francesco Martoni (DEDJTR)" w:date="2020-02-18T11:31:00Z">
        <w:r w:rsidRPr="00FC4A85">
          <w:rPr>
            <w:rFonts w:eastAsia="Times New Roman" w:cstheme="minorHAnsi"/>
            <w:lang w:eastAsia="en-AU"/>
          </w:rPr>
          <w:t>,</w:t>
        </w:r>
      </w:ins>
      <w:ins w:id="1217" w:author="Francesco Martoni (DEDJTR)" w:date="2020-02-18T11:32:00Z">
        <w:r>
          <w:rPr>
            <w:rFonts w:eastAsia="Times New Roman" w:cstheme="minorHAnsi"/>
            <w:lang w:eastAsia="en-AU"/>
          </w:rPr>
          <w:t xml:space="preserve"> </w:t>
        </w:r>
      </w:ins>
      <w:ins w:id="1218" w:author="Francesco Martoni (DEDJTR)" w:date="2020-02-18T11:31:00Z">
        <w:r w:rsidRPr="00FC4A85">
          <w:rPr>
            <w:rFonts w:eastAsia="Times New Roman" w:cstheme="minorHAnsi"/>
            <w:lang w:eastAsia="en-AU"/>
          </w:rPr>
          <w:t>Knapp</w:t>
        </w:r>
      </w:ins>
      <w:ins w:id="1219" w:author="Francesco Martoni (DEDJTR)" w:date="2020-02-18T11:32:00Z">
        <w:r>
          <w:rPr>
            <w:rFonts w:eastAsia="Times New Roman" w:cstheme="minorHAnsi"/>
            <w:lang w:eastAsia="en-AU"/>
          </w:rPr>
          <w:t>,</w:t>
        </w:r>
      </w:ins>
      <w:ins w:id="1220" w:author="Francesco Martoni (DEDJTR)" w:date="2020-02-18T11:31:00Z">
        <w:r w:rsidRPr="00FC4A85">
          <w:rPr>
            <w:rFonts w:eastAsia="Times New Roman" w:cstheme="minorHAnsi"/>
            <w:lang w:eastAsia="en-AU"/>
          </w:rPr>
          <w:t xml:space="preserve"> S</w:t>
        </w:r>
      </w:ins>
      <w:ins w:id="1221" w:author="Francesco Martoni (DEDJTR)" w:date="2020-02-18T11:32:00Z">
        <w:r>
          <w:rPr>
            <w:rFonts w:eastAsia="Times New Roman" w:cstheme="minorHAnsi"/>
            <w:lang w:eastAsia="en-AU"/>
          </w:rPr>
          <w:t>.</w:t>
        </w:r>
      </w:ins>
      <w:ins w:id="1222" w:author="Francesco Martoni (DEDJTR)" w:date="2020-02-18T11:31:00Z">
        <w:r w:rsidRPr="00FC4A85">
          <w:rPr>
            <w:rFonts w:eastAsia="Times New Roman" w:cstheme="minorHAnsi"/>
            <w:lang w:eastAsia="en-AU"/>
          </w:rPr>
          <w:t>, Percy</w:t>
        </w:r>
      </w:ins>
      <w:ins w:id="1223" w:author="Francesco Martoni (DEDJTR)" w:date="2020-02-18T11:32:00Z">
        <w:r>
          <w:rPr>
            <w:rFonts w:eastAsia="Times New Roman" w:cstheme="minorHAnsi"/>
            <w:lang w:eastAsia="en-AU"/>
          </w:rPr>
          <w:t>,</w:t>
        </w:r>
      </w:ins>
      <w:ins w:id="1224" w:author="Francesco Martoni (DEDJTR)" w:date="2020-02-18T11:31:00Z">
        <w:r w:rsidRPr="00FC4A85">
          <w:rPr>
            <w:rFonts w:eastAsia="Times New Roman" w:cstheme="minorHAnsi"/>
            <w:lang w:eastAsia="en-AU"/>
          </w:rPr>
          <w:t xml:space="preserve"> D</w:t>
        </w:r>
      </w:ins>
      <w:ins w:id="1225" w:author="Francesco Martoni (DEDJTR)" w:date="2020-02-18T11:32:00Z">
        <w:r>
          <w:rPr>
            <w:rFonts w:eastAsia="Times New Roman" w:cstheme="minorHAnsi"/>
            <w:lang w:eastAsia="en-AU"/>
          </w:rPr>
          <w:t>.</w:t>
        </w:r>
      </w:ins>
      <w:ins w:id="1226" w:author="Francesco Martoni (DEDJTR)" w:date="2020-02-18T11:31:00Z">
        <w:r w:rsidRPr="00FC4A85">
          <w:rPr>
            <w:rFonts w:eastAsia="Times New Roman" w:cstheme="minorHAnsi"/>
            <w:lang w:eastAsia="en-AU"/>
          </w:rPr>
          <w:t>M</w:t>
        </w:r>
      </w:ins>
      <w:ins w:id="1227" w:author="Francesco Martoni (DEDJTR)" w:date="2020-02-18T11:32:00Z">
        <w:r>
          <w:rPr>
            <w:rFonts w:eastAsia="Times New Roman" w:cstheme="minorHAnsi"/>
            <w:lang w:eastAsia="en-AU"/>
          </w:rPr>
          <w:t>.</w:t>
        </w:r>
      </w:ins>
      <w:ins w:id="1228" w:author="Francesco Martoni (DEDJTR)" w:date="2020-02-18T11:31:00Z">
        <w:r w:rsidRPr="00FC4A85">
          <w:rPr>
            <w:rFonts w:eastAsia="Times New Roman" w:cstheme="minorHAnsi"/>
            <w:lang w:eastAsia="en-AU"/>
          </w:rPr>
          <w:t xml:space="preserve"> 2017</w:t>
        </w:r>
      </w:ins>
      <w:ins w:id="1229" w:author="Francesco Martoni (DEDJTR)" w:date="2020-02-18T11:32:00Z">
        <w:r>
          <w:rPr>
            <w:rFonts w:eastAsia="Times New Roman" w:cstheme="minorHAnsi"/>
            <w:lang w:eastAsia="en-AU"/>
          </w:rPr>
          <w:t>.</w:t>
        </w:r>
      </w:ins>
      <w:ins w:id="1230" w:author="Francesco Martoni (DEDJTR)" w:date="2020-02-18T11:31:00Z">
        <w:r w:rsidRPr="00FC4A85">
          <w:rPr>
            <w:rFonts w:eastAsia="Times New Roman" w:cstheme="minorHAnsi"/>
            <w:lang w:eastAsia="en-AU"/>
          </w:rPr>
          <w:t xml:space="preserve"> Emerging </w:t>
        </w:r>
      </w:ins>
      <w:ins w:id="1231" w:author="Francesco Martoni (DEDJTR)" w:date="2020-02-18T11:32:00Z">
        <w:r>
          <w:rPr>
            <w:rFonts w:eastAsia="Times New Roman" w:cstheme="minorHAnsi"/>
            <w:lang w:eastAsia="en-AU"/>
          </w:rPr>
          <w:t>n</w:t>
        </w:r>
      </w:ins>
      <w:ins w:id="1232" w:author="Francesco Martoni (DEDJTR)" w:date="2020-02-18T11:31:00Z">
        <w:r w:rsidRPr="00FC4A85">
          <w:rPr>
            <w:rFonts w:eastAsia="Times New Roman" w:cstheme="minorHAnsi"/>
            <w:lang w:eastAsia="en-AU"/>
          </w:rPr>
          <w:t xml:space="preserve">ew </w:t>
        </w:r>
      </w:ins>
      <w:ins w:id="1233" w:author="Francesco Martoni (DEDJTR)" w:date="2020-02-18T11:32:00Z">
        <w:r>
          <w:rPr>
            <w:rFonts w:eastAsia="Times New Roman" w:cstheme="minorHAnsi"/>
            <w:lang w:eastAsia="en-AU"/>
          </w:rPr>
          <w:t>c</w:t>
        </w:r>
      </w:ins>
      <w:ins w:id="1234" w:author="Francesco Martoni (DEDJTR)" w:date="2020-02-18T11:31:00Z">
        <w:r w:rsidRPr="00FC4A85">
          <w:rPr>
            <w:rFonts w:eastAsia="Times New Roman" w:cstheme="minorHAnsi"/>
            <w:lang w:eastAsia="en-AU"/>
          </w:rPr>
          <w:t>rop</w:t>
        </w:r>
      </w:ins>
      <w:ins w:id="1235" w:author="Francesco Martoni (DEDJTR)" w:date="2020-02-18T11:32:00Z">
        <w:r>
          <w:rPr>
            <w:rFonts w:eastAsia="Times New Roman" w:cstheme="minorHAnsi"/>
            <w:lang w:eastAsia="en-AU"/>
          </w:rPr>
          <w:t xml:space="preserve"> p</w:t>
        </w:r>
      </w:ins>
      <w:ins w:id="1236" w:author="Francesco Martoni (DEDJTR)" w:date="2020-02-18T11:31:00Z">
        <w:r w:rsidRPr="00FC4A85">
          <w:rPr>
            <w:rFonts w:eastAsia="Times New Roman" w:cstheme="minorHAnsi"/>
            <w:lang w:eastAsia="en-AU"/>
          </w:rPr>
          <w:t xml:space="preserve">ests: </w:t>
        </w:r>
      </w:ins>
      <w:ins w:id="1237" w:author="Francesco Martoni (DEDJTR)" w:date="2020-02-18T11:32:00Z">
        <w:r>
          <w:rPr>
            <w:rFonts w:eastAsia="Times New Roman" w:cstheme="minorHAnsi"/>
            <w:lang w:eastAsia="en-AU"/>
          </w:rPr>
          <w:t>e</w:t>
        </w:r>
      </w:ins>
      <w:ins w:id="1238" w:author="Francesco Martoni (DEDJTR)" w:date="2020-02-18T11:31:00Z">
        <w:r w:rsidRPr="00FC4A85">
          <w:rPr>
            <w:rFonts w:eastAsia="Times New Roman" w:cstheme="minorHAnsi"/>
            <w:lang w:eastAsia="en-AU"/>
          </w:rPr>
          <w:t xml:space="preserve">cological </w:t>
        </w:r>
      </w:ins>
      <w:ins w:id="1239" w:author="Francesco Martoni (DEDJTR)" w:date="2020-02-18T11:32:00Z">
        <w:r>
          <w:rPr>
            <w:rFonts w:eastAsia="Times New Roman" w:cstheme="minorHAnsi"/>
            <w:lang w:eastAsia="en-AU"/>
          </w:rPr>
          <w:t>m</w:t>
        </w:r>
      </w:ins>
      <w:ins w:id="1240" w:author="Francesco Martoni (DEDJTR)" w:date="2020-02-18T11:31:00Z">
        <w:r w:rsidRPr="00FC4A85">
          <w:rPr>
            <w:rFonts w:eastAsia="Times New Roman" w:cstheme="minorHAnsi"/>
            <w:lang w:eastAsia="en-AU"/>
          </w:rPr>
          <w:t xml:space="preserve">odelling and </w:t>
        </w:r>
      </w:ins>
      <w:ins w:id="1241" w:author="Francesco Martoni (DEDJTR)" w:date="2020-02-18T11:32:00Z">
        <w:r>
          <w:rPr>
            <w:rFonts w:eastAsia="Times New Roman" w:cstheme="minorHAnsi"/>
            <w:lang w:eastAsia="en-AU"/>
          </w:rPr>
          <w:t>a</w:t>
        </w:r>
      </w:ins>
      <w:ins w:id="1242" w:author="Francesco Martoni (DEDJTR)" w:date="2020-02-18T11:31:00Z">
        <w:r w:rsidRPr="00FC4A85">
          <w:rPr>
            <w:rFonts w:eastAsia="Times New Roman" w:cstheme="minorHAnsi"/>
            <w:lang w:eastAsia="en-AU"/>
          </w:rPr>
          <w:t>nalysis of the</w:t>
        </w:r>
      </w:ins>
      <w:ins w:id="1243" w:author="Francesco Martoni (DEDJTR)" w:date="2020-02-18T11:32:00Z">
        <w:r>
          <w:rPr>
            <w:rFonts w:eastAsia="Times New Roman" w:cstheme="minorHAnsi"/>
            <w:lang w:eastAsia="en-AU"/>
          </w:rPr>
          <w:t xml:space="preserve"> </w:t>
        </w:r>
      </w:ins>
      <w:ins w:id="1244" w:author="Francesco Martoni (DEDJTR)" w:date="2020-02-18T11:31:00Z">
        <w:r w:rsidRPr="00FC4A85">
          <w:rPr>
            <w:rFonts w:eastAsia="Times New Roman" w:cstheme="minorHAnsi"/>
            <w:lang w:eastAsia="en-AU"/>
          </w:rPr>
          <w:t xml:space="preserve">South American </w:t>
        </w:r>
      </w:ins>
      <w:ins w:id="1245" w:author="Francesco Martoni (DEDJTR)" w:date="2020-02-18T11:33:00Z">
        <w:r>
          <w:rPr>
            <w:rFonts w:eastAsia="Times New Roman" w:cstheme="minorHAnsi"/>
            <w:lang w:eastAsia="en-AU"/>
          </w:rPr>
          <w:t>p</w:t>
        </w:r>
      </w:ins>
      <w:ins w:id="1246" w:author="Francesco Martoni (DEDJTR)" w:date="2020-02-18T11:31:00Z">
        <w:r w:rsidRPr="00FC4A85">
          <w:rPr>
            <w:rFonts w:eastAsia="Times New Roman" w:cstheme="minorHAnsi"/>
            <w:lang w:eastAsia="en-AU"/>
          </w:rPr>
          <w:t xml:space="preserve">otato </w:t>
        </w:r>
      </w:ins>
      <w:ins w:id="1247" w:author="Francesco Martoni (DEDJTR)" w:date="2020-02-18T11:33:00Z">
        <w:r>
          <w:rPr>
            <w:rFonts w:eastAsia="Times New Roman" w:cstheme="minorHAnsi"/>
            <w:lang w:eastAsia="en-AU"/>
          </w:rPr>
          <w:t>p</w:t>
        </w:r>
      </w:ins>
      <w:ins w:id="1248" w:author="Francesco Martoni (DEDJTR)" w:date="2020-02-18T11:31:00Z">
        <w:r w:rsidRPr="00FC4A85">
          <w:rPr>
            <w:rFonts w:eastAsia="Times New Roman" w:cstheme="minorHAnsi"/>
            <w:lang w:eastAsia="en-AU"/>
          </w:rPr>
          <w:t xml:space="preserve">syllid </w:t>
        </w:r>
        <w:proofErr w:type="spellStart"/>
        <w:r w:rsidRPr="00FC4A85">
          <w:rPr>
            <w:rFonts w:eastAsia="Times New Roman" w:cstheme="minorHAnsi"/>
            <w:i/>
            <w:iCs/>
            <w:lang w:eastAsia="en-AU"/>
            <w:rPrChange w:id="1249" w:author="Francesco Martoni (DEDJTR)" w:date="2020-02-18T11:32:00Z">
              <w:rPr>
                <w:rFonts w:eastAsia="Times New Roman" w:cstheme="minorHAnsi"/>
                <w:lang w:eastAsia="en-AU"/>
              </w:rPr>
            </w:rPrChange>
          </w:rPr>
          <w:t>Russelliana</w:t>
        </w:r>
      </w:ins>
      <w:proofErr w:type="spellEnd"/>
      <w:ins w:id="1250" w:author="Francesco Martoni (DEDJTR)" w:date="2020-02-18T11:32:00Z">
        <w:r w:rsidRPr="00FC4A85">
          <w:rPr>
            <w:rFonts w:eastAsia="Times New Roman" w:cstheme="minorHAnsi"/>
            <w:i/>
            <w:iCs/>
            <w:lang w:eastAsia="en-AU"/>
            <w:rPrChange w:id="1251" w:author="Francesco Martoni (DEDJTR)" w:date="2020-02-18T11:32:00Z">
              <w:rPr>
                <w:rFonts w:eastAsia="Times New Roman" w:cstheme="minorHAnsi"/>
                <w:lang w:eastAsia="en-AU"/>
              </w:rPr>
            </w:rPrChange>
          </w:rPr>
          <w:t xml:space="preserve"> </w:t>
        </w:r>
      </w:ins>
      <w:proofErr w:type="spellStart"/>
      <w:ins w:id="1252" w:author="Francesco Martoni (DEDJTR)" w:date="2020-02-18T11:31:00Z">
        <w:r w:rsidRPr="00FC4A85">
          <w:rPr>
            <w:rFonts w:eastAsia="Times New Roman" w:cstheme="minorHAnsi"/>
            <w:i/>
            <w:iCs/>
            <w:lang w:eastAsia="en-AU"/>
            <w:rPrChange w:id="1253" w:author="Francesco Martoni (DEDJTR)" w:date="2020-02-18T11:32:00Z">
              <w:rPr>
                <w:rFonts w:eastAsia="Times New Roman" w:cstheme="minorHAnsi"/>
                <w:lang w:eastAsia="en-AU"/>
              </w:rPr>
            </w:rPrChange>
          </w:rPr>
          <w:t>solanicola</w:t>
        </w:r>
        <w:proofErr w:type="spellEnd"/>
        <w:r w:rsidRPr="00FC4A85">
          <w:rPr>
            <w:rFonts w:eastAsia="Times New Roman" w:cstheme="minorHAnsi"/>
            <w:lang w:eastAsia="en-AU"/>
          </w:rPr>
          <w:t xml:space="preserve"> (Hemiptera: </w:t>
        </w:r>
        <w:proofErr w:type="spellStart"/>
        <w:r w:rsidRPr="00FC4A85">
          <w:rPr>
            <w:rFonts w:eastAsia="Times New Roman" w:cstheme="minorHAnsi"/>
            <w:lang w:eastAsia="en-AU"/>
          </w:rPr>
          <w:t>Psylloidea</w:t>
        </w:r>
        <w:proofErr w:type="spellEnd"/>
        <w:r w:rsidRPr="00FC4A85">
          <w:rPr>
            <w:rFonts w:eastAsia="Times New Roman" w:cstheme="minorHAnsi"/>
            <w:lang w:eastAsia="en-AU"/>
          </w:rPr>
          <w:t xml:space="preserve">) and </w:t>
        </w:r>
      </w:ins>
      <w:ins w:id="1254" w:author="Francesco Martoni (DEDJTR)" w:date="2020-02-18T11:33:00Z">
        <w:r>
          <w:rPr>
            <w:rFonts w:eastAsia="Times New Roman" w:cstheme="minorHAnsi"/>
            <w:lang w:eastAsia="en-AU"/>
          </w:rPr>
          <w:t>i</w:t>
        </w:r>
      </w:ins>
      <w:ins w:id="1255" w:author="Francesco Martoni (DEDJTR)" w:date="2020-02-18T11:31:00Z">
        <w:r w:rsidRPr="00FC4A85">
          <w:rPr>
            <w:rFonts w:eastAsia="Times New Roman" w:cstheme="minorHAnsi"/>
            <w:lang w:eastAsia="en-AU"/>
          </w:rPr>
          <w:t xml:space="preserve">ts </w:t>
        </w:r>
      </w:ins>
      <w:ins w:id="1256" w:author="Francesco Martoni (DEDJTR)" w:date="2020-02-18T11:33:00Z">
        <w:r>
          <w:rPr>
            <w:rFonts w:eastAsia="Times New Roman" w:cstheme="minorHAnsi"/>
            <w:lang w:eastAsia="en-AU"/>
          </w:rPr>
          <w:t>w</w:t>
        </w:r>
      </w:ins>
      <w:ins w:id="1257" w:author="Francesco Martoni (DEDJTR)" w:date="2020-02-18T11:31:00Z">
        <w:r w:rsidRPr="00FC4A85">
          <w:rPr>
            <w:rFonts w:eastAsia="Times New Roman" w:cstheme="minorHAnsi"/>
            <w:lang w:eastAsia="en-AU"/>
          </w:rPr>
          <w:t>ild</w:t>
        </w:r>
      </w:ins>
      <w:ins w:id="1258" w:author="Francesco Martoni (DEDJTR)" w:date="2020-02-18T11:32:00Z">
        <w:r w:rsidRPr="00FC4A85">
          <w:rPr>
            <w:rFonts w:eastAsia="Times New Roman" w:cstheme="minorHAnsi"/>
            <w:lang w:eastAsia="en-AU"/>
          </w:rPr>
          <w:t xml:space="preserve"> </w:t>
        </w:r>
      </w:ins>
      <w:ins w:id="1259" w:author="Francesco Martoni (DEDJTR)" w:date="2020-02-18T11:33:00Z">
        <w:r>
          <w:rPr>
            <w:rFonts w:eastAsia="Times New Roman" w:cstheme="minorHAnsi"/>
            <w:lang w:eastAsia="en-AU"/>
          </w:rPr>
          <w:t>r</w:t>
        </w:r>
      </w:ins>
      <w:ins w:id="1260" w:author="Francesco Martoni (DEDJTR)" w:date="2020-02-18T11:31:00Z">
        <w:r w:rsidRPr="00FC4A85">
          <w:rPr>
            <w:rFonts w:eastAsia="Times New Roman" w:cstheme="minorHAnsi"/>
            <w:lang w:eastAsia="en-AU"/>
          </w:rPr>
          <w:t xml:space="preserve">elatives. </w:t>
        </w:r>
        <w:proofErr w:type="spellStart"/>
        <w:r w:rsidRPr="00FC4A85">
          <w:rPr>
            <w:rFonts w:eastAsia="Times New Roman" w:cstheme="minorHAnsi"/>
            <w:lang w:eastAsia="en-AU"/>
          </w:rPr>
          <w:t>PLoS</w:t>
        </w:r>
        <w:proofErr w:type="spellEnd"/>
        <w:r w:rsidRPr="00FC4A85">
          <w:rPr>
            <w:rFonts w:eastAsia="Times New Roman" w:cstheme="minorHAnsi"/>
            <w:lang w:eastAsia="en-AU"/>
          </w:rPr>
          <w:t xml:space="preserve">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yrett</w:t>
      </w:r>
      <w:proofErr w:type="spellEnd"/>
      <w:r w:rsidRPr="00D2435E">
        <w:rPr>
          <w:rFonts w:eastAsia="Times New Roman" w:cstheme="minorHAnsi"/>
          <w:lang w:eastAsia="en-AU"/>
        </w:rPr>
        <w:t xml:space="preserve">, P., Fowler, S.V., Harman, H.M., Hayes, L.M., Memmott, J., </w:t>
      </w:r>
      <w:proofErr w:type="spellStart"/>
      <w:r w:rsidRPr="00D2435E">
        <w:rPr>
          <w:rFonts w:eastAsia="Times New Roman" w:cstheme="minorHAnsi"/>
          <w:lang w:eastAsia="en-AU"/>
        </w:rPr>
        <w:t>Sheat</w:t>
      </w:r>
      <w:proofErr w:type="spellEnd"/>
      <w:r w:rsidRPr="00D2435E">
        <w:rPr>
          <w:rFonts w:eastAsia="Times New Roman" w:cstheme="minorHAnsi"/>
          <w:lang w:eastAsia="en-AU"/>
        </w:rPr>
        <w:t xml:space="preserve">, J.J. 2007. Establishment of </w:t>
      </w:r>
      <w:proofErr w:type="spellStart"/>
      <w:r w:rsidRPr="0045573B">
        <w:rPr>
          <w:rFonts w:eastAsia="Times New Roman" w:cstheme="minorHAnsi"/>
          <w:i/>
          <w:iCs/>
          <w:lang w:eastAsia="en-AU"/>
        </w:rPr>
        <w:t>Arytainilla</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partiophi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Förster</w:t>
      </w:r>
      <w:proofErr w:type="spellEnd"/>
      <w:r w:rsidRPr="00D2435E">
        <w:rPr>
          <w:rFonts w:eastAsia="Times New Roman" w:cstheme="minorHAnsi"/>
          <w:lang w:eastAsia="en-AU"/>
        </w:rPr>
        <w:t xml:space="preserve"> (Hemiptera: Psyllidae), a new biological control agent for broom, </w:t>
      </w:r>
      <w:proofErr w:type="spellStart"/>
      <w:r w:rsidRPr="0045573B">
        <w:rPr>
          <w:rFonts w:eastAsia="Times New Roman" w:cstheme="minorHAnsi"/>
          <w:i/>
          <w:iCs/>
          <w:lang w:eastAsia="en-AU"/>
        </w:rPr>
        <w:t>Cytisus</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coparius</w:t>
      </w:r>
      <w:proofErr w:type="spellEnd"/>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amura, K., </w:t>
      </w:r>
      <w:proofErr w:type="spellStart"/>
      <w:r w:rsidRPr="00D2435E">
        <w:rPr>
          <w:rFonts w:eastAsia="Times New Roman" w:cstheme="minorHAnsi"/>
          <w:lang w:eastAsia="en-AU"/>
        </w:rPr>
        <w:t>Nei</w:t>
      </w:r>
      <w:proofErr w:type="spellEnd"/>
      <w:r w:rsidRPr="00D2435E">
        <w:rPr>
          <w:rFonts w:eastAsia="Times New Roman" w:cstheme="minorHAnsi"/>
          <w:lang w:eastAsia="en-AU"/>
        </w:rPr>
        <w:t>,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avaré</w:t>
      </w:r>
      <w:proofErr w:type="spellEnd"/>
      <w:r w:rsidRPr="00D2435E">
        <w:rPr>
          <w:rFonts w:eastAsia="Times New Roman" w:cstheme="minorHAnsi"/>
          <w:lang w:eastAsia="en-AU"/>
        </w:rPr>
        <w:t>,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Taylor, G.S., Fagan-Jeffries, E.P., Austin, A.D. 2016. A new genus and twenty new species of Australian jumping plant-lic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from </w:t>
      </w:r>
      <w:proofErr w:type="spellStart"/>
      <w:r w:rsidRPr="00D2435E">
        <w:rPr>
          <w:rFonts w:eastAsia="Times New Roman" w:cstheme="minorHAnsi"/>
          <w:lang w:eastAsia="en-AU"/>
        </w:rPr>
        <w:t>Eremophila</w:t>
      </w:r>
      <w:proofErr w:type="spellEnd"/>
      <w:r w:rsidRPr="00D2435E">
        <w:rPr>
          <w:rFonts w:eastAsia="Times New Roman" w:cstheme="minorHAnsi"/>
          <w:lang w:eastAsia="en-AU"/>
        </w:rPr>
        <w:t xml:space="preserve"> and Myoporum (Scrophulariaceae: </w:t>
      </w:r>
      <w:proofErr w:type="spellStart"/>
      <w:r w:rsidRPr="00D2435E">
        <w:rPr>
          <w:rFonts w:eastAsia="Times New Roman" w:cstheme="minorHAnsi"/>
          <w:lang w:eastAsia="en-AU"/>
        </w:rPr>
        <w:t>Myopore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rsonel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ruddii</w:t>
      </w:r>
      <w:proofErr w:type="spellEnd"/>
      <w:r w:rsidRPr="00D2435E">
        <w:rPr>
          <w:rFonts w:eastAsia="Times New Roman" w:cstheme="minorHAnsi"/>
          <w:lang w:eastAsia="en-AU"/>
        </w:rPr>
        <w:t xml:space="preserve">) based on </w:t>
      </w:r>
      <w:proofErr w:type="spellStart"/>
      <w:r w:rsidRPr="00D2435E">
        <w:rPr>
          <w:rFonts w:eastAsia="Times New Roman" w:cstheme="minorHAnsi"/>
          <w:lang w:eastAsia="en-AU"/>
        </w:rPr>
        <w:t>atpAGD</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rpoC</w:t>
      </w:r>
      <w:proofErr w:type="spellEnd"/>
      <w:r w:rsidRPr="00D2435E">
        <w:rPr>
          <w:rFonts w:eastAsia="Times New Roman" w:cstheme="minorHAnsi"/>
          <w:lang w:eastAsia="en-AU"/>
        </w:rPr>
        <w:t>: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suchida</w:t>
      </w:r>
      <w:proofErr w:type="spellEnd"/>
      <w:r w:rsidRPr="00D2435E">
        <w:rPr>
          <w:rFonts w:eastAsia="Times New Roman" w:cstheme="minorHAnsi"/>
          <w:lang w:eastAsia="en-AU"/>
        </w:rPr>
        <w:t>,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proofErr w:type="spellStart"/>
      <w:r w:rsidRPr="00D2435E">
        <w:rPr>
          <w:rFonts w:eastAsia="Times New Roman" w:cstheme="minorHAnsi"/>
          <w:lang w:eastAsia="en-AU"/>
        </w:rPr>
        <w:t>Fukatsu</w:t>
      </w:r>
      <w:proofErr w:type="spellEnd"/>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avre</w:t>
      </w:r>
      <w:proofErr w:type="spellEnd"/>
      <w:r w:rsidRPr="00D2435E">
        <w:rPr>
          <w:rFonts w:eastAsia="Times New Roman" w:cstheme="minorHAnsi"/>
          <w:lang w:eastAsia="en-AU"/>
        </w:rPr>
        <w:t>,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ereijssen</w:t>
      </w:r>
      <w:proofErr w:type="spellEnd"/>
      <w:r w:rsidRPr="00D2435E">
        <w:rPr>
          <w:rFonts w:eastAsia="Times New Roman" w:cstheme="minorHAnsi"/>
          <w:lang w:eastAsia="en-AU"/>
        </w:rPr>
        <w:t xml:space="preserve">, J., Smith, G.R., Weintraub, P.G. 2018. </w:t>
      </w:r>
      <w:proofErr w:type="spellStart"/>
      <w:r w:rsidRPr="00D2435E">
        <w:rPr>
          <w:rFonts w:eastAsia="Times New Roman" w:cstheme="minorHAnsi"/>
          <w:i/>
          <w:lang w:eastAsia="en-AU"/>
        </w:rPr>
        <w:t>Bactericera</w:t>
      </w:r>
      <w:proofErr w:type="spellEnd"/>
      <w:r w:rsidRPr="00D2435E">
        <w:rPr>
          <w:rFonts w:eastAsia="Times New Roman" w:cstheme="minorHAnsi"/>
          <w:i/>
          <w:lang w:eastAsia="en-AU"/>
        </w:rPr>
        <w:t xml:space="preserve"> </w:t>
      </w:r>
      <w:proofErr w:type="spellStart"/>
      <w:r w:rsidRPr="00D2435E">
        <w:rPr>
          <w:rFonts w:eastAsia="Times New Roman" w:cstheme="minorHAnsi"/>
          <w:i/>
          <w:lang w:eastAsia="en-AU"/>
        </w:rPr>
        <w:t>cockerelli</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Liberibacter</w:t>
      </w:r>
      <w:proofErr w:type="spellEnd"/>
      <w:r w:rsidRPr="00D2435E">
        <w:rPr>
          <w:rFonts w:eastAsia="Times New Roman" w:cstheme="minorHAnsi"/>
          <w:lang w:eastAsia="en-AU"/>
        </w:rPr>
        <w:t xml:space="preserve">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ebb, C.O., </w:t>
      </w:r>
      <w:proofErr w:type="spellStart"/>
      <w:r w:rsidRPr="00D2435E">
        <w:rPr>
          <w:rFonts w:eastAsia="Times New Roman" w:cstheme="minorHAnsi"/>
          <w:lang w:eastAsia="en-AU"/>
        </w:rPr>
        <w:t>Ackerly</w:t>
      </w:r>
      <w:proofErr w:type="spellEnd"/>
      <w:r w:rsidRPr="00D2435E">
        <w:rPr>
          <w:rFonts w:eastAsia="Times New Roman" w:cstheme="minorHAnsi"/>
          <w:lang w:eastAsia="en-AU"/>
        </w:rPr>
        <w:t>,</w:t>
      </w:r>
      <w:r w:rsidR="00AB729D">
        <w:rPr>
          <w:rFonts w:eastAsia="Times New Roman" w:cstheme="minorHAnsi"/>
          <w:lang w:eastAsia="en-AU"/>
        </w:rPr>
        <w:t xml:space="preserve"> D.D., </w:t>
      </w:r>
      <w:proofErr w:type="spellStart"/>
      <w:r w:rsidRPr="00D2435E">
        <w:rPr>
          <w:rFonts w:eastAsia="Times New Roman" w:cstheme="minorHAnsi"/>
          <w:lang w:eastAsia="en-AU"/>
        </w:rPr>
        <w:t>Kembel</w:t>
      </w:r>
      <w:proofErr w:type="spellEnd"/>
      <w:r w:rsidR="00AB729D">
        <w:rPr>
          <w:rFonts w:eastAsia="Times New Roman" w:cstheme="minorHAnsi"/>
          <w:lang w:eastAsia="en-AU"/>
        </w:rPr>
        <w:t>, S.W.</w:t>
      </w:r>
      <w:r w:rsidRPr="00D2435E">
        <w:rPr>
          <w:rFonts w:eastAsia="Times New Roman" w:cstheme="minorHAnsi"/>
          <w:lang w:eastAsia="en-AU"/>
        </w:rPr>
        <w:t xml:space="preserve"> 2008. </w:t>
      </w:r>
      <w:proofErr w:type="spellStart"/>
      <w:r w:rsidRPr="00D2435E">
        <w:rPr>
          <w:rFonts w:eastAsia="Times New Roman" w:cstheme="minorHAnsi"/>
          <w:lang w:eastAsia="en-AU"/>
        </w:rPr>
        <w:t>Phylocom</w:t>
      </w:r>
      <w:proofErr w:type="spellEnd"/>
      <w:r w:rsidRPr="00D2435E">
        <w:rPr>
          <w:rFonts w:eastAsia="Times New Roman" w:cstheme="minorHAnsi"/>
          <w:lang w:eastAsia="en-AU"/>
        </w:rPr>
        <w:t>: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1140"/>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proofErr w:type="spellStart"/>
      <w:r w:rsidRPr="00F829BA">
        <w:rPr>
          <w:rFonts w:ascii="Calibri" w:eastAsia="Times New Roman" w:hAnsi="Calibri" w:cs="Times New Roman"/>
          <w:bCs/>
          <w:i/>
          <w:szCs w:val="20"/>
          <w:lang w:eastAsia="en-AU"/>
        </w:rPr>
        <w:t>Trioza</w:t>
      </w:r>
      <w:proofErr w:type="spellEnd"/>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t>
      </w:r>
      <w:r>
        <w:lastRenderedPageBreak/>
        <w:t>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rancesco Martoni (DEDJTR)" w:date="2020-02-18T10:40:00Z" w:initials="FM(">
    <w:p w14:paraId="0E5C9903" w14:textId="3A059F46" w:rsidR="00B9160A" w:rsidRDefault="00B9160A">
      <w:pPr>
        <w:pStyle w:val="CommentText"/>
      </w:pPr>
      <w:r>
        <w:rPr>
          <w:rStyle w:val="CommentReference"/>
        </w:rPr>
        <w:annotationRef/>
      </w:r>
      <w:r>
        <w:t>Does this highlight the “why” better?</w:t>
      </w:r>
    </w:p>
  </w:comment>
  <w:comment w:id="3" w:author="Simon Bulman" w:date="2020-02-13T23:55:00Z" w:initials="SB">
    <w:p w14:paraId="4E935C95" w14:textId="49B9CD43" w:rsidR="00B9160A" w:rsidRDefault="00B9160A">
      <w:pPr>
        <w:pStyle w:val="CommentText"/>
      </w:pPr>
      <w:r>
        <w:rPr>
          <w:rStyle w:val="CommentReference"/>
        </w:rPr>
        <w:annotationRef/>
      </w:r>
      <w:r>
        <w:t xml:space="preserve">There is plenty of other evidence here too – add it? e.g. </w:t>
      </w:r>
      <w:r>
        <w:t>deliberate swapping of 2ndaries.. etc</w:t>
      </w:r>
    </w:p>
  </w:comment>
  <w:comment w:id="4" w:author="Simon Bulman" w:date="2020-02-13T23:55:00Z" w:initials="SB">
    <w:p w14:paraId="5861E7B9" w14:textId="193F79C2" w:rsidR="00B9160A" w:rsidRDefault="00B9160A">
      <w:pPr>
        <w:pStyle w:val="CommentText"/>
      </w:pPr>
      <w:r>
        <w:rPr>
          <w:rStyle w:val="CommentReference"/>
        </w:rPr>
        <w:annotationRef/>
      </w:r>
      <w:r>
        <w:t>quantify? how stable?</w:t>
      </w:r>
    </w:p>
    <w:p w14:paraId="33CEA292" w14:textId="5D127AE4" w:rsidR="00B9160A" w:rsidRDefault="00B9160A">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B9160A" w:rsidRDefault="00B9160A">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B9160A" w:rsidRDefault="00B9160A">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B9160A" w:rsidRDefault="00B9160A"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B9160A" w:rsidRDefault="00B9160A">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B9160A" w:rsidRDefault="00B9160A"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B9160A" w:rsidRDefault="00B9160A">
      <w:pPr>
        <w:pStyle w:val="CommentText"/>
      </w:pPr>
      <w:r>
        <w:rPr>
          <w:rStyle w:val="CommentReference"/>
        </w:rPr>
        <w:annotationRef/>
      </w:r>
      <w:r>
        <w:t xml:space="preserve">done – </w:t>
      </w:r>
      <w:proofErr w:type="spellStart"/>
      <w:r>
        <w:t>sstill</w:t>
      </w:r>
      <w:proofErr w:type="spellEnd"/>
      <w:r>
        <w:t xml:space="preserve"> need expansion</w:t>
      </w:r>
    </w:p>
  </w:comment>
  <w:comment w:id="12" w:author="Simon Bulman" w:date="2020-02-14T00:04:00Z" w:initials="SB">
    <w:p w14:paraId="227F9BA6" w14:textId="7C5E2580" w:rsidR="00B9160A" w:rsidRDefault="00B9160A">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B9160A" w:rsidRDefault="00B9160A">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B9160A" w:rsidRDefault="00B9160A">
      <w:pPr>
        <w:pStyle w:val="CommentText"/>
      </w:pPr>
      <w:r>
        <w:rPr>
          <w:rStyle w:val="CommentReference"/>
        </w:rPr>
        <w:annotationRef/>
      </w:r>
      <w:r>
        <w:t>unclear relevance</w:t>
      </w:r>
    </w:p>
  </w:comment>
  <w:comment w:id="15" w:author="Francesco Martoni (DEDJTR)" w:date="2020-02-18T11:03:00Z" w:initials="FM(">
    <w:p w14:paraId="0CCCCD1E" w14:textId="69CFDE90" w:rsidR="00B9160A" w:rsidRDefault="00B9160A">
      <w:pPr>
        <w:pStyle w:val="CommentText"/>
      </w:pPr>
      <w:r>
        <w:rPr>
          <w:rStyle w:val="CommentReference"/>
        </w:rPr>
        <w:annotationRef/>
      </w:r>
      <w:r>
        <w:t>to me, the relevance is the same of the opening statement above: why should the reader care of the NZ psyllids?</w:t>
      </w:r>
    </w:p>
    <w:p w14:paraId="711D5336" w14:textId="721737B8" w:rsidR="00B9160A" w:rsidRDefault="00B9160A">
      <w:pPr>
        <w:pStyle w:val="CommentText"/>
      </w:pPr>
      <w:r>
        <w:t>Answer: THIS PARAGRAPH.</w:t>
      </w:r>
    </w:p>
  </w:comment>
  <w:comment w:id="39" w:author="Alexander Piper (DEDJTR)" w:date="2020-01-31T09:46:00Z" w:initials="AP(">
    <w:p w14:paraId="6805FB23" w14:textId="77777777" w:rsidR="00B9160A" w:rsidRDefault="00B9160A" w:rsidP="00C46C42">
      <w:pPr>
        <w:pStyle w:val="CommentText"/>
      </w:pPr>
      <w:r>
        <w:rPr>
          <w:rStyle w:val="CommentReference"/>
        </w:rPr>
        <w:annotationRef/>
      </w:r>
      <w:r>
        <w:t>Test &amp; Box plots</w:t>
      </w:r>
    </w:p>
  </w:comment>
  <w:comment w:id="46" w:author="Alexander Piper (DEDJTR)" w:date="2020-01-31T11:44:00Z" w:initials="AP(">
    <w:p w14:paraId="799E1133" w14:textId="77777777" w:rsidR="00B9160A" w:rsidRDefault="00B9160A" w:rsidP="00C46C42">
      <w:pPr>
        <w:pStyle w:val="CommentText"/>
      </w:pPr>
      <w:r>
        <w:rPr>
          <w:rStyle w:val="CommentReference"/>
        </w:rPr>
        <w:annotationRef/>
      </w:r>
      <w:r>
        <w:t>Could go:</w:t>
      </w:r>
    </w:p>
    <w:p w14:paraId="4006CA3D" w14:textId="77777777" w:rsidR="00B9160A" w:rsidRDefault="00B9160A" w:rsidP="00C46C42">
      <w:pPr>
        <w:pStyle w:val="CommentText"/>
      </w:pPr>
    </w:p>
    <w:p w14:paraId="5F89519D" w14:textId="77777777" w:rsidR="00B9160A" w:rsidRDefault="00B9160A" w:rsidP="00C46C42">
      <w:pPr>
        <w:pStyle w:val="CommentText"/>
      </w:pPr>
      <w:r>
        <w:t>Alpha and beta diversity – how they are generated, introduce BDTT</w:t>
      </w:r>
    </w:p>
    <w:p w14:paraId="320CCA81" w14:textId="77777777" w:rsidR="00B9160A" w:rsidRDefault="00B9160A" w:rsidP="00C46C42">
      <w:pPr>
        <w:pStyle w:val="CommentText"/>
      </w:pPr>
    </w:p>
    <w:p w14:paraId="2FC181DE" w14:textId="77777777" w:rsidR="00B9160A" w:rsidRDefault="00B9160A" w:rsidP="00C46C42">
      <w:pPr>
        <w:pStyle w:val="CommentText"/>
      </w:pPr>
      <w:r>
        <w:t>Community assembly:</w:t>
      </w:r>
    </w:p>
    <w:p w14:paraId="2D9FF4AC" w14:textId="77777777" w:rsidR="00B9160A" w:rsidRDefault="00B9160A" w:rsidP="00C46C42">
      <w:pPr>
        <w:pStyle w:val="CommentText"/>
      </w:pPr>
    </w:p>
    <w:p w14:paraId="6C7A27D9" w14:textId="77777777" w:rsidR="00B9160A" w:rsidRDefault="00B9160A" w:rsidP="00C46C42">
      <w:pPr>
        <w:pStyle w:val="CommentText"/>
      </w:pPr>
      <w:proofErr w:type="spellStart"/>
      <w:r>
        <w:t>PHylosymbiosis</w:t>
      </w:r>
      <w:proofErr w:type="spellEnd"/>
      <w:r>
        <w:t xml:space="preserve"> – </w:t>
      </w:r>
    </w:p>
    <w:p w14:paraId="2557A6F8" w14:textId="77777777" w:rsidR="00B9160A" w:rsidRDefault="00B9160A" w:rsidP="00C46C42">
      <w:pPr>
        <w:pStyle w:val="CommentText"/>
      </w:pPr>
    </w:p>
    <w:p w14:paraId="2EAD4ABE" w14:textId="77777777" w:rsidR="00B9160A" w:rsidRDefault="00B9160A" w:rsidP="00C46C42">
      <w:pPr>
        <w:pStyle w:val="CommentText"/>
      </w:pPr>
      <w:proofErr w:type="spellStart"/>
      <w:r>
        <w:t>Cophylogeny</w:t>
      </w:r>
      <w:proofErr w:type="spellEnd"/>
    </w:p>
  </w:comment>
  <w:comment w:id="113" w:author="Alexander Piper (DEDJTR)" w:date="2019-12-20T14:09:00Z" w:initials="AP(">
    <w:p w14:paraId="49191BE9" w14:textId="77777777" w:rsidR="00B9160A" w:rsidRDefault="00B9160A" w:rsidP="00C46C42">
      <w:pPr>
        <w:pStyle w:val="CommentText"/>
      </w:pPr>
      <w:r>
        <w:rPr>
          <w:rStyle w:val="CommentReference"/>
        </w:rPr>
        <w:annotationRef/>
      </w:r>
      <w:r>
        <w:t>Have only had a quick play with these ideas so far, but they may be a more robust way of defining the ‘core’ microbiome than just mean abundance etc?</w:t>
      </w:r>
    </w:p>
    <w:p w14:paraId="63509F05" w14:textId="77777777" w:rsidR="00B9160A" w:rsidRDefault="00B9160A" w:rsidP="00C46C42">
      <w:pPr>
        <w:pStyle w:val="CommentText"/>
      </w:pPr>
    </w:p>
    <w:p w14:paraId="26F179CE" w14:textId="77777777" w:rsidR="00B9160A" w:rsidRDefault="00B9160A" w:rsidP="00C46C42">
      <w:pPr>
        <w:pStyle w:val="CommentText"/>
      </w:pPr>
      <w:r>
        <w:t xml:space="preserve">Got a lot of the ideas from this paper: </w:t>
      </w:r>
      <w:hyperlink r:id="rId1" w:history="1">
        <w:r>
          <w:rPr>
            <w:rStyle w:val="Hyperlink"/>
          </w:rPr>
          <w:t>https://www.nature.com/articles/s41467-019-10191-3.pdf</w:t>
        </w:r>
      </w:hyperlink>
    </w:p>
  </w:comment>
  <w:comment w:id="120" w:author="Alexander Piper (DEDJTR)" w:date="2020-01-31T09:51:00Z" w:initials="AP(">
    <w:p w14:paraId="18DA9866" w14:textId="77777777" w:rsidR="00B9160A" w:rsidRDefault="00B9160A" w:rsidP="00C46C42">
      <w:pPr>
        <w:pStyle w:val="CommentText"/>
      </w:pPr>
      <w:r>
        <w:rPr>
          <w:rStyle w:val="CommentReference"/>
        </w:rPr>
        <w:annotationRef/>
      </w:r>
      <w:r>
        <w:t>Further asses if the overall community was taxonomically clustered et?</w:t>
      </w:r>
    </w:p>
    <w:p w14:paraId="15153C40" w14:textId="77777777" w:rsidR="00B9160A" w:rsidRDefault="00B9160A" w:rsidP="00C46C42">
      <w:pPr>
        <w:pStyle w:val="CommentText"/>
      </w:pPr>
    </w:p>
    <w:p w14:paraId="6AB529C1" w14:textId="77777777" w:rsidR="00B9160A" w:rsidRDefault="00B9160A" w:rsidP="00C46C42">
      <w:pPr>
        <w:pStyle w:val="CommentText"/>
      </w:pPr>
      <w:r>
        <w:t>NTI targets the shallow parts of the phylogeny (small phylogenetic grains)  as it measures distances between closely related species within a community</w:t>
      </w:r>
    </w:p>
    <w:p w14:paraId="430FCE65" w14:textId="77777777" w:rsidR="00B9160A" w:rsidRDefault="00B9160A" w:rsidP="00C46C42">
      <w:pPr>
        <w:pStyle w:val="CommentText"/>
      </w:pPr>
    </w:p>
    <w:p w14:paraId="506DC724" w14:textId="77777777" w:rsidR="00B9160A" w:rsidRDefault="00B9160A" w:rsidP="00C46C42">
      <w:pPr>
        <w:pStyle w:val="CommentText"/>
      </w:pPr>
      <w:r>
        <w:t>NRI in contrast measures the distance between all species in the community, thus covering an inclusive range of grains from small to large. Evidence of recent diversification phylogenetic clustering near tips</w:t>
      </w:r>
    </w:p>
    <w:p w14:paraId="1E7D90BD" w14:textId="77777777" w:rsidR="00B9160A" w:rsidRDefault="00B9160A" w:rsidP="00C46C42">
      <w:pPr>
        <w:pStyle w:val="CommentText"/>
      </w:pPr>
    </w:p>
    <w:p w14:paraId="52266246" w14:textId="77777777" w:rsidR="00B9160A" w:rsidRDefault="00B9160A" w:rsidP="00C46C42">
      <w:pPr>
        <w:pStyle w:val="CommentText"/>
      </w:pPr>
      <w:r>
        <w:t xml:space="preserve">Recent work has shown that diet-related(Horizontal) colonisation predicts the structure of microbial communities, </w:t>
      </w:r>
      <w:proofErr w:type="spellStart"/>
      <w:r>
        <w:t>whearas</w:t>
      </w:r>
      <w:proofErr w:type="spellEnd"/>
      <w:r>
        <w:t xml:space="preserve"> small-grained community structure reflects mostly vertical co-speciation with the host. Relate this to NTI/NRI and BTDD</w:t>
      </w:r>
    </w:p>
    <w:p w14:paraId="2594F970" w14:textId="77777777" w:rsidR="00B9160A" w:rsidRDefault="00B9160A" w:rsidP="00C46C42">
      <w:pPr>
        <w:pStyle w:val="CommentText"/>
      </w:pPr>
    </w:p>
    <w:p w14:paraId="5F3207A4" w14:textId="77777777" w:rsidR="00B9160A" w:rsidRDefault="00B9160A" w:rsidP="00C46C42">
      <w:pPr>
        <w:pStyle w:val="CommentText"/>
      </w:pPr>
      <w:proofErr w:type="spellStart"/>
      <w:r>
        <w:t>Groussin</w:t>
      </w:r>
      <w:proofErr w:type="spellEnd"/>
      <w:r>
        <w:t xml:space="preserve"> et al</w:t>
      </w:r>
    </w:p>
    <w:p w14:paraId="1D5C0322" w14:textId="77777777" w:rsidR="00B9160A" w:rsidRDefault="00B9160A" w:rsidP="00C46C42">
      <w:pPr>
        <w:pStyle w:val="CommentText"/>
      </w:pPr>
    </w:p>
    <w:p w14:paraId="6DF1000C" w14:textId="77777777" w:rsidR="00B9160A" w:rsidRDefault="00B9160A" w:rsidP="00C46C42">
      <w:pPr>
        <w:pStyle w:val="CommentText"/>
      </w:pPr>
      <w:proofErr w:type="spellStart"/>
      <w:r>
        <w:t>hylogenetically</w:t>
      </w:r>
      <w:proofErr w:type="spellEnd"/>
      <w:r>
        <w:t xml:space="preserve"> </w:t>
      </w:r>
      <w:proofErr w:type="spellStart"/>
      <w:r>
        <w:t>overdispersed</w:t>
      </w:r>
      <w:proofErr w:type="spellEnd"/>
      <w:r>
        <w:t xml:space="preserve">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w:t>
      </w:r>
      <w:proofErr w:type="spellStart"/>
      <w:r>
        <w:t>overdispersed</w:t>
      </w:r>
      <w:proofErr w:type="spellEnd"/>
      <w:r>
        <w:t xml:space="preserve"> taxa across a phylogeny might be considered the rule rather than the exception [67].</w:t>
      </w:r>
    </w:p>
  </w:comment>
  <w:comment w:id="131" w:author="Alexander Piper (DEDJTR)" w:date="2020-01-31T14:27:00Z" w:initials="AP(">
    <w:p w14:paraId="561F79AB" w14:textId="77777777" w:rsidR="00B9160A" w:rsidRDefault="00B9160A" w:rsidP="002052CF">
      <w:pPr>
        <w:pStyle w:val="CommentText"/>
      </w:pPr>
      <w:r>
        <w:rPr>
          <w:rStyle w:val="CommentReference"/>
        </w:rPr>
        <w:annotationRef/>
      </w:r>
      <w:r>
        <w:t>Probably don’t need so many in the final analysis, this was more of a sanity check.</w:t>
      </w:r>
    </w:p>
  </w:comment>
  <w:comment w:id="360" w:author="Alexander Piper (DEDJTR)" w:date="2019-12-20T14:53:00Z" w:initials="AP(">
    <w:p w14:paraId="082D75A7" w14:textId="37D0F59F" w:rsidR="00B9160A" w:rsidRDefault="00B9160A">
      <w:pPr>
        <w:pStyle w:val="CommentText"/>
      </w:pPr>
      <w:r>
        <w:rPr>
          <w:rStyle w:val="CommentReference"/>
        </w:rPr>
        <w:annotationRef/>
      </w:r>
      <w:r>
        <w:t>Might actually be worth reporting how these statistics change across a range of taxonomic scales.</w:t>
      </w:r>
    </w:p>
    <w:p w14:paraId="5293B899" w14:textId="77777777" w:rsidR="00B9160A" w:rsidRDefault="00B9160A">
      <w:pPr>
        <w:pStyle w:val="CommentText"/>
      </w:pPr>
    </w:p>
    <w:p w14:paraId="64FD6F72" w14:textId="1B511A1E" w:rsidR="00B9160A" w:rsidRDefault="00B9160A">
      <w:pPr>
        <w:pStyle w:val="CommentText"/>
      </w:pPr>
      <w:r>
        <w:t xml:space="preserve">From my brief look, Mantel test statistics improved with agglomeration at the species level, then again at the genus level. They then start to go down again after agglomerating at the family level. Not sure if there is a biological way to interpret this or if the agglomeration is just removing a lot of the noise in the distance matrix calculation. </w:t>
      </w:r>
    </w:p>
  </w:comment>
  <w:comment w:id="362" w:author="Alexander Piper (DEDJTR)" w:date="2019-12-20T15:30:00Z" w:initials="AP(">
    <w:p w14:paraId="6193DFF5" w14:textId="5A288EB8" w:rsidR="00B9160A" w:rsidRDefault="00B9160A">
      <w:pPr>
        <w:pStyle w:val="CommentText"/>
      </w:pPr>
      <w:r>
        <w:rPr>
          <w:rStyle w:val="CommentReference"/>
        </w:rPr>
        <w:annotationRef/>
      </w:r>
      <w:r>
        <w:t xml:space="preserve">The short is that </w:t>
      </w:r>
      <w:proofErr w:type="spellStart"/>
      <w:r>
        <w:t>Philr</w:t>
      </w:r>
      <w:proofErr w:type="spellEnd"/>
      <w:r>
        <w:t xml:space="preserve"> provides much better fits than </w:t>
      </w:r>
      <w:proofErr w:type="spellStart"/>
      <w:r>
        <w:t>clr</w:t>
      </w:r>
      <w:proofErr w:type="spellEnd"/>
      <w:r>
        <w:t xml:space="preserve">, but </w:t>
      </w:r>
      <w:proofErr w:type="spellStart"/>
      <w:r>
        <w:t>clr</w:t>
      </w:r>
      <w:proofErr w:type="spellEnd"/>
      <w:r>
        <w:t xml:space="preserve"> is more widely used</w:t>
      </w:r>
    </w:p>
  </w:comment>
  <w:comment w:id="368" w:author="Alexander Piper (DEDJTR)" w:date="2019-12-20T14:09:00Z" w:initials="AP(">
    <w:p w14:paraId="2EB2F8D7" w14:textId="4A7FB408" w:rsidR="00B9160A" w:rsidRDefault="00B9160A">
      <w:pPr>
        <w:pStyle w:val="CommentText"/>
      </w:pPr>
      <w:r>
        <w:rPr>
          <w:rStyle w:val="CommentReference"/>
        </w:rPr>
        <w:annotationRef/>
      </w:r>
      <w:r>
        <w:t>Have only had a quick play with these ideas so far, but they may be a more robust way of defining the ‘core’ microbiome than just mean abundance etc?</w:t>
      </w:r>
    </w:p>
    <w:p w14:paraId="442A26A2" w14:textId="77777777" w:rsidR="00B9160A" w:rsidRDefault="00B9160A">
      <w:pPr>
        <w:pStyle w:val="CommentText"/>
      </w:pPr>
    </w:p>
    <w:p w14:paraId="10D0A1BB" w14:textId="58103E7C" w:rsidR="00B9160A" w:rsidRDefault="00B9160A">
      <w:pPr>
        <w:pStyle w:val="CommentText"/>
      </w:pPr>
      <w:r>
        <w:t xml:space="preserve">Got a lot of the ideas from this paper: </w:t>
      </w:r>
      <w:hyperlink r:id="rId2" w:history="1">
        <w:r>
          <w:rPr>
            <w:rStyle w:val="Hyperlink"/>
          </w:rPr>
          <w:t>https://www.nature.com/articles/s41467-019-10191-3.pdf</w:t>
        </w:r>
      </w:hyperlink>
    </w:p>
  </w:comment>
  <w:comment w:id="384" w:author="Alexander Piper (DEDJTR)" w:date="2019-12-20T14:09:00Z" w:initials="AP(">
    <w:p w14:paraId="1CED9438" w14:textId="77777777" w:rsidR="00B9160A" w:rsidRDefault="00B9160A" w:rsidP="002052CF">
      <w:pPr>
        <w:pStyle w:val="CommentText"/>
      </w:pPr>
      <w:r>
        <w:rPr>
          <w:rStyle w:val="CommentReference"/>
        </w:rPr>
        <w:annotationRef/>
      </w:r>
      <w:r>
        <w:t>Have only had a quick play with these ideas so far, but they may be a more robust way of defining the ‘core’ microbiome than just mean abundance etc?</w:t>
      </w:r>
    </w:p>
    <w:p w14:paraId="615BDCDE" w14:textId="77777777" w:rsidR="00B9160A" w:rsidRDefault="00B9160A" w:rsidP="002052CF">
      <w:pPr>
        <w:pStyle w:val="CommentText"/>
      </w:pPr>
    </w:p>
    <w:p w14:paraId="1C351727" w14:textId="77777777" w:rsidR="00B9160A" w:rsidRDefault="00B9160A" w:rsidP="002052CF">
      <w:pPr>
        <w:pStyle w:val="CommentText"/>
      </w:pPr>
      <w:r>
        <w:t xml:space="preserve">Got a lot of the ideas from this paper: </w:t>
      </w:r>
      <w:hyperlink r:id="rId3" w:history="1">
        <w:r>
          <w:rPr>
            <w:rStyle w:val="Hyperlink"/>
          </w:rPr>
          <w:t>https://www.nature.com/articles/s41467-019-10191-3.pdf</w:t>
        </w:r>
      </w:hyperlink>
    </w:p>
  </w:comment>
  <w:comment w:id="389" w:author="Alexander Piper (DEDJTR)" w:date="2020-01-31T09:51:00Z" w:initials="AP(">
    <w:p w14:paraId="3BC5F93A" w14:textId="77777777" w:rsidR="00B9160A" w:rsidRDefault="00B9160A" w:rsidP="002052CF">
      <w:pPr>
        <w:pStyle w:val="CommentText"/>
      </w:pPr>
      <w:r>
        <w:rPr>
          <w:rStyle w:val="CommentReference"/>
        </w:rPr>
        <w:annotationRef/>
      </w:r>
      <w:r>
        <w:t>Further asses if the overall community was taxonomically clustered et?</w:t>
      </w:r>
    </w:p>
    <w:p w14:paraId="34F6F98B" w14:textId="77777777" w:rsidR="00B9160A" w:rsidRDefault="00B9160A" w:rsidP="002052CF">
      <w:pPr>
        <w:pStyle w:val="CommentText"/>
      </w:pPr>
    </w:p>
    <w:p w14:paraId="01D00A50" w14:textId="77777777" w:rsidR="00B9160A" w:rsidRDefault="00B9160A" w:rsidP="002052CF">
      <w:pPr>
        <w:pStyle w:val="CommentText"/>
      </w:pPr>
      <w:r>
        <w:t>NTI targets the shallow parts of the phylogeny (small phylogenetic grains)  as it measures distances between closely related species within a community</w:t>
      </w:r>
    </w:p>
    <w:p w14:paraId="2528571C" w14:textId="77777777" w:rsidR="00B9160A" w:rsidRDefault="00B9160A" w:rsidP="002052CF">
      <w:pPr>
        <w:pStyle w:val="CommentText"/>
      </w:pPr>
    </w:p>
    <w:p w14:paraId="17A2A1EC" w14:textId="77777777" w:rsidR="00B9160A" w:rsidRDefault="00B9160A" w:rsidP="002052CF">
      <w:pPr>
        <w:pStyle w:val="CommentText"/>
      </w:pPr>
      <w:r>
        <w:t>NRI in contrast measures the distance between all species in the community, thus covering an inclusive range of grains from small to large. Evidence of recent diversification phylogenetic clustering near tips</w:t>
      </w:r>
    </w:p>
    <w:p w14:paraId="552A8F8F" w14:textId="77777777" w:rsidR="00B9160A" w:rsidRDefault="00B9160A" w:rsidP="002052CF">
      <w:pPr>
        <w:pStyle w:val="CommentText"/>
      </w:pPr>
    </w:p>
    <w:p w14:paraId="5CD23CF6" w14:textId="77777777" w:rsidR="00B9160A" w:rsidRDefault="00B9160A" w:rsidP="002052CF">
      <w:pPr>
        <w:pStyle w:val="CommentText"/>
      </w:pPr>
      <w:r>
        <w:t xml:space="preserve">Recent work has shown that diet-related(Horizontal) colonisation predicts the structure of microbial communities, </w:t>
      </w:r>
      <w:proofErr w:type="spellStart"/>
      <w:r>
        <w:t>whearas</w:t>
      </w:r>
      <w:proofErr w:type="spellEnd"/>
      <w:r>
        <w:t xml:space="preserve"> small-grained community structure reflects mostly vertical co-speciation with the host. Relate this to NTI/NRI and BTDD</w:t>
      </w:r>
    </w:p>
    <w:p w14:paraId="0879854F" w14:textId="77777777" w:rsidR="00B9160A" w:rsidRDefault="00B9160A" w:rsidP="002052CF">
      <w:pPr>
        <w:pStyle w:val="CommentText"/>
      </w:pPr>
    </w:p>
    <w:p w14:paraId="38FBD64E" w14:textId="77777777" w:rsidR="00B9160A" w:rsidRDefault="00B9160A" w:rsidP="002052CF">
      <w:pPr>
        <w:pStyle w:val="CommentText"/>
      </w:pPr>
      <w:proofErr w:type="spellStart"/>
      <w:r>
        <w:t>Groussin</w:t>
      </w:r>
      <w:proofErr w:type="spellEnd"/>
      <w:r>
        <w:t xml:space="preserve"> et al</w:t>
      </w:r>
    </w:p>
    <w:p w14:paraId="3059476D" w14:textId="77777777" w:rsidR="00B9160A" w:rsidRDefault="00B9160A" w:rsidP="002052CF">
      <w:pPr>
        <w:pStyle w:val="CommentText"/>
      </w:pPr>
    </w:p>
    <w:p w14:paraId="6C15F94F" w14:textId="77777777" w:rsidR="00B9160A" w:rsidRDefault="00B9160A" w:rsidP="002052CF">
      <w:pPr>
        <w:pStyle w:val="CommentText"/>
      </w:pPr>
      <w:proofErr w:type="spellStart"/>
      <w:r>
        <w:t>hylogenetically</w:t>
      </w:r>
      <w:proofErr w:type="spellEnd"/>
      <w:r>
        <w:t xml:space="preserve"> </w:t>
      </w:r>
      <w:proofErr w:type="spellStart"/>
      <w:r>
        <w:t>overdispersed</w:t>
      </w:r>
      <w:proofErr w:type="spellEnd"/>
      <w:r>
        <w:t xml:space="preserve">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w:t>
      </w:r>
      <w:proofErr w:type="spellStart"/>
      <w:r>
        <w:t>overdispersed</w:t>
      </w:r>
      <w:proofErr w:type="spellEnd"/>
      <w:r>
        <w:t xml:space="preserve"> taxa across a phylogeny might be considered the rule rather than the exception [67].</w:t>
      </w:r>
    </w:p>
  </w:comment>
  <w:comment w:id="397" w:author="Alexander Piper (DEDJTR)" w:date="2020-01-31T15:02:00Z" w:initials="AP(">
    <w:p w14:paraId="3C7EC225" w14:textId="3A776A07" w:rsidR="00B9160A" w:rsidRDefault="00B9160A" w:rsidP="007342FE">
      <w:pPr>
        <w:pStyle w:val="CommentText"/>
      </w:pPr>
      <w:r>
        <w:rPr>
          <w:rStyle w:val="CommentReference"/>
        </w:rPr>
        <w:annotationRef/>
      </w:r>
      <w:r>
        <w:rPr>
          <w:rStyle w:val="CommentReference"/>
        </w:rPr>
        <w:t xml:space="preserve">Note: a large change here comes due to the use of the new Silva 138 database, where they have pulled </w:t>
      </w:r>
      <w:proofErr w:type="spellStart"/>
      <w:r>
        <w:rPr>
          <w:rStyle w:val="CommentReference"/>
        </w:rPr>
        <w:t>Carsonella</w:t>
      </w:r>
      <w:proofErr w:type="spellEnd"/>
      <w:r>
        <w:rPr>
          <w:rStyle w:val="CommentReference"/>
        </w:rPr>
        <w:t xml:space="preserve"> out of </w:t>
      </w:r>
      <w:proofErr w:type="spellStart"/>
      <w:r>
        <w:rPr>
          <w:rStyle w:val="CommentReference"/>
        </w:rPr>
        <w:t>enterobacteriaceae</w:t>
      </w:r>
      <w:proofErr w:type="spellEnd"/>
    </w:p>
  </w:comment>
  <w:comment w:id="646" w:author="Alexander Piper (DEDJTR)" w:date="2019-12-20T18:18:00Z" w:initials="AP(">
    <w:p w14:paraId="425A9E2F" w14:textId="1241CE03" w:rsidR="00B9160A" w:rsidRDefault="00B9160A">
      <w:pPr>
        <w:pStyle w:val="CommentText"/>
      </w:pPr>
      <w:r>
        <w:rPr>
          <w:rStyle w:val="CommentReference"/>
        </w:rPr>
        <w:annotationRef/>
      </w:r>
      <w:r>
        <w:t>Redo this, collapsed by species and arranged by the psyllid host phylogeny. This should be able to summarise the results of all the ‘</w:t>
      </w:r>
      <w:proofErr w:type="spellStart"/>
      <w:r>
        <w:t>phylosymbiosis</w:t>
      </w:r>
      <w:proofErr w:type="spellEnd"/>
      <w:r>
        <w:t>’ tests</w:t>
      </w:r>
    </w:p>
  </w:comment>
  <w:comment w:id="706" w:author="Alexander Piper (DEDJTR)" w:date="2019-12-20T18:05:00Z" w:initials="AP(">
    <w:p w14:paraId="413F5F12" w14:textId="71442D51" w:rsidR="00B9160A" w:rsidRDefault="00B9160A">
      <w:pPr>
        <w:pStyle w:val="CommentText"/>
      </w:pPr>
      <w:r>
        <w:rPr>
          <w:rStyle w:val="CommentReference"/>
        </w:rPr>
        <w:annotationRef/>
      </w:r>
      <w:r>
        <w:t xml:space="preserve">Still need to revisit this because there are some taxa missing. Also want to make it into a </w:t>
      </w:r>
      <w:proofErr w:type="spellStart"/>
      <w:r>
        <w:t>tanglegram</w:t>
      </w:r>
      <w:proofErr w:type="spellEnd"/>
      <w:r>
        <w:t xml:space="preserve"> with the psyllid host phylogeny</w:t>
      </w:r>
      <w:r>
        <w:rPr>
          <w:noProof/>
          <w:lang w:eastAsia="en-NZ"/>
        </w:rPr>
        <w:drawing>
          <wp:inline distT="0" distB="0" distL="0" distR="0" wp14:anchorId="4EDFAA19" wp14:editId="62C66CAE">
            <wp:extent cx="5727700" cy="854011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27700" cy="8540115"/>
                    </a:xfrm>
                    <a:prstGeom prst="rect">
                      <a:avLst/>
                    </a:prstGeom>
                    <a:noFill/>
                    <a:ln>
                      <a:noFill/>
                    </a:ln>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6805FB23" w15:done="0"/>
  <w15:commentEx w15:paraId="2EAD4ABE" w15:done="0"/>
  <w15:commentEx w15:paraId="26F179CE" w15:done="0"/>
  <w15:commentEx w15:paraId="6DF1000C" w15:done="0"/>
  <w15:commentEx w15:paraId="561F79AB" w15:done="0"/>
  <w15:commentEx w15:paraId="64FD6F72" w15:done="0"/>
  <w15:commentEx w15:paraId="6193DFF5" w15:done="0"/>
  <w15:commentEx w15:paraId="10D0A1BB" w15:done="0"/>
  <w15:commentEx w15:paraId="1C351727" w15:done="0"/>
  <w15:commentEx w15:paraId="6C15F94F" w15:done="0"/>
  <w15:commentEx w15:paraId="3C7EC225" w15:done="0"/>
  <w15:commentEx w15:paraId="425A9E2F" w15:done="0"/>
  <w15:commentEx w15:paraId="413F5F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6805FB23" w16cid:durableId="21DE75F4"/>
  <w16cid:commentId w16cid:paraId="2EAD4ABE" w16cid:durableId="21DE91BA"/>
  <w16cid:commentId w16cid:paraId="26F179CE" w16cid:durableId="221F5D13"/>
  <w16cid:commentId w16cid:paraId="6DF1000C" w16cid:durableId="21DE771B"/>
  <w16cid:commentId w16cid:paraId="561F79AB" w16cid:durableId="223DFDF3"/>
  <w16cid:commentId w16cid:paraId="64FD6F72" w16cid:durableId="21A75EED"/>
  <w16cid:commentId w16cid:paraId="6193DFF5" w16cid:durableId="21A7679D"/>
  <w16cid:commentId w16cid:paraId="10D0A1BB" w16cid:durableId="21A754A3"/>
  <w16cid:commentId w16cid:paraId="1C351727" w16cid:durableId="223DFD1C"/>
  <w16cid:commentId w16cid:paraId="6C15F94F" w16cid:durableId="223DFD1B"/>
  <w16cid:commentId w16cid:paraId="3C7EC225" w16cid:durableId="21DEC001"/>
  <w16cid:commentId w16cid:paraId="425A9E2F" w16cid:durableId="21A78EE9"/>
  <w16cid:commentId w16cid:paraId="413F5F12" w16cid:durableId="21A78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673D2" w14:textId="77777777" w:rsidR="00877A71" w:rsidRDefault="00877A71" w:rsidP="00876D6F">
      <w:pPr>
        <w:spacing w:after="0" w:line="240" w:lineRule="auto"/>
      </w:pPr>
      <w:r>
        <w:separator/>
      </w:r>
    </w:p>
  </w:endnote>
  <w:endnote w:type="continuationSeparator" w:id="0">
    <w:p w14:paraId="7A2DDBA6" w14:textId="77777777" w:rsidR="00877A71" w:rsidRDefault="00877A71"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319090"/>
      <w:docPartObj>
        <w:docPartGallery w:val="Page Numbers (Bottom of Page)"/>
        <w:docPartUnique/>
      </w:docPartObj>
    </w:sdtPr>
    <w:sdtEndPr>
      <w:rPr>
        <w:noProof/>
      </w:rPr>
    </w:sdtEndPr>
    <w:sdtContent>
      <w:p w14:paraId="00911C1F" w14:textId="77777777" w:rsidR="00B9160A" w:rsidRDefault="00B9160A">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B9160A" w:rsidRDefault="00B91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FDFB3" w14:textId="77777777" w:rsidR="00877A71" w:rsidRDefault="00877A71" w:rsidP="00876D6F">
      <w:pPr>
        <w:spacing w:after="0" w:line="240" w:lineRule="auto"/>
      </w:pPr>
      <w:r>
        <w:separator/>
      </w:r>
    </w:p>
  </w:footnote>
  <w:footnote w:type="continuationSeparator" w:id="0">
    <w:p w14:paraId="45341C44" w14:textId="77777777" w:rsidR="00877A71" w:rsidRDefault="00877A71"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3C352" w14:textId="3A801110" w:rsidR="00B9160A" w:rsidRDefault="00B9160A">
    <w:pPr>
      <w:pStyle w:val="Header"/>
    </w:pPr>
    <w:r>
      <w:t>PNAS – no formatting required</w:t>
    </w:r>
  </w:p>
  <w:p w14:paraId="5E1B726B" w14:textId="77777777" w:rsidR="00B9160A" w:rsidRDefault="00B9160A">
    <w:pPr>
      <w:pStyle w:val="Header"/>
    </w:pPr>
  </w:p>
  <w:sdt>
    <w:sdtPr>
      <w:id w:val="-252435391"/>
      <w:docPartObj>
        <w:docPartGallery w:val="Watermarks"/>
        <w:docPartUnique/>
      </w:docPartObj>
    </w:sdtPr>
    <w:sdtContent>
      <w:p w14:paraId="160696FA" w14:textId="77777777" w:rsidR="00B9160A" w:rsidRDefault="00877A71">
        <w:pPr>
          <w:pStyle w:val="Header"/>
        </w:pPr>
        <w:r>
          <w:rPr>
            <w:noProof/>
            <w:lang w:val="en-US" w:eastAsia="en-US"/>
          </w:rPr>
          <w:pict w14:anchorId="025A0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EDJTR)">
    <w15:presenceInfo w15:providerId="AD" w15:userId="S::alexander.piper@agriculture.vic.gov.au::03115bc2-e66c-46c3-b298-a253ec77423b"/>
  </w15:person>
  <w15:person w15:author="Alexander Piper (DEDJTR) [2]">
    <w15:presenceInfo w15:providerId="AD" w15:userId="S::alexander.piper@ecodev.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20031"/>
    <w:rsid w:val="00020BF7"/>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707DD"/>
    <w:rsid w:val="00070EDF"/>
    <w:rsid w:val="00070F74"/>
    <w:rsid w:val="00071C4B"/>
    <w:rsid w:val="000744E3"/>
    <w:rsid w:val="0007672B"/>
    <w:rsid w:val="00080530"/>
    <w:rsid w:val="00080542"/>
    <w:rsid w:val="00080D83"/>
    <w:rsid w:val="00082083"/>
    <w:rsid w:val="00083961"/>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13DA7"/>
    <w:rsid w:val="002141DB"/>
    <w:rsid w:val="00214F44"/>
    <w:rsid w:val="00221CD4"/>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55FB"/>
    <w:rsid w:val="00355E32"/>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5204B"/>
    <w:rsid w:val="00453D7E"/>
    <w:rsid w:val="00453F2D"/>
    <w:rsid w:val="00454D4E"/>
    <w:rsid w:val="00455354"/>
    <w:rsid w:val="0045573B"/>
    <w:rsid w:val="00456354"/>
    <w:rsid w:val="00456630"/>
    <w:rsid w:val="00461DFD"/>
    <w:rsid w:val="00463668"/>
    <w:rsid w:val="004641DB"/>
    <w:rsid w:val="00467F3D"/>
    <w:rsid w:val="00480F33"/>
    <w:rsid w:val="00484D8A"/>
    <w:rsid w:val="00490C98"/>
    <w:rsid w:val="004A14C0"/>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1E7C"/>
    <w:rsid w:val="005F5307"/>
    <w:rsid w:val="005F6EDC"/>
    <w:rsid w:val="005F774C"/>
    <w:rsid w:val="0060314E"/>
    <w:rsid w:val="00605144"/>
    <w:rsid w:val="0060585D"/>
    <w:rsid w:val="00610DCC"/>
    <w:rsid w:val="00614158"/>
    <w:rsid w:val="006166B0"/>
    <w:rsid w:val="00616992"/>
    <w:rsid w:val="0061778F"/>
    <w:rsid w:val="0062168E"/>
    <w:rsid w:val="00623FBD"/>
    <w:rsid w:val="00630C68"/>
    <w:rsid w:val="00634720"/>
    <w:rsid w:val="00635E33"/>
    <w:rsid w:val="00636B39"/>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535E"/>
    <w:rsid w:val="00691DE2"/>
    <w:rsid w:val="00692BBD"/>
    <w:rsid w:val="00693C2E"/>
    <w:rsid w:val="006A3C9D"/>
    <w:rsid w:val="006A5797"/>
    <w:rsid w:val="006B23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7735"/>
    <w:rsid w:val="008B33B6"/>
    <w:rsid w:val="008B52B2"/>
    <w:rsid w:val="008B5564"/>
    <w:rsid w:val="008B63D8"/>
    <w:rsid w:val="008C12FE"/>
    <w:rsid w:val="008C29A6"/>
    <w:rsid w:val="008D1CD1"/>
    <w:rsid w:val="008D60FB"/>
    <w:rsid w:val="008D6181"/>
    <w:rsid w:val="008D6EE8"/>
    <w:rsid w:val="008D7332"/>
    <w:rsid w:val="008E05CD"/>
    <w:rsid w:val="008E082D"/>
    <w:rsid w:val="008E0BE6"/>
    <w:rsid w:val="008E1ECC"/>
    <w:rsid w:val="008E1F3D"/>
    <w:rsid w:val="008E361A"/>
    <w:rsid w:val="008E5972"/>
    <w:rsid w:val="008F3176"/>
    <w:rsid w:val="008F3C93"/>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62B3"/>
    <w:rsid w:val="00932D8E"/>
    <w:rsid w:val="009357EB"/>
    <w:rsid w:val="00935873"/>
    <w:rsid w:val="009414FA"/>
    <w:rsid w:val="009426E9"/>
    <w:rsid w:val="009443CD"/>
    <w:rsid w:val="0094471B"/>
    <w:rsid w:val="00944B86"/>
    <w:rsid w:val="009511CC"/>
    <w:rsid w:val="0095296E"/>
    <w:rsid w:val="009536CE"/>
    <w:rsid w:val="00955806"/>
    <w:rsid w:val="00963B1E"/>
    <w:rsid w:val="00966358"/>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98C"/>
    <w:rsid w:val="00A109C6"/>
    <w:rsid w:val="00A11194"/>
    <w:rsid w:val="00A170A0"/>
    <w:rsid w:val="00A178E3"/>
    <w:rsid w:val="00A236A5"/>
    <w:rsid w:val="00A23B50"/>
    <w:rsid w:val="00A25A00"/>
    <w:rsid w:val="00A2745A"/>
    <w:rsid w:val="00A32800"/>
    <w:rsid w:val="00A331DD"/>
    <w:rsid w:val="00A37721"/>
    <w:rsid w:val="00A43404"/>
    <w:rsid w:val="00A44EBF"/>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3000"/>
    <w:rsid w:val="00B10A47"/>
    <w:rsid w:val="00B10E21"/>
    <w:rsid w:val="00B124D3"/>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B89"/>
    <w:rsid w:val="00CB2354"/>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4532"/>
    <w:rsid w:val="00D46486"/>
    <w:rsid w:val="00D47BEA"/>
    <w:rsid w:val="00D50517"/>
    <w:rsid w:val="00D50559"/>
    <w:rsid w:val="00D50FCB"/>
    <w:rsid w:val="00D51F67"/>
    <w:rsid w:val="00D52014"/>
    <w:rsid w:val="00D52CEE"/>
    <w:rsid w:val="00D5435F"/>
    <w:rsid w:val="00D562DA"/>
    <w:rsid w:val="00D62232"/>
    <w:rsid w:val="00D63D67"/>
    <w:rsid w:val="00D6651A"/>
    <w:rsid w:val="00D66AF6"/>
    <w:rsid w:val="00D71E3E"/>
    <w:rsid w:val="00D72266"/>
    <w:rsid w:val="00D72D4A"/>
    <w:rsid w:val="00D76617"/>
    <w:rsid w:val="00D80FE3"/>
    <w:rsid w:val="00D81630"/>
    <w:rsid w:val="00D82F3A"/>
    <w:rsid w:val="00D83DD7"/>
    <w:rsid w:val="00D858AC"/>
    <w:rsid w:val="00D85968"/>
    <w:rsid w:val="00D86559"/>
    <w:rsid w:val="00D86B62"/>
    <w:rsid w:val="00D90660"/>
    <w:rsid w:val="00D914E4"/>
    <w:rsid w:val="00D94146"/>
    <w:rsid w:val="00D95B96"/>
    <w:rsid w:val="00D97FDE"/>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54D0"/>
    <w:rsid w:val="00E70AF8"/>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72D"/>
    <w:rsid w:val="00EC2C82"/>
    <w:rsid w:val="00EC5B94"/>
    <w:rsid w:val="00EC6F6E"/>
    <w:rsid w:val="00EC76D8"/>
    <w:rsid w:val="00EC7A7F"/>
    <w:rsid w:val="00ED0522"/>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4A0D"/>
    <w:rsid w:val="00F45E66"/>
    <w:rsid w:val="00F517C7"/>
    <w:rsid w:val="00F51BAF"/>
    <w:rsid w:val="00F543FE"/>
    <w:rsid w:val="00F5689E"/>
    <w:rsid w:val="00F62F75"/>
    <w:rsid w:val="00F64003"/>
    <w:rsid w:val="00F65699"/>
    <w:rsid w:val="00F65DBB"/>
    <w:rsid w:val="00F6666F"/>
    <w:rsid w:val="00F71C88"/>
    <w:rsid w:val="00F72A67"/>
    <w:rsid w:val="00F77DDA"/>
    <w:rsid w:val="00F803A6"/>
    <w:rsid w:val="00F814E2"/>
    <w:rsid w:val="00F82051"/>
    <w:rsid w:val="00F829BA"/>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AE0"/>
    <w:rsid w:val="00FC2DCB"/>
    <w:rsid w:val="00FC3F64"/>
    <w:rsid w:val="00FC4A85"/>
    <w:rsid w:val="00FC7B48"/>
    <w:rsid w:val="00FD0998"/>
    <w:rsid w:val="00FD2D55"/>
    <w:rsid w:val="00FE1868"/>
    <w:rsid w:val="00FE4982"/>
    <w:rsid w:val="00FE5984"/>
    <w:rsid w:val="00FE64C1"/>
    <w:rsid w:val="00FE71B7"/>
    <w:rsid w:val="00FF032F"/>
    <w:rsid w:val="00FF1FD1"/>
    <w:rsid w:val="00FF3D4E"/>
    <w:rsid w:val="00FF4B7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467-019-10191-3.pdf" TargetMode="External"/><Relationship Id="rId2" Type="http://schemas.openxmlformats.org/officeDocument/2006/relationships/hyperlink" Target="https://www.nature.com/articles/s41467-019-10191-3.pdf" TargetMode="External"/><Relationship Id="rId1" Type="http://schemas.openxmlformats.org/officeDocument/2006/relationships/hyperlink" Target="https://www.nature.com/articles/s41467-019-10191-3.pdf" TargetMode="External"/><Relationship Id="rId4"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2.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35</Pages>
  <Words>17442</Words>
  <Characters>99425</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1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EDJTR)</cp:lastModifiedBy>
  <cp:revision>7</cp:revision>
  <cp:lastPrinted>2020-03-20T04:41:00Z</cp:lastPrinted>
  <dcterms:created xsi:type="dcterms:W3CDTF">2020-03-20T04:35:00Z</dcterms:created>
  <dcterms:modified xsi:type="dcterms:W3CDTF">2020-04-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